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426538" w:rsidRDefault="00630CD1" w:rsidP="00EB247F">
      <w:pPr>
        <w:pStyle w:val="TableofFigures"/>
        <w:tabs>
          <w:tab w:val="right" w:leader="dot" w:pos="9350"/>
        </w:tabs>
        <w:rPr>
          <w:rStyle w:val="Hyperlink"/>
          <w:noProof/>
        </w:rPr>
      </w:pPr>
      <w:r w:rsidRPr="00426538">
        <w:rPr>
          <w:rStyle w:val="Hyperlink"/>
          <w:noProof/>
          <w:lang w:eastAsia="en-US"/>
        </w:rPr>
        <mc:AlternateContent>
          <mc:Choice Requires="wps">
            <w:drawing>
              <wp:anchor distT="0" distB="0" distL="114300" distR="114300" simplePos="0" relativeHeight="251659264" behindDoc="0" locked="0" layoutInCell="1" allowOverlap="1" wp14:anchorId="77771319" wp14:editId="5324AB2F">
                <wp:simplePos x="0" y="0"/>
                <wp:positionH relativeFrom="page">
                  <wp:posOffset>1115695</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605004" w:rsidRPr="00EB247F" w:rsidRDefault="00605004"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33C24A65" w:rsidR="00605004" w:rsidRPr="00EB247F" w:rsidRDefault="00605004"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Landfill Methane Capture</w:t>
                            </w:r>
                          </w:p>
                          <w:p w14:paraId="4BEC3072" w14:textId="77777777" w:rsidR="00605004" w:rsidRDefault="00605004" w:rsidP="00EB247F">
                            <w:pPr>
                              <w:spacing w:line="240" w:lineRule="auto"/>
                              <w:jc w:val="center"/>
                              <w:rPr>
                                <w:rFonts w:cs="Times New Roman"/>
                                <w:smallCaps/>
                                <w:color w:val="404040" w:themeColor="text1" w:themeTint="BF"/>
                                <w:sz w:val="36"/>
                                <w:szCs w:val="36"/>
                              </w:rPr>
                            </w:pPr>
                          </w:p>
                          <w:p w14:paraId="3F0B52E4" w14:textId="77777777" w:rsidR="00605004" w:rsidRDefault="00605004" w:rsidP="00EB247F">
                            <w:pPr>
                              <w:spacing w:line="240" w:lineRule="auto"/>
                              <w:jc w:val="center"/>
                              <w:rPr>
                                <w:rFonts w:cs="Times New Roman"/>
                                <w:smallCaps/>
                                <w:color w:val="404040" w:themeColor="text1" w:themeTint="BF"/>
                                <w:sz w:val="36"/>
                                <w:szCs w:val="36"/>
                              </w:rPr>
                            </w:pPr>
                          </w:p>
                          <w:p w14:paraId="30E4023E" w14:textId="5F3CC6ED" w:rsidR="00605004" w:rsidRPr="00EB247F" w:rsidRDefault="0060500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605004" w:rsidRPr="00EB247F" w:rsidRDefault="0060500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2AD749EA" w:rsidR="00605004" w:rsidRPr="00EB247F" w:rsidRDefault="0060500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Waste Stream, </w:t>
                            </w:r>
                            <w:r w:rsidRPr="00EB247F">
                              <w:rPr>
                                <w:rFonts w:cs="Times New Roman"/>
                                <w:smallCaps/>
                                <w:color w:val="404040" w:themeColor="text1" w:themeTint="BF"/>
                                <w:sz w:val="36"/>
                                <w:szCs w:val="36"/>
                              </w:rPr>
                              <w:t>Electricity Generation, Grid, Renewable Energy Source</w:t>
                            </w:r>
                          </w:p>
                          <w:p w14:paraId="5943CD2B" w14:textId="77777777" w:rsidR="00605004" w:rsidRPr="00EB247F" w:rsidRDefault="00605004" w:rsidP="00EB247F">
                            <w:pPr>
                              <w:spacing w:line="240" w:lineRule="auto"/>
                              <w:rPr>
                                <w:rFonts w:cs="Times New Roman"/>
                                <w:smallCaps/>
                                <w:color w:val="404040" w:themeColor="text1" w:themeTint="BF"/>
                                <w:sz w:val="36"/>
                                <w:szCs w:val="36"/>
                              </w:rPr>
                            </w:pPr>
                          </w:p>
                          <w:p w14:paraId="1922C9C8" w14:textId="77777777" w:rsidR="00605004" w:rsidRPr="00EB247F" w:rsidRDefault="00605004" w:rsidP="00EB247F">
                            <w:pPr>
                              <w:spacing w:line="240" w:lineRule="auto"/>
                              <w:rPr>
                                <w:rFonts w:cs="Times New Roman"/>
                                <w:smallCaps/>
                                <w:color w:val="404040" w:themeColor="text1" w:themeTint="BF"/>
                                <w:sz w:val="36"/>
                                <w:szCs w:val="36"/>
                              </w:rPr>
                            </w:pPr>
                          </w:p>
                          <w:p w14:paraId="0B02E81E" w14:textId="77777777" w:rsidR="00605004" w:rsidRPr="00EB247F" w:rsidRDefault="00605004" w:rsidP="00EB247F">
                            <w:pPr>
                              <w:spacing w:line="240" w:lineRule="auto"/>
                              <w:rPr>
                                <w:rFonts w:cs="Times New Roman"/>
                                <w:smallCaps/>
                                <w:color w:val="404040" w:themeColor="text1" w:themeTint="BF"/>
                                <w:sz w:val="36"/>
                                <w:szCs w:val="36"/>
                              </w:rPr>
                            </w:pPr>
                          </w:p>
                          <w:p w14:paraId="596D7C93" w14:textId="513A9F31" w:rsidR="00605004" w:rsidRPr="00EB247F" w:rsidRDefault="00605004"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605004" w:rsidRPr="00EB247F" w:rsidRDefault="00605004" w:rsidP="00EB247F">
                            <w:pPr>
                              <w:spacing w:after="0" w:line="240" w:lineRule="auto"/>
                              <w:rPr>
                                <w:rFonts w:cs="Times New Roman"/>
                                <w:smallCaps/>
                                <w:color w:val="404040" w:themeColor="text1" w:themeTint="BF"/>
                                <w:sz w:val="36"/>
                                <w:szCs w:val="36"/>
                              </w:rPr>
                            </w:pPr>
                          </w:p>
                          <w:p w14:paraId="21B2BC32" w14:textId="77777777" w:rsidR="00605004" w:rsidRPr="00EB247F" w:rsidRDefault="00605004" w:rsidP="00EB247F">
                            <w:pPr>
                              <w:spacing w:after="0" w:line="240" w:lineRule="auto"/>
                              <w:rPr>
                                <w:rFonts w:cs="Times New Roman"/>
                                <w:smallCaps/>
                                <w:color w:val="404040" w:themeColor="text1" w:themeTint="BF"/>
                                <w:sz w:val="36"/>
                                <w:szCs w:val="36"/>
                              </w:rPr>
                            </w:pPr>
                          </w:p>
                          <w:p w14:paraId="0EF4437F" w14:textId="77777777" w:rsidR="00605004" w:rsidRPr="00EB247F" w:rsidRDefault="00605004" w:rsidP="00EB247F">
                            <w:pPr>
                              <w:spacing w:after="0" w:line="240" w:lineRule="auto"/>
                              <w:rPr>
                                <w:rFonts w:cs="Times New Roman"/>
                                <w:smallCaps/>
                                <w:color w:val="404040" w:themeColor="text1" w:themeTint="BF"/>
                                <w:sz w:val="36"/>
                                <w:szCs w:val="36"/>
                              </w:rPr>
                            </w:pPr>
                          </w:p>
                          <w:p w14:paraId="66C10BC1" w14:textId="77777777" w:rsidR="00605004" w:rsidRPr="00EB247F" w:rsidRDefault="00605004"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10413946" w14:textId="2717A495" w:rsidR="00605004" w:rsidRPr="00B565B3" w:rsidRDefault="00605004"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Yuill Herbert,</w:t>
                            </w:r>
                            <w:r w:rsidRPr="00B565B3">
                              <w:rPr>
                                <w:rFonts w:cs="Times New Roman"/>
                                <w:smallCaps/>
                                <w:color w:val="404040" w:themeColor="text1" w:themeTint="BF"/>
                                <w:sz w:val="28"/>
                                <w:szCs w:val="28"/>
                              </w:rPr>
                              <w:t xml:space="preserve"> Research Fellow</w:t>
                            </w:r>
                          </w:p>
                          <w:p w14:paraId="79963F13" w14:textId="67A9A4A1" w:rsidR="00605004" w:rsidRDefault="00605004" w:rsidP="00B565B3">
                            <w:pPr>
                              <w:spacing w:after="0" w:line="276" w:lineRule="auto"/>
                              <w:rPr>
                                <w:rFonts w:cs="Times New Roman"/>
                                <w:smallCaps/>
                                <w:color w:val="404040" w:themeColor="text1" w:themeTint="BF"/>
                                <w:sz w:val="28"/>
                                <w:szCs w:val="28"/>
                              </w:rPr>
                            </w:pPr>
                            <w:r w:rsidRPr="00231FAD">
                              <w:rPr>
                                <w:rFonts w:cs="Times New Roman"/>
                                <w:smallCaps/>
                                <w:color w:val="404040" w:themeColor="text1" w:themeTint="BF"/>
                                <w:sz w:val="28"/>
                                <w:szCs w:val="28"/>
                              </w:rPr>
                              <w:t xml:space="preserve">Erika Boeing, </w:t>
                            </w:r>
                            <w:r w:rsidRPr="00B565B3">
                              <w:rPr>
                                <w:rFonts w:cs="Times New Roman"/>
                                <w:smallCaps/>
                                <w:color w:val="404040" w:themeColor="text1" w:themeTint="BF"/>
                                <w:sz w:val="28"/>
                                <w:szCs w:val="28"/>
                              </w:rPr>
                              <w:t>Research Fellow</w:t>
                            </w:r>
                          </w:p>
                          <w:p w14:paraId="721DA075" w14:textId="7E17942E" w:rsidR="00605004" w:rsidRPr="00231FAD" w:rsidRDefault="00605004" w:rsidP="00B565B3">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Tala Daya, Senior Research Fellow</w:t>
                            </w:r>
                          </w:p>
                          <w:p w14:paraId="6499B4ED" w14:textId="0E5F503F" w:rsidR="00605004" w:rsidRPr="00B933B6" w:rsidRDefault="00605004" w:rsidP="00B565B3">
                            <w:pPr>
                              <w:spacing w:after="0" w:line="276" w:lineRule="auto"/>
                              <w:rPr>
                                <w:rFonts w:cs="Times New Roman"/>
                                <w:smallCaps/>
                                <w:color w:val="404040" w:themeColor="text1" w:themeTint="BF"/>
                                <w:sz w:val="28"/>
                                <w:szCs w:val="28"/>
                                <w:lang w:val="pt-PT"/>
                              </w:rPr>
                            </w:pPr>
                            <w:r w:rsidRPr="00B933B6">
                              <w:rPr>
                                <w:rFonts w:cs="Times New Roman"/>
                                <w:smallCaps/>
                                <w:color w:val="404040" w:themeColor="text1" w:themeTint="BF"/>
                                <w:sz w:val="28"/>
                                <w:szCs w:val="28"/>
                                <w:lang w:val="pt-PT"/>
                              </w:rPr>
                              <w:t>João Pedro Gouveia, Senior Research Fellow</w:t>
                            </w:r>
                          </w:p>
                          <w:p w14:paraId="1EE415A2" w14:textId="67453147" w:rsidR="00605004" w:rsidRPr="00B933B6" w:rsidRDefault="00605004" w:rsidP="007864AB">
                            <w:pPr>
                              <w:rPr>
                                <w:rFonts w:cs="Times New Roman"/>
                                <w:smallCaps/>
                                <w:color w:val="404040" w:themeColor="text1" w:themeTint="BF"/>
                                <w:lang w:val="pt-PT"/>
                              </w:rPr>
                            </w:pPr>
                          </w:p>
                          <w:p w14:paraId="64806B00" w14:textId="77777777" w:rsidR="00605004" w:rsidRPr="00B933B6" w:rsidRDefault="00605004" w:rsidP="007864AB">
                            <w:pPr>
                              <w:rPr>
                                <w:rFonts w:cs="Times New Roman"/>
                                <w:smallCaps/>
                                <w:color w:val="404040" w:themeColor="text1" w:themeTint="BF"/>
                                <w:lang w:val="pt-PT"/>
                              </w:rPr>
                            </w:pPr>
                          </w:p>
                          <w:p w14:paraId="4481356F" w14:textId="6C098178" w:rsidR="00605004" w:rsidRPr="00EB247F" w:rsidRDefault="0060500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742AA94" w:rsidR="00605004" w:rsidRPr="006D6DEA" w:rsidRDefault="006C657B" w:rsidP="007864AB">
                            <w:pPr>
                              <w:rPr>
                                <w:rFonts w:asciiTheme="minorHAnsi" w:hAnsiTheme="minorHAnsi"/>
                                <w:smallCaps/>
                                <w:color w:val="808080" w:themeColor="background1" w:themeShade="80"/>
                                <w:sz w:val="20"/>
                                <w:szCs w:val="20"/>
                              </w:rPr>
                            </w:pPr>
                            <w:hyperlink r:id="rId10" w:history="1">
                              <w:r w:rsidR="00605004" w:rsidRPr="006D6DEA">
                                <w:rPr>
                                  <w:rFonts w:asciiTheme="minorHAnsi" w:hAnsiTheme="minorHAnsi"/>
                                  <w:color w:val="808080" w:themeColor="background1" w:themeShade="80"/>
                                </w:rPr>
                                <w:t>info@drawdown.org</w:t>
                              </w:r>
                            </w:hyperlink>
                            <w:r w:rsidR="00605004" w:rsidRPr="006D6DEA">
                              <w:rPr>
                                <w:rFonts w:asciiTheme="minorHAnsi" w:hAnsiTheme="minorHAnsi"/>
                                <w:smallCaps/>
                                <w:color w:val="808080" w:themeColor="background1" w:themeShade="80"/>
                                <w:sz w:val="20"/>
                                <w:szCs w:val="20"/>
                              </w:rPr>
                              <w:t xml:space="preserve">             </w:t>
                            </w:r>
                            <w:hyperlink r:id="rId11" w:history="1">
                              <w:r w:rsidR="00605004" w:rsidRPr="006D6DEA">
                                <w:rPr>
                                  <w:rFonts w:asciiTheme="minorHAnsi" w:hAnsiTheme="minorHAnsi"/>
                                  <w:color w:val="808080" w:themeColor="background1" w:themeShade="80"/>
                                </w:rPr>
                                <w:t>www.drawdown.org</w:t>
                              </w:r>
                            </w:hyperlink>
                            <w:r w:rsidR="00605004" w:rsidRPr="006D6DEA">
                              <w:rPr>
                                <w:rFonts w:asciiTheme="minorHAnsi" w:hAnsiTheme="minorHAnsi"/>
                                <w:smallCaps/>
                                <w:color w:val="808080" w:themeColor="background1" w:themeShade="80"/>
                                <w:sz w:val="20"/>
                                <w:szCs w:val="20"/>
                              </w:rPr>
                              <w:t xml:space="preserve">  </w:t>
                            </w:r>
                          </w:p>
                          <w:p w14:paraId="05DAFFE7" w14:textId="77777777" w:rsidR="00605004" w:rsidRPr="006D6DEA" w:rsidRDefault="00605004" w:rsidP="00C81D94">
                            <w:pPr>
                              <w:rPr>
                                <w:rFonts w:cs="Times New Roman"/>
                                <w:smallCaps/>
                                <w:color w:val="404040" w:themeColor="text1" w:themeTint="BF"/>
                                <w:sz w:val="36"/>
                                <w:szCs w:val="36"/>
                              </w:rPr>
                            </w:pPr>
                          </w:p>
                          <w:p w14:paraId="3D97FBF6" w14:textId="77777777" w:rsidR="00605004" w:rsidRPr="006D6DEA" w:rsidRDefault="00605004"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7.85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" filled="f" stroked="f" strokeweight=".5pt">
                <v:textbox inset=",0,54pt,0">
                  <w:txbxContent>
                    <w:p w14:paraId="1E55A2BD" w14:textId="05B6F6A8" w:rsidR="00605004" w:rsidRPr="00EB247F" w:rsidRDefault="00605004"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33C24A65" w:rsidR="00605004" w:rsidRPr="00EB247F" w:rsidRDefault="00605004"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Landfill Methane Capture</w:t>
                      </w:r>
                    </w:p>
                    <w:p w14:paraId="4BEC3072" w14:textId="77777777" w:rsidR="00605004" w:rsidRDefault="00605004" w:rsidP="00EB247F">
                      <w:pPr>
                        <w:spacing w:line="240" w:lineRule="auto"/>
                        <w:jc w:val="center"/>
                        <w:rPr>
                          <w:rFonts w:cs="Times New Roman"/>
                          <w:smallCaps/>
                          <w:color w:val="404040" w:themeColor="text1" w:themeTint="BF"/>
                          <w:sz w:val="36"/>
                          <w:szCs w:val="36"/>
                        </w:rPr>
                      </w:pPr>
                    </w:p>
                    <w:p w14:paraId="3F0B52E4" w14:textId="77777777" w:rsidR="00605004" w:rsidRDefault="00605004" w:rsidP="00EB247F">
                      <w:pPr>
                        <w:spacing w:line="240" w:lineRule="auto"/>
                        <w:jc w:val="center"/>
                        <w:rPr>
                          <w:rFonts w:cs="Times New Roman"/>
                          <w:smallCaps/>
                          <w:color w:val="404040" w:themeColor="text1" w:themeTint="BF"/>
                          <w:sz w:val="36"/>
                          <w:szCs w:val="36"/>
                        </w:rPr>
                      </w:pPr>
                    </w:p>
                    <w:p w14:paraId="30E4023E" w14:textId="5F3CC6ED" w:rsidR="00605004" w:rsidRPr="00EB247F" w:rsidRDefault="0060500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605004" w:rsidRPr="00EB247F" w:rsidRDefault="0060500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2AD749EA" w:rsidR="00605004" w:rsidRPr="00EB247F" w:rsidRDefault="0060500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Waste Stream, </w:t>
                      </w:r>
                      <w:r w:rsidRPr="00EB247F">
                        <w:rPr>
                          <w:rFonts w:cs="Times New Roman"/>
                          <w:smallCaps/>
                          <w:color w:val="404040" w:themeColor="text1" w:themeTint="BF"/>
                          <w:sz w:val="36"/>
                          <w:szCs w:val="36"/>
                        </w:rPr>
                        <w:t>Electricity Generation, Grid, Renewable Energy Source</w:t>
                      </w:r>
                    </w:p>
                    <w:p w14:paraId="5943CD2B" w14:textId="77777777" w:rsidR="00605004" w:rsidRPr="00EB247F" w:rsidRDefault="00605004" w:rsidP="00EB247F">
                      <w:pPr>
                        <w:spacing w:line="240" w:lineRule="auto"/>
                        <w:rPr>
                          <w:rFonts w:cs="Times New Roman"/>
                          <w:smallCaps/>
                          <w:color w:val="404040" w:themeColor="text1" w:themeTint="BF"/>
                          <w:sz w:val="36"/>
                          <w:szCs w:val="36"/>
                        </w:rPr>
                      </w:pPr>
                    </w:p>
                    <w:p w14:paraId="1922C9C8" w14:textId="77777777" w:rsidR="00605004" w:rsidRPr="00EB247F" w:rsidRDefault="00605004" w:rsidP="00EB247F">
                      <w:pPr>
                        <w:spacing w:line="240" w:lineRule="auto"/>
                        <w:rPr>
                          <w:rFonts w:cs="Times New Roman"/>
                          <w:smallCaps/>
                          <w:color w:val="404040" w:themeColor="text1" w:themeTint="BF"/>
                          <w:sz w:val="36"/>
                          <w:szCs w:val="36"/>
                        </w:rPr>
                      </w:pPr>
                    </w:p>
                    <w:p w14:paraId="0B02E81E" w14:textId="77777777" w:rsidR="00605004" w:rsidRPr="00EB247F" w:rsidRDefault="00605004" w:rsidP="00EB247F">
                      <w:pPr>
                        <w:spacing w:line="240" w:lineRule="auto"/>
                        <w:rPr>
                          <w:rFonts w:cs="Times New Roman"/>
                          <w:smallCaps/>
                          <w:color w:val="404040" w:themeColor="text1" w:themeTint="BF"/>
                          <w:sz w:val="36"/>
                          <w:szCs w:val="36"/>
                        </w:rPr>
                      </w:pPr>
                    </w:p>
                    <w:p w14:paraId="596D7C93" w14:textId="513A9F31" w:rsidR="00605004" w:rsidRPr="00EB247F" w:rsidRDefault="00605004"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605004" w:rsidRPr="00EB247F" w:rsidRDefault="00605004" w:rsidP="00EB247F">
                      <w:pPr>
                        <w:spacing w:after="0" w:line="240" w:lineRule="auto"/>
                        <w:rPr>
                          <w:rFonts w:cs="Times New Roman"/>
                          <w:smallCaps/>
                          <w:color w:val="404040" w:themeColor="text1" w:themeTint="BF"/>
                          <w:sz w:val="36"/>
                          <w:szCs w:val="36"/>
                        </w:rPr>
                      </w:pPr>
                    </w:p>
                    <w:p w14:paraId="21B2BC32" w14:textId="77777777" w:rsidR="00605004" w:rsidRPr="00EB247F" w:rsidRDefault="00605004" w:rsidP="00EB247F">
                      <w:pPr>
                        <w:spacing w:after="0" w:line="240" w:lineRule="auto"/>
                        <w:rPr>
                          <w:rFonts w:cs="Times New Roman"/>
                          <w:smallCaps/>
                          <w:color w:val="404040" w:themeColor="text1" w:themeTint="BF"/>
                          <w:sz w:val="36"/>
                          <w:szCs w:val="36"/>
                        </w:rPr>
                      </w:pPr>
                    </w:p>
                    <w:p w14:paraId="0EF4437F" w14:textId="77777777" w:rsidR="00605004" w:rsidRPr="00EB247F" w:rsidRDefault="00605004" w:rsidP="00EB247F">
                      <w:pPr>
                        <w:spacing w:after="0" w:line="240" w:lineRule="auto"/>
                        <w:rPr>
                          <w:rFonts w:cs="Times New Roman"/>
                          <w:smallCaps/>
                          <w:color w:val="404040" w:themeColor="text1" w:themeTint="BF"/>
                          <w:sz w:val="36"/>
                          <w:szCs w:val="36"/>
                        </w:rPr>
                      </w:pPr>
                    </w:p>
                    <w:p w14:paraId="66C10BC1" w14:textId="77777777" w:rsidR="00605004" w:rsidRPr="00EB247F" w:rsidRDefault="00605004"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10413946" w14:textId="2717A495" w:rsidR="00605004" w:rsidRPr="00B565B3" w:rsidRDefault="00605004"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Yuill Herbert,</w:t>
                      </w:r>
                      <w:r w:rsidRPr="00B565B3">
                        <w:rPr>
                          <w:rFonts w:cs="Times New Roman"/>
                          <w:smallCaps/>
                          <w:color w:val="404040" w:themeColor="text1" w:themeTint="BF"/>
                          <w:sz w:val="28"/>
                          <w:szCs w:val="28"/>
                        </w:rPr>
                        <w:t xml:space="preserve"> Research Fellow</w:t>
                      </w:r>
                    </w:p>
                    <w:p w14:paraId="79963F13" w14:textId="67A9A4A1" w:rsidR="00605004" w:rsidRDefault="00605004" w:rsidP="00B565B3">
                      <w:pPr>
                        <w:spacing w:after="0" w:line="276" w:lineRule="auto"/>
                        <w:rPr>
                          <w:rFonts w:cs="Times New Roman"/>
                          <w:smallCaps/>
                          <w:color w:val="404040" w:themeColor="text1" w:themeTint="BF"/>
                          <w:sz w:val="28"/>
                          <w:szCs w:val="28"/>
                        </w:rPr>
                      </w:pPr>
                      <w:r w:rsidRPr="00231FAD">
                        <w:rPr>
                          <w:rFonts w:cs="Times New Roman"/>
                          <w:smallCaps/>
                          <w:color w:val="404040" w:themeColor="text1" w:themeTint="BF"/>
                          <w:sz w:val="28"/>
                          <w:szCs w:val="28"/>
                        </w:rPr>
                        <w:t xml:space="preserve">Erika Boeing, </w:t>
                      </w:r>
                      <w:r w:rsidRPr="00B565B3">
                        <w:rPr>
                          <w:rFonts w:cs="Times New Roman"/>
                          <w:smallCaps/>
                          <w:color w:val="404040" w:themeColor="text1" w:themeTint="BF"/>
                          <w:sz w:val="28"/>
                          <w:szCs w:val="28"/>
                        </w:rPr>
                        <w:t>Research Fellow</w:t>
                      </w:r>
                    </w:p>
                    <w:p w14:paraId="721DA075" w14:textId="7E17942E" w:rsidR="00605004" w:rsidRPr="00231FAD" w:rsidRDefault="00605004" w:rsidP="00B565B3">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Tala Daya, Senior Research Fellow</w:t>
                      </w:r>
                    </w:p>
                    <w:p w14:paraId="6499B4ED" w14:textId="0E5F503F" w:rsidR="00605004" w:rsidRPr="00B933B6" w:rsidRDefault="00605004" w:rsidP="00B565B3">
                      <w:pPr>
                        <w:spacing w:after="0" w:line="276" w:lineRule="auto"/>
                        <w:rPr>
                          <w:rFonts w:cs="Times New Roman"/>
                          <w:smallCaps/>
                          <w:color w:val="404040" w:themeColor="text1" w:themeTint="BF"/>
                          <w:sz w:val="28"/>
                          <w:szCs w:val="28"/>
                          <w:lang w:val="pt-PT"/>
                        </w:rPr>
                      </w:pPr>
                      <w:r w:rsidRPr="00B933B6">
                        <w:rPr>
                          <w:rFonts w:cs="Times New Roman"/>
                          <w:smallCaps/>
                          <w:color w:val="404040" w:themeColor="text1" w:themeTint="BF"/>
                          <w:sz w:val="28"/>
                          <w:szCs w:val="28"/>
                          <w:lang w:val="pt-PT"/>
                        </w:rPr>
                        <w:t>João Pedro Gouveia, Senior Research Fellow</w:t>
                      </w:r>
                    </w:p>
                    <w:p w14:paraId="1EE415A2" w14:textId="67453147" w:rsidR="00605004" w:rsidRPr="00B933B6" w:rsidRDefault="00605004" w:rsidP="007864AB">
                      <w:pPr>
                        <w:rPr>
                          <w:rFonts w:cs="Times New Roman"/>
                          <w:smallCaps/>
                          <w:color w:val="404040" w:themeColor="text1" w:themeTint="BF"/>
                          <w:lang w:val="pt-PT"/>
                        </w:rPr>
                      </w:pPr>
                    </w:p>
                    <w:p w14:paraId="64806B00" w14:textId="77777777" w:rsidR="00605004" w:rsidRPr="00B933B6" w:rsidRDefault="00605004" w:rsidP="007864AB">
                      <w:pPr>
                        <w:rPr>
                          <w:rFonts w:cs="Times New Roman"/>
                          <w:smallCaps/>
                          <w:color w:val="404040" w:themeColor="text1" w:themeTint="BF"/>
                          <w:lang w:val="pt-PT"/>
                        </w:rPr>
                      </w:pPr>
                    </w:p>
                    <w:p w14:paraId="4481356F" w14:textId="6C098178" w:rsidR="00605004" w:rsidRPr="00EB247F" w:rsidRDefault="0060500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742AA94" w:rsidR="00605004" w:rsidRPr="006D6DEA" w:rsidRDefault="00C507C5" w:rsidP="007864AB">
                      <w:pPr>
                        <w:rPr>
                          <w:rFonts w:asciiTheme="minorHAnsi" w:hAnsiTheme="minorHAnsi"/>
                          <w:smallCaps/>
                          <w:color w:val="808080" w:themeColor="background1" w:themeShade="80"/>
                          <w:sz w:val="20"/>
                          <w:szCs w:val="20"/>
                        </w:rPr>
                      </w:pPr>
                      <w:hyperlink r:id="rId13" w:history="1">
                        <w:r w:rsidR="00605004" w:rsidRPr="006D6DEA">
                          <w:rPr>
                            <w:rFonts w:asciiTheme="minorHAnsi" w:hAnsiTheme="minorHAnsi"/>
                            <w:color w:val="808080" w:themeColor="background1" w:themeShade="80"/>
                          </w:rPr>
                          <w:t>info@drawdown.org</w:t>
                        </w:r>
                      </w:hyperlink>
                      <w:r w:rsidR="00605004" w:rsidRPr="006D6DEA">
                        <w:rPr>
                          <w:rFonts w:asciiTheme="minorHAnsi" w:hAnsiTheme="minorHAnsi"/>
                          <w:smallCaps/>
                          <w:color w:val="808080" w:themeColor="background1" w:themeShade="80"/>
                          <w:sz w:val="20"/>
                          <w:szCs w:val="20"/>
                        </w:rPr>
                        <w:t xml:space="preserve">             </w:t>
                      </w:r>
                      <w:hyperlink r:id="rId14" w:history="1">
                        <w:r w:rsidR="00605004" w:rsidRPr="006D6DEA">
                          <w:rPr>
                            <w:rFonts w:asciiTheme="minorHAnsi" w:hAnsiTheme="minorHAnsi"/>
                            <w:color w:val="808080" w:themeColor="background1" w:themeShade="80"/>
                          </w:rPr>
                          <w:t>www.drawdown.org</w:t>
                        </w:r>
                      </w:hyperlink>
                      <w:r w:rsidR="00605004" w:rsidRPr="006D6DEA">
                        <w:rPr>
                          <w:rFonts w:asciiTheme="minorHAnsi" w:hAnsiTheme="minorHAnsi"/>
                          <w:smallCaps/>
                          <w:color w:val="808080" w:themeColor="background1" w:themeShade="80"/>
                          <w:sz w:val="20"/>
                          <w:szCs w:val="20"/>
                        </w:rPr>
                        <w:t xml:space="preserve">  </w:t>
                      </w:r>
                    </w:p>
                    <w:p w14:paraId="05DAFFE7" w14:textId="77777777" w:rsidR="00605004" w:rsidRPr="006D6DEA" w:rsidRDefault="00605004" w:rsidP="00C81D94">
                      <w:pPr>
                        <w:rPr>
                          <w:rFonts w:cs="Times New Roman"/>
                          <w:smallCaps/>
                          <w:color w:val="404040" w:themeColor="text1" w:themeTint="BF"/>
                          <w:sz w:val="36"/>
                          <w:szCs w:val="36"/>
                        </w:rPr>
                      </w:pPr>
                    </w:p>
                    <w:p w14:paraId="3D97FBF6" w14:textId="77777777" w:rsidR="00605004" w:rsidRPr="006D6DEA" w:rsidRDefault="00605004"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426538" w:rsidRDefault="551A77D0" w:rsidP="00EB247F">
          <w:pPr>
            <w:rPr>
              <w:rStyle w:val="Heading1Char"/>
            </w:rPr>
          </w:pPr>
          <w:r w:rsidRPr="00426538">
            <w:rPr>
              <w:rStyle w:val="Heading1Char"/>
            </w:rPr>
            <w:t>Table of Contents</w:t>
          </w:r>
        </w:p>
        <w:p w14:paraId="7D78E75D" w14:textId="53008645" w:rsidR="0057522D" w:rsidRDefault="00640665">
          <w:pPr>
            <w:pStyle w:val="TOC1"/>
            <w:rPr>
              <w:rFonts w:asciiTheme="minorHAnsi" w:hAnsiTheme="minorHAnsi"/>
              <w:noProof/>
              <w:sz w:val="24"/>
              <w:szCs w:val="24"/>
              <w:lang w:eastAsia="en-US"/>
            </w:rPr>
          </w:pPr>
          <w:r w:rsidRPr="00231FAD">
            <w:rPr>
              <w:highlight w:val="yellow"/>
            </w:rPr>
            <w:fldChar w:fldCharType="begin"/>
          </w:r>
          <w:r w:rsidRPr="00231FAD">
            <w:rPr>
              <w:highlight w:val="yellow"/>
            </w:rPr>
            <w:instrText xml:space="preserve"> TOC \o "1-3" \h \z \u </w:instrText>
          </w:r>
          <w:r w:rsidRPr="00231FAD">
            <w:rPr>
              <w:highlight w:val="yellow"/>
            </w:rPr>
            <w:fldChar w:fldCharType="separate"/>
          </w:r>
          <w:hyperlink w:anchor="_Toc44379358" w:history="1">
            <w:r w:rsidR="0057522D" w:rsidRPr="00E63B53">
              <w:rPr>
                <w:rStyle w:val="Hyperlink"/>
                <w:noProof/>
              </w:rPr>
              <w:t>List of Figures</w:t>
            </w:r>
            <w:r w:rsidR="0057522D">
              <w:rPr>
                <w:noProof/>
                <w:webHidden/>
              </w:rPr>
              <w:tab/>
            </w:r>
            <w:r w:rsidR="0057522D">
              <w:rPr>
                <w:noProof/>
                <w:webHidden/>
              </w:rPr>
              <w:fldChar w:fldCharType="begin"/>
            </w:r>
            <w:r w:rsidR="0057522D">
              <w:rPr>
                <w:noProof/>
                <w:webHidden/>
              </w:rPr>
              <w:instrText xml:space="preserve"> PAGEREF _Toc44379358 \h </w:instrText>
            </w:r>
            <w:r w:rsidR="0057522D">
              <w:rPr>
                <w:noProof/>
                <w:webHidden/>
              </w:rPr>
            </w:r>
            <w:r w:rsidR="0057522D">
              <w:rPr>
                <w:noProof/>
                <w:webHidden/>
              </w:rPr>
              <w:fldChar w:fldCharType="separate"/>
            </w:r>
            <w:r w:rsidR="0057522D">
              <w:rPr>
                <w:noProof/>
                <w:webHidden/>
              </w:rPr>
              <w:t>4</w:t>
            </w:r>
            <w:r w:rsidR="0057522D">
              <w:rPr>
                <w:noProof/>
                <w:webHidden/>
              </w:rPr>
              <w:fldChar w:fldCharType="end"/>
            </w:r>
          </w:hyperlink>
        </w:p>
        <w:p w14:paraId="2250E4F4" w14:textId="521CFFE3" w:rsidR="0057522D" w:rsidRDefault="006C657B">
          <w:pPr>
            <w:pStyle w:val="TOC1"/>
            <w:rPr>
              <w:rFonts w:asciiTheme="minorHAnsi" w:hAnsiTheme="minorHAnsi"/>
              <w:noProof/>
              <w:sz w:val="24"/>
              <w:szCs w:val="24"/>
              <w:lang w:eastAsia="en-US"/>
            </w:rPr>
          </w:pPr>
          <w:hyperlink w:anchor="_Toc44379359" w:history="1">
            <w:r w:rsidR="0057522D" w:rsidRPr="00E63B53">
              <w:rPr>
                <w:rStyle w:val="Hyperlink"/>
                <w:noProof/>
              </w:rPr>
              <w:t>List of Tables</w:t>
            </w:r>
            <w:r w:rsidR="0057522D">
              <w:rPr>
                <w:noProof/>
                <w:webHidden/>
              </w:rPr>
              <w:tab/>
            </w:r>
            <w:r w:rsidR="0057522D">
              <w:rPr>
                <w:noProof/>
                <w:webHidden/>
              </w:rPr>
              <w:fldChar w:fldCharType="begin"/>
            </w:r>
            <w:r w:rsidR="0057522D">
              <w:rPr>
                <w:noProof/>
                <w:webHidden/>
              </w:rPr>
              <w:instrText xml:space="preserve"> PAGEREF _Toc44379359 \h </w:instrText>
            </w:r>
            <w:r w:rsidR="0057522D">
              <w:rPr>
                <w:noProof/>
                <w:webHidden/>
              </w:rPr>
            </w:r>
            <w:r w:rsidR="0057522D">
              <w:rPr>
                <w:noProof/>
                <w:webHidden/>
              </w:rPr>
              <w:fldChar w:fldCharType="separate"/>
            </w:r>
            <w:r w:rsidR="0057522D">
              <w:rPr>
                <w:noProof/>
                <w:webHidden/>
              </w:rPr>
              <w:t>4</w:t>
            </w:r>
            <w:r w:rsidR="0057522D">
              <w:rPr>
                <w:noProof/>
                <w:webHidden/>
              </w:rPr>
              <w:fldChar w:fldCharType="end"/>
            </w:r>
          </w:hyperlink>
        </w:p>
        <w:p w14:paraId="146C3C62" w14:textId="2EF9723C" w:rsidR="0057522D" w:rsidRDefault="006C657B">
          <w:pPr>
            <w:pStyle w:val="TOC1"/>
            <w:rPr>
              <w:rFonts w:asciiTheme="minorHAnsi" w:hAnsiTheme="minorHAnsi"/>
              <w:noProof/>
              <w:sz w:val="24"/>
              <w:szCs w:val="24"/>
              <w:lang w:eastAsia="en-US"/>
            </w:rPr>
          </w:pPr>
          <w:hyperlink w:anchor="_Toc44379360" w:history="1">
            <w:r w:rsidR="0057522D" w:rsidRPr="00E63B53">
              <w:rPr>
                <w:rStyle w:val="Hyperlink"/>
                <w:noProof/>
              </w:rPr>
              <w:t>Acronyms and Symbols</w:t>
            </w:r>
            <w:r w:rsidR="0057522D">
              <w:rPr>
                <w:noProof/>
                <w:webHidden/>
              </w:rPr>
              <w:tab/>
            </w:r>
            <w:r w:rsidR="0057522D">
              <w:rPr>
                <w:noProof/>
                <w:webHidden/>
              </w:rPr>
              <w:fldChar w:fldCharType="begin"/>
            </w:r>
            <w:r w:rsidR="0057522D">
              <w:rPr>
                <w:noProof/>
                <w:webHidden/>
              </w:rPr>
              <w:instrText xml:space="preserve"> PAGEREF _Toc44379360 \h </w:instrText>
            </w:r>
            <w:r w:rsidR="0057522D">
              <w:rPr>
                <w:noProof/>
                <w:webHidden/>
              </w:rPr>
            </w:r>
            <w:r w:rsidR="0057522D">
              <w:rPr>
                <w:noProof/>
                <w:webHidden/>
              </w:rPr>
              <w:fldChar w:fldCharType="separate"/>
            </w:r>
            <w:r w:rsidR="0057522D">
              <w:rPr>
                <w:noProof/>
                <w:webHidden/>
              </w:rPr>
              <w:t>5</w:t>
            </w:r>
            <w:r w:rsidR="0057522D">
              <w:rPr>
                <w:noProof/>
                <w:webHidden/>
              </w:rPr>
              <w:fldChar w:fldCharType="end"/>
            </w:r>
          </w:hyperlink>
        </w:p>
        <w:p w14:paraId="175549FB" w14:textId="6665F33F" w:rsidR="0057522D" w:rsidRDefault="006C657B">
          <w:pPr>
            <w:pStyle w:val="TOC1"/>
            <w:rPr>
              <w:rFonts w:asciiTheme="minorHAnsi" w:hAnsiTheme="minorHAnsi"/>
              <w:noProof/>
              <w:sz w:val="24"/>
              <w:szCs w:val="24"/>
              <w:lang w:eastAsia="en-US"/>
            </w:rPr>
          </w:pPr>
          <w:hyperlink w:anchor="_Toc44379361" w:history="1">
            <w:r w:rsidR="0057522D" w:rsidRPr="00E63B53">
              <w:rPr>
                <w:rStyle w:val="Hyperlink"/>
                <w:noProof/>
              </w:rPr>
              <w:t>Executive Summary</w:t>
            </w:r>
            <w:r w:rsidR="0057522D">
              <w:rPr>
                <w:noProof/>
                <w:webHidden/>
              </w:rPr>
              <w:tab/>
            </w:r>
            <w:r w:rsidR="0057522D">
              <w:rPr>
                <w:noProof/>
                <w:webHidden/>
              </w:rPr>
              <w:fldChar w:fldCharType="begin"/>
            </w:r>
            <w:r w:rsidR="0057522D">
              <w:rPr>
                <w:noProof/>
                <w:webHidden/>
              </w:rPr>
              <w:instrText xml:space="preserve"> PAGEREF _Toc44379361 \h </w:instrText>
            </w:r>
            <w:r w:rsidR="0057522D">
              <w:rPr>
                <w:noProof/>
                <w:webHidden/>
              </w:rPr>
            </w:r>
            <w:r w:rsidR="0057522D">
              <w:rPr>
                <w:noProof/>
                <w:webHidden/>
              </w:rPr>
              <w:fldChar w:fldCharType="separate"/>
            </w:r>
            <w:r w:rsidR="0057522D">
              <w:rPr>
                <w:noProof/>
                <w:webHidden/>
              </w:rPr>
              <w:t>7</w:t>
            </w:r>
            <w:r w:rsidR="0057522D">
              <w:rPr>
                <w:noProof/>
                <w:webHidden/>
              </w:rPr>
              <w:fldChar w:fldCharType="end"/>
            </w:r>
          </w:hyperlink>
        </w:p>
        <w:p w14:paraId="3E03D583" w14:textId="0982CCBD" w:rsidR="0057522D" w:rsidRDefault="006C657B">
          <w:pPr>
            <w:pStyle w:val="TOC1"/>
            <w:tabs>
              <w:tab w:val="left" w:pos="440"/>
            </w:tabs>
            <w:rPr>
              <w:rFonts w:asciiTheme="minorHAnsi" w:hAnsiTheme="minorHAnsi"/>
              <w:noProof/>
              <w:sz w:val="24"/>
              <w:szCs w:val="24"/>
              <w:lang w:eastAsia="en-US"/>
            </w:rPr>
          </w:pPr>
          <w:hyperlink w:anchor="_Toc44379362" w:history="1">
            <w:r w:rsidR="0057522D" w:rsidRPr="00E63B53">
              <w:rPr>
                <w:rStyle w:val="Hyperlink"/>
                <w:noProof/>
              </w:rPr>
              <w:t>1.</w:t>
            </w:r>
            <w:r w:rsidR="0057522D">
              <w:rPr>
                <w:rFonts w:asciiTheme="minorHAnsi" w:hAnsiTheme="minorHAnsi"/>
                <w:noProof/>
                <w:sz w:val="24"/>
                <w:szCs w:val="24"/>
                <w:lang w:eastAsia="en-US"/>
              </w:rPr>
              <w:tab/>
            </w:r>
            <w:r w:rsidR="0057522D" w:rsidRPr="00E63B53">
              <w:rPr>
                <w:rStyle w:val="Hyperlink"/>
                <w:noProof/>
              </w:rPr>
              <w:t>Literature Review</w:t>
            </w:r>
            <w:r w:rsidR="0057522D">
              <w:rPr>
                <w:noProof/>
                <w:webHidden/>
              </w:rPr>
              <w:tab/>
            </w:r>
            <w:r w:rsidR="0057522D">
              <w:rPr>
                <w:noProof/>
                <w:webHidden/>
              </w:rPr>
              <w:fldChar w:fldCharType="begin"/>
            </w:r>
            <w:r w:rsidR="0057522D">
              <w:rPr>
                <w:noProof/>
                <w:webHidden/>
              </w:rPr>
              <w:instrText xml:space="preserve"> PAGEREF _Toc44379362 \h </w:instrText>
            </w:r>
            <w:r w:rsidR="0057522D">
              <w:rPr>
                <w:noProof/>
                <w:webHidden/>
              </w:rPr>
            </w:r>
            <w:r w:rsidR="0057522D">
              <w:rPr>
                <w:noProof/>
                <w:webHidden/>
              </w:rPr>
              <w:fldChar w:fldCharType="separate"/>
            </w:r>
            <w:r w:rsidR="0057522D">
              <w:rPr>
                <w:noProof/>
                <w:webHidden/>
              </w:rPr>
              <w:t>9</w:t>
            </w:r>
            <w:r w:rsidR="0057522D">
              <w:rPr>
                <w:noProof/>
                <w:webHidden/>
              </w:rPr>
              <w:fldChar w:fldCharType="end"/>
            </w:r>
          </w:hyperlink>
        </w:p>
        <w:p w14:paraId="3422C653" w14:textId="4AE5F175" w:rsidR="0057522D" w:rsidRDefault="006C657B">
          <w:pPr>
            <w:pStyle w:val="TOC2"/>
            <w:rPr>
              <w:rFonts w:asciiTheme="minorHAnsi" w:hAnsiTheme="minorHAnsi"/>
              <w:noProof/>
              <w:sz w:val="24"/>
              <w:szCs w:val="24"/>
              <w:lang w:eastAsia="en-US"/>
            </w:rPr>
          </w:pPr>
          <w:hyperlink w:anchor="_Toc44379363" w:history="1">
            <w:r w:rsidR="0057522D" w:rsidRPr="00E63B53">
              <w:rPr>
                <w:rStyle w:val="Hyperlink"/>
                <w:noProof/>
              </w:rPr>
              <w:t>1.1</w:t>
            </w:r>
            <w:r w:rsidR="0057522D">
              <w:rPr>
                <w:rFonts w:asciiTheme="minorHAnsi" w:hAnsiTheme="minorHAnsi"/>
                <w:noProof/>
                <w:sz w:val="24"/>
                <w:szCs w:val="24"/>
                <w:lang w:eastAsia="en-US"/>
              </w:rPr>
              <w:tab/>
            </w:r>
            <w:r w:rsidR="0057522D" w:rsidRPr="00E63B53">
              <w:rPr>
                <w:rStyle w:val="Hyperlink"/>
                <w:noProof/>
              </w:rPr>
              <w:t>State of Landfill Methane Capture</w:t>
            </w:r>
            <w:r w:rsidR="0057522D">
              <w:rPr>
                <w:noProof/>
                <w:webHidden/>
              </w:rPr>
              <w:tab/>
            </w:r>
            <w:r w:rsidR="0057522D">
              <w:rPr>
                <w:noProof/>
                <w:webHidden/>
              </w:rPr>
              <w:fldChar w:fldCharType="begin"/>
            </w:r>
            <w:r w:rsidR="0057522D">
              <w:rPr>
                <w:noProof/>
                <w:webHidden/>
              </w:rPr>
              <w:instrText xml:space="preserve"> PAGEREF _Toc44379363 \h </w:instrText>
            </w:r>
            <w:r w:rsidR="0057522D">
              <w:rPr>
                <w:noProof/>
                <w:webHidden/>
              </w:rPr>
            </w:r>
            <w:r w:rsidR="0057522D">
              <w:rPr>
                <w:noProof/>
                <w:webHidden/>
              </w:rPr>
              <w:fldChar w:fldCharType="separate"/>
            </w:r>
            <w:r w:rsidR="0057522D">
              <w:rPr>
                <w:noProof/>
                <w:webHidden/>
              </w:rPr>
              <w:t>9</w:t>
            </w:r>
            <w:r w:rsidR="0057522D">
              <w:rPr>
                <w:noProof/>
                <w:webHidden/>
              </w:rPr>
              <w:fldChar w:fldCharType="end"/>
            </w:r>
          </w:hyperlink>
        </w:p>
        <w:p w14:paraId="351F3FC9" w14:textId="1164CCBB" w:rsidR="0057522D" w:rsidRDefault="006C657B">
          <w:pPr>
            <w:pStyle w:val="TOC3"/>
            <w:tabs>
              <w:tab w:val="left" w:pos="1200"/>
              <w:tab w:val="right" w:leader="dot" w:pos="9350"/>
            </w:tabs>
            <w:rPr>
              <w:rFonts w:asciiTheme="minorHAnsi" w:hAnsiTheme="minorHAnsi"/>
              <w:noProof/>
              <w:sz w:val="24"/>
              <w:szCs w:val="24"/>
              <w:lang w:eastAsia="en-US"/>
            </w:rPr>
          </w:pPr>
          <w:hyperlink w:anchor="_Toc44379364" w:history="1">
            <w:r w:rsidR="0057522D" w:rsidRPr="00E63B53">
              <w:rPr>
                <w:rStyle w:val="Hyperlink"/>
                <w:noProof/>
              </w:rPr>
              <w:t>1.1.1</w:t>
            </w:r>
            <w:r w:rsidR="0057522D">
              <w:rPr>
                <w:rFonts w:asciiTheme="minorHAnsi" w:hAnsiTheme="minorHAnsi"/>
                <w:noProof/>
                <w:sz w:val="24"/>
                <w:szCs w:val="24"/>
                <w:lang w:eastAsia="en-US"/>
              </w:rPr>
              <w:tab/>
            </w:r>
            <w:r w:rsidR="0057522D" w:rsidRPr="00E63B53">
              <w:rPr>
                <w:rStyle w:val="Hyperlink"/>
                <w:noProof/>
              </w:rPr>
              <w:t>Landfill gas technologies</w:t>
            </w:r>
            <w:r w:rsidR="0057522D">
              <w:rPr>
                <w:noProof/>
                <w:webHidden/>
              </w:rPr>
              <w:tab/>
            </w:r>
            <w:r w:rsidR="0057522D">
              <w:rPr>
                <w:noProof/>
                <w:webHidden/>
              </w:rPr>
              <w:fldChar w:fldCharType="begin"/>
            </w:r>
            <w:r w:rsidR="0057522D">
              <w:rPr>
                <w:noProof/>
                <w:webHidden/>
              </w:rPr>
              <w:instrText xml:space="preserve"> PAGEREF _Toc44379364 \h </w:instrText>
            </w:r>
            <w:r w:rsidR="0057522D">
              <w:rPr>
                <w:noProof/>
                <w:webHidden/>
              </w:rPr>
            </w:r>
            <w:r w:rsidR="0057522D">
              <w:rPr>
                <w:noProof/>
                <w:webHidden/>
              </w:rPr>
              <w:fldChar w:fldCharType="separate"/>
            </w:r>
            <w:r w:rsidR="0057522D">
              <w:rPr>
                <w:noProof/>
                <w:webHidden/>
              </w:rPr>
              <w:t>10</w:t>
            </w:r>
            <w:r w:rsidR="0057522D">
              <w:rPr>
                <w:noProof/>
                <w:webHidden/>
              </w:rPr>
              <w:fldChar w:fldCharType="end"/>
            </w:r>
          </w:hyperlink>
        </w:p>
        <w:p w14:paraId="0ADECF80" w14:textId="1D7C0DB8" w:rsidR="0057522D" w:rsidRDefault="006C657B">
          <w:pPr>
            <w:pStyle w:val="TOC3"/>
            <w:tabs>
              <w:tab w:val="left" w:pos="1200"/>
              <w:tab w:val="right" w:leader="dot" w:pos="9350"/>
            </w:tabs>
            <w:rPr>
              <w:rFonts w:asciiTheme="minorHAnsi" w:hAnsiTheme="minorHAnsi"/>
              <w:noProof/>
              <w:sz w:val="24"/>
              <w:szCs w:val="24"/>
              <w:lang w:eastAsia="en-US"/>
            </w:rPr>
          </w:pPr>
          <w:hyperlink w:anchor="_Toc44379365" w:history="1">
            <w:r w:rsidR="0057522D" w:rsidRPr="00E63B53">
              <w:rPr>
                <w:rStyle w:val="Hyperlink"/>
                <w:noProof/>
              </w:rPr>
              <w:t>1.1.2</w:t>
            </w:r>
            <w:r w:rsidR="0057522D">
              <w:rPr>
                <w:rFonts w:asciiTheme="minorHAnsi" w:hAnsiTheme="minorHAnsi"/>
                <w:noProof/>
                <w:sz w:val="24"/>
                <w:szCs w:val="24"/>
                <w:lang w:eastAsia="en-US"/>
              </w:rPr>
              <w:tab/>
            </w:r>
            <w:r w:rsidR="0057522D" w:rsidRPr="00E63B53">
              <w:rPr>
                <w:rStyle w:val="Hyperlink"/>
                <w:noProof/>
              </w:rPr>
              <w:t>Emerging methods and technologies</w:t>
            </w:r>
            <w:r w:rsidR="0057522D">
              <w:rPr>
                <w:noProof/>
                <w:webHidden/>
              </w:rPr>
              <w:tab/>
            </w:r>
            <w:r w:rsidR="0057522D">
              <w:rPr>
                <w:noProof/>
                <w:webHidden/>
              </w:rPr>
              <w:fldChar w:fldCharType="begin"/>
            </w:r>
            <w:r w:rsidR="0057522D">
              <w:rPr>
                <w:noProof/>
                <w:webHidden/>
              </w:rPr>
              <w:instrText xml:space="preserve"> PAGEREF _Toc44379365 \h </w:instrText>
            </w:r>
            <w:r w:rsidR="0057522D">
              <w:rPr>
                <w:noProof/>
                <w:webHidden/>
              </w:rPr>
            </w:r>
            <w:r w:rsidR="0057522D">
              <w:rPr>
                <w:noProof/>
                <w:webHidden/>
              </w:rPr>
              <w:fldChar w:fldCharType="separate"/>
            </w:r>
            <w:r w:rsidR="0057522D">
              <w:rPr>
                <w:noProof/>
                <w:webHidden/>
              </w:rPr>
              <w:t>11</w:t>
            </w:r>
            <w:r w:rsidR="0057522D">
              <w:rPr>
                <w:noProof/>
                <w:webHidden/>
              </w:rPr>
              <w:fldChar w:fldCharType="end"/>
            </w:r>
          </w:hyperlink>
        </w:p>
        <w:p w14:paraId="20CB0DEF" w14:textId="2A8ECF18" w:rsidR="0057522D" w:rsidRDefault="006C657B">
          <w:pPr>
            <w:pStyle w:val="TOC3"/>
            <w:tabs>
              <w:tab w:val="left" w:pos="1200"/>
              <w:tab w:val="right" w:leader="dot" w:pos="9350"/>
            </w:tabs>
            <w:rPr>
              <w:rFonts w:asciiTheme="minorHAnsi" w:hAnsiTheme="minorHAnsi"/>
              <w:noProof/>
              <w:sz w:val="24"/>
              <w:szCs w:val="24"/>
              <w:lang w:eastAsia="en-US"/>
            </w:rPr>
          </w:pPr>
          <w:hyperlink w:anchor="_Toc44379366" w:history="1">
            <w:r w:rsidR="0057522D" w:rsidRPr="00E63B53">
              <w:rPr>
                <w:rStyle w:val="Hyperlink"/>
                <w:noProof/>
              </w:rPr>
              <w:t>1.1.3</w:t>
            </w:r>
            <w:r w:rsidR="0057522D">
              <w:rPr>
                <w:rFonts w:asciiTheme="minorHAnsi" w:hAnsiTheme="minorHAnsi"/>
                <w:noProof/>
                <w:sz w:val="24"/>
                <w:szCs w:val="24"/>
                <w:lang w:eastAsia="en-US"/>
              </w:rPr>
              <w:tab/>
            </w:r>
            <w:r w:rsidR="0057522D" w:rsidRPr="00E63B53">
              <w:rPr>
                <w:rStyle w:val="Hyperlink"/>
                <w:noProof/>
              </w:rPr>
              <w:t>The effectiveness of landfill gas capture</w:t>
            </w:r>
            <w:r w:rsidR="0057522D">
              <w:rPr>
                <w:noProof/>
                <w:webHidden/>
              </w:rPr>
              <w:tab/>
            </w:r>
            <w:r w:rsidR="0057522D">
              <w:rPr>
                <w:noProof/>
                <w:webHidden/>
              </w:rPr>
              <w:fldChar w:fldCharType="begin"/>
            </w:r>
            <w:r w:rsidR="0057522D">
              <w:rPr>
                <w:noProof/>
                <w:webHidden/>
              </w:rPr>
              <w:instrText xml:space="preserve"> PAGEREF _Toc44379366 \h </w:instrText>
            </w:r>
            <w:r w:rsidR="0057522D">
              <w:rPr>
                <w:noProof/>
                <w:webHidden/>
              </w:rPr>
            </w:r>
            <w:r w:rsidR="0057522D">
              <w:rPr>
                <w:noProof/>
                <w:webHidden/>
              </w:rPr>
              <w:fldChar w:fldCharType="separate"/>
            </w:r>
            <w:r w:rsidR="0057522D">
              <w:rPr>
                <w:noProof/>
                <w:webHidden/>
              </w:rPr>
              <w:t>11</w:t>
            </w:r>
            <w:r w:rsidR="0057522D">
              <w:rPr>
                <w:noProof/>
                <w:webHidden/>
              </w:rPr>
              <w:fldChar w:fldCharType="end"/>
            </w:r>
          </w:hyperlink>
        </w:p>
        <w:p w14:paraId="28E258A7" w14:textId="70B59F7C" w:rsidR="0057522D" w:rsidRDefault="006C657B">
          <w:pPr>
            <w:pStyle w:val="TOC2"/>
            <w:rPr>
              <w:rFonts w:asciiTheme="minorHAnsi" w:hAnsiTheme="minorHAnsi"/>
              <w:noProof/>
              <w:sz w:val="24"/>
              <w:szCs w:val="24"/>
              <w:lang w:eastAsia="en-US"/>
            </w:rPr>
          </w:pPr>
          <w:hyperlink w:anchor="_Toc44379367" w:history="1">
            <w:r w:rsidR="0057522D" w:rsidRPr="00E63B53">
              <w:rPr>
                <w:rStyle w:val="Hyperlink"/>
                <w:noProof/>
              </w:rPr>
              <w:t>1.2</w:t>
            </w:r>
            <w:r w:rsidR="0057522D">
              <w:rPr>
                <w:rFonts w:asciiTheme="minorHAnsi" w:hAnsiTheme="minorHAnsi"/>
                <w:noProof/>
                <w:sz w:val="24"/>
                <w:szCs w:val="24"/>
                <w:lang w:eastAsia="en-US"/>
              </w:rPr>
              <w:tab/>
            </w:r>
            <w:r w:rsidR="0057522D" w:rsidRPr="00E63B53">
              <w:rPr>
                <w:rStyle w:val="Hyperlink"/>
                <w:noProof/>
              </w:rPr>
              <w:t>Adoption Path</w:t>
            </w:r>
            <w:r w:rsidR="0057522D">
              <w:rPr>
                <w:noProof/>
                <w:webHidden/>
              </w:rPr>
              <w:tab/>
            </w:r>
            <w:r w:rsidR="0057522D">
              <w:rPr>
                <w:noProof/>
                <w:webHidden/>
              </w:rPr>
              <w:fldChar w:fldCharType="begin"/>
            </w:r>
            <w:r w:rsidR="0057522D">
              <w:rPr>
                <w:noProof/>
                <w:webHidden/>
              </w:rPr>
              <w:instrText xml:space="preserve"> PAGEREF _Toc44379367 \h </w:instrText>
            </w:r>
            <w:r w:rsidR="0057522D">
              <w:rPr>
                <w:noProof/>
                <w:webHidden/>
              </w:rPr>
            </w:r>
            <w:r w:rsidR="0057522D">
              <w:rPr>
                <w:noProof/>
                <w:webHidden/>
              </w:rPr>
              <w:fldChar w:fldCharType="separate"/>
            </w:r>
            <w:r w:rsidR="0057522D">
              <w:rPr>
                <w:noProof/>
                <w:webHidden/>
              </w:rPr>
              <w:t>11</w:t>
            </w:r>
            <w:r w:rsidR="0057522D">
              <w:rPr>
                <w:noProof/>
                <w:webHidden/>
              </w:rPr>
              <w:fldChar w:fldCharType="end"/>
            </w:r>
          </w:hyperlink>
        </w:p>
        <w:p w14:paraId="0E6FB572" w14:textId="3D11333B" w:rsidR="0057522D" w:rsidRDefault="006C657B">
          <w:pPr>
            <w:pStyle w:val="TOC3"/>
            <w:tabs>
              <w:tab w:val="left" w:pos="1200"/>
              <w:tab w:val="right" w:leader="dot" w:pos="9350"/>
            </w:tabs>
            <w:rPr>
              <w:rFonts w:asciiTheme="minorHAnsi" w:hAnsiTheme="minorHAnsi"/>
              <w:noProof/>
              <w:sz w:val="24"/>
              <w:szCs w:val="24"/>
              <w:lang w:eastAsia="en-US"/>
            </w:rPr>
          </w:pPr>
          <w:hyperlink w:anchor="_Toc44379368" w:history="1">
            <w:r w:rsidR="0057522D" w:rsidRPr="00E63B53">
              <w:rPr>
                <w:rStyle w:val="Hyperlink"/>
                <w:noProof/>
              </w:rPr>
              <w:t>1.2.1</w:t>
            </w:r>
            <w:r w:rsidR="0057522D">
              <w:rPr>
                <w:rFonts w:asciiTheme="minorHAnsi" w:hAnsiTheme="minorHAnsi"/>
                <w:noProof/>
                <w:sz w:val="24"/>
                <w:szCs w:val="24"/>
                <w:lang w:eastAsia="en-US"/>
              </w:rPr>
              <w:tab/>
            </w:r>
            <w:r w:rsidR="0057522D" w:rsidRPr="00E63B53">
              <w:rPr>
                <w:rStyle w:val="Hyperlink"/>
                <w:noProof/>
              </w:rPr>
              <w:t>General Trends</w:t>
            </w:r>
            <w:r w:rsidR="0057522D">
              <w:rPr>
                <w:noProof/>
                <w:webHidden/>
              </w:rPr>
              <w:tab/>
            </w:r>
            <w:r w:rsidR="0057522D">
              <w:rPr>
                <w:noProof/>
                <w:webHidden/>
              </w:rPr>
              <w:fldChar w:fldCharType="begin"/>
            </w:r>
            <w:r w:rsidR="0057522D">
              <w:rPr>
                <w:noProof/>
                <w:webHidden/>
              </w:rPr>
              <w:instrText xml:space="preserve"> PAGEREF _Toc44379368 \h </w:instrText>
            </w:r>
            <w:r w:rsidR="0057522D">
              <w:rPr>
                <w:noProof/>
                <w:webHidden/>
              </w:rPr>
            </w:r>
            <w:r w:rsidR="0057522D">
              <w:rPr>
                <w:noProof/>
                <w:webHidden/>
              </w:rPr>
              <w:fldChar w:fldCharType="separate"/>
            </w:r>
            <w:r w:rsidR="0057522D">
              <w:rPr>
                <w:noProof/>
                <w:webHidden/>
              </w:rPr>
              <w:t>11</w:t>
            </w:r>
            <w:r w:rsidR="0057522D">
              <w:rPr>
                <w:noProof/>
                <w:webHidden/>
              </w:rPr>
              <w:fldChar w:fldCharType="end"/>
            </w:r>
          </w:hyperlink>
        </w:p>
        <w:p w14:paraId="6E90816C" w14:textId="3A3182C5" w:rsidR="0057522D" w:rsidRDefault="006C657B">
          <w:pPr>
            <w:pStyle w:val="TOC3"/>
            <w:tabs>
              <w:tab w:val="left" w:pos="1200"/>
              <w:tab w:val="right" w:leader="dot" w:pos="9350"/>
            </w:tabs>
            <w:rPr>
              <w:rFonts w:asciiTheme="minorHAnsi" w:hAnsiTheme="minorHAnsi"/>
              <w:noProof/>
              <w:sz w:val="24"/>
              <w:szCs w:val="24"/>
              <w:lang w:eastAsia="en-US"/>
            </w:rPr>
          </w:pPr>
          <w:hyperlink w:anchor="_Toc44379369" w:history="1">
            <w:r w:rsidR="0057522D" w:rsidRPr="00E63B53">
              <w:rPr>
                <w:rStyle w:val="Hyperlink"/>
                <w:noProof/>
              </w:rPr>
              <w:t>1.2.2</w:t>
            </w:r>
            <w:r w:rsidR="0057522D">
              <w:rPr>
                <w:rFonts w:asciiTheme="minorHAnsi" w:hAnsiTheme="minorHAnsi"/>
                <w:noProof/>
                <w:sz w:val="24"/>
                <w:szCs w:val="24"/>
                <w:lang w:eastAsia="en-US"/>
              </w:rPr>
              <w:tab/>
            </w:r>
            <w:r w:rsidR="0057522D" w:rsidRPr="00E63B53">
              <w:rPr>
                <w:rStyle w:val="Hyperlink"/>
                <w:noProof/>
              </w:rPr>
              <w:t>Percentage of Waste used and Methane Mitigated</w:t>
            </w:r>
            <w:r w:rsidR="0057522D">
              <w:rPr>
                <w:noProof/>
                <w:webHidden/>
              </w:rPr>
              <w:tab/>
            </w:r>
            <w:r w:rsidR="0057522D">
              <w:rPr>
                <w:noProof/>
                <w:webHidden/>
              </w:rPr>
              <w:fldChar w:fldCharType="begin"/>
            </w:r>
            <w:r w:rsidR="0057522D">
              <w:rPr>
                <w:noProof/>
                <w:webHidden/>
              </w:rPr>
              <w:instrText xml:space="preserve"> PAGEREF _Toc44379369 \h </w:instrText>
            </w:r>
            <w:r w:rsidR="0057522D">
              <w:rPr>
                <w:noProof/>
                <w:webHidden/>
              </w:rPr>
            </w:r>
            <w:r w:rsidR="0057522D">
              <w:rPr>
                <w:noProof/>
                <w:webHidden/>
              </w:rPr>
              <w:fldChar w:fldCharType="separate"/>
            </w:r>
            <w:r w:rsidR="0057522D">
              <w:rPr>
                <w:noProof/>
                <w:webHidden/>
              </w:rPr>
              <w:t>12</w:t>
            </w:r>
            <w:r w:rsidR="0057522D">
              <w:rPr>
                <w:noProof/>
                <w:webHidden/>
              </w:rPr>
              <w:fldChar w:fldCharType="end"/>
            </w:r>
          </w:hyperlink>
        </w:p>
        <w:p w14:paraId="38C1F01D" w14:textId="6D725833" w:rsidR="0057522D" w:rsidRDefault="006C657B">
          <w:pPr>
            <w:pStyle w:val="TOC3"/>
            <w:tabs>
              <w:tab w:val="left" w:pos="1200"/>
              <w:tab w:val="right" w:leader="dot" w:pos="9350"/>
            </w:tabs>
            <w:rPr>
              <w:rFonts w:asciiTheme="minorHAnsi" w:hAnsiTheme="minorHAnsi"/>
              <w:noProof/>
              <w:sz w:val="24"/>
              <w:szCs w:val="24"/>
              <w:lang w:eastAsia="en-US"/>
            </w:rPr>
          </w:pPr>
          <w:hyperlink w:anchor="_Toc44379370" w:history="1">
            <w:r w:rsidR="0057522D" w:rsidRPr="00E63B53">
              <w:rPr>
                <w:rStyle w:val="Hyperlink"/>
                <w:noProof/>
              </w:rPr>
              <w:t>1.2.3</w:t>
            </w:r>
            <w:r w:rsidR="0057522D">
              <w:rPr>
                <w:rFonts w:asciiTheme="minorHAnsi" w:hAnsiTheme="minorHAnsi"/>
                <w:noProof/>
                <w:sz w:val="24"/>
                <w:szCs w:val="24"/>
                <w:lang w:eastAsia="en-US"/>
              </w:rPr>
              <w:tab/>
            </w:r>
            <w:r w:rsidR="0057522D" w:rsidRPr="00E63B53">
              <w:rPr>
                <w:rStyle w:val="Hyperlink"/>
                <w:noProof/>
              </w:rPr>
              <w:t>Landfill Gas to electricity adoption</w:t>
            </w:r>
            <w:r w:rsidR="0057522D">
              <w:rPr>
                <w:noProof/>
                <w:webHidden/>
              </w:rPr>
              <w:tab/>
            </w:r>
            <w:r w:rsidR="0057522D">
              <w:rPr>
                <w:noProof/>
                <w:webHidden/>
              </w:rPr>
              <w:fldChar w:fldCharType="begin"/>
            </w:r>
            <w:r w:rsidR="0057522D">
              <w:rPr>
                <w:noProof/>
                <w:webHidden/>
              </w:rPr>
              <w:instrText xml:space="preserve"> PAGEREF _Toc44379370 \h </w:instrText>
            </w:r>
            <w:r w:rsidR="0057522D">
              <w:rPr>
                <w:noProof/>
                <w:webHidden/>
              </w:rPr>
            </w:r>
            <w:r w:rsidR="0057522D">
              <w:rPr>
                <w:noProof/>
                <w:webHidden/>
              </w:rPr>
              <w:fldChar w:fldCharType="separate"/>
            </w:r>
            <w:r w:rsidR="0057522D">
              <w:rPr>
                <w:noProof/>
                <w:webHidden/>
              </w:rPr>
              <w:t>13</w:t>
            </w:r>
            <w:r w:rsidR="0057522D">
              <w:rPr>
                <w:noProof/>
                <w:webHidden/>
              </w:rPr>
              <w:fldChar w:fldCharType="end"/>
            </w:r>
          </w:hyperlink>
        </w:p>
        <w:p w14:paraId="03256753" w14:textId="64463247" w:rsidR="0057522D" w:rsidRDefault="006C657B">
          <w:pPr>
            <w:pStyle w:val="TOC2"/>
            <w:rPr>
              <w:rFonts w:asciiTheme="minorHAnsi" w:hAnsiTheme="minorHAnsi"/>
              <w:noProof/>
              <w:sz w:val="24"/>
              <w:szCs w:val="24"/>
              <w:lang w:eastAsia="en-US"/>
            </w:rPr>
          </w:pPr>
          <w:hyperlink w:anchor="_Toc44379371" w:history="1">
            <w:r w:rsidR="0057522D" w:rsidRPr="00E63B53">
              <w:rPr>
                <w:rStyle w:val="Hyperlink"/>
                <w:noProof/>
              </w:rPr>
              <w:t>1.3</w:t>
            </w:r>
            <w:r w:rsidR="0057522D">
              <w:rPr>
                <w:rFonts w:asciiTheme="minorHAnsi" w:hAnsiTheme="minorHAnsi"/>
                <w:noProof/>
                <w:sz w:val="24"/>
                <w:szCs w:val="24"/>
                <w:lang w:eastAsia="en-US"/>
              </w:rPr>
              <w:tab/>
            </w:r>
            <w:r w:rsidR="0057522D" w:rsidRPr="00E63B53">
              <w:rPr>
                <w:rStyle w:val="Hyperlink"/>
                <w:noProof/>
              </w:rPr>
              <w:t>Advantages and disadvantages of Landfill Methane Capture</w:t>
            </w:r>
            <w:r w:rsidR="0057522D">
              <w:rPr>
                <w:noProof/>
                <w:webHidden/>
              </w:rPr>
              <w:tab/>
            </w:r>
            <w:r w:rsidR="0057522D">
              <w:rPr>
                <w:noProof/>
                <w:webHidden/>
              </w:rPr>
              <w:fldChar w:fldCharType="begin"/>
            </w:r>
            <w:r w:rsidR="0057522D">
              <w:rPr>
                <w:noProof/>
                <w:webHidden/>
              </w:rPr>
              <w:instrText xml:space="preserve"> PAGEREF _Toc44379371 \h </w:instrText>
            </w:r>
            <w:r w:rsidR="0057522D">
              <w:rPr>
                <w:noProof/>
                <w:webHidden/>
              </w:rPr>
            </w:r>
            <w:r w:rsidR="0057522D">
              <w:rPr>
                <w:noProof/>
                <w:webHidden/>
              </w:rPr>
              <w:fldChar w:fldCharType="separate"/>
            </w:r>
            <w:r w:rsidR="0057522D">
              <w:rPr>
                <w:noProof/>
                <w:webHidden/>
              </w:rPr>
              <w:t>14</w:t>
            </w:r>
            <w:r w:rsidR="0057522D">
              <w:rPr>
                <w:noProof/>
                <w:webHidden/>
              </w:rPr>
              <w:fldChar w:fldCharType="end"/>
            </w:r>
          </w:hyperlink>
        </w:p>
        <w:p w14:paraId="4CF98603" w14:textId="47D8F462" w:rsidR="0057522D" w:rsidRDefault="006C657B">
          <w:pPr>
            <w:pStyle w:val="TOC3"/>
            <w:tabs>
              <w:tab w:val="left" w:pos="1200"/>
              <w:tab w:val="right" w:leader="dot" w:pos="9350"/>
            </w:tabs>
            <w:rPr>
              <w:rFonts w:asciiTheme="minorHAnsi" w:hAnsiTheme="minorHAnsi"/>
              <w:noProof/>
              <w:sz w:val="24"/>
              <w:szCs w:val="24"/>
              <w:lang w:eastAsia="en-US"/>
            </w:rPr>
          </w:pPr>
          <w:hyperlink w:anchor="_Toc44379372" w:history="1">
            <w:r w:rsidR="0057522D" w:rsidRPr="00E63B53">
              <w:rPr>
                <w:rStyle w:val="Hyperlink"/>
                <w:noProof/>
              </w:rPr>
              <w:t>1.3.1</w:t>
            </w:r>
            <w:r w:rsidR="0057522D">
              <w:rPr>
                <w:rFonts w:asciiTheme="minorHAnsi" w:hAnsiTheme="minorHAnsi"/>
                <w:noProof/>
                <w:sz w:val="24"/>
                <w:szCs w:val="24"/>
                <w:lang w:eastAsia="en-US"/>
              </w:rPr>
              <w:tab/>
            </w:r>
            <w:r w:rsidR="0057522D" w:rsidRPr="00E63B53">
              <w:rPr>
                <w:rStyle w:val="Hyperlink"/>
                <w:noProof/>
              </w:rPr>
              <w:t>Similar Solutions</w:t>
            </w:r>
            <w:r w:rsidR="0057522D">
              <w:rPr>
                <w:noProof/>
                <w:webHidden/>
              </w:rPr>
              <w:tab/>
            </w:r>
            <w:r w:rsidR="0057522D">
              <w:rPr>
                <w:noProof/>
                <w:webHidden/>
              </w:rPr>
              <w:fldChar w:fldCharType="begin"/>
            </w:r>
            <w:r w:rsidR="0057522D">
              <w:rPr>
                <w:noProof/>
                <w:webHidden/>
              </w:rPr>
              <w:instrText xml:space="preserve"> PAGEREF _Toc44379372 \h </w:instrText>
            </w:r>
            <w:r w:rsidR="0057522D">
              <w:rPr>
                <w:noProof/>
                <w:webHidden/>
              </w:rPr>
            </w:r>
            <w:r w:rsidR="0057522D">
              <w:rPr>
                <w:noProof/>
                <w:webHidden/>
              </w:rPr>
              <w:fldChar w:fldCharType="separate"/>
            </w:r>
            <w:r w:rsidR="0057522D">
              <w:rPr>
                <w:noProof/>
                <w:webHidden/>
              </w:rPr>
              <w:t>14</w:t>
            </w:r>
            <w:r w:rsidR="0057522D">
              <w:rPr>
                <w:noProof/>
                <w:webHidden/>
              </w:rPr>
              <w:fldChar w:fldCharType="end"/>
            </w:r>
          </w:hyperlink>
        </w:p>
        <w:p w14:paraId="1B96F70A" w14:textId="7D95D2FB" w:rsidR="0057522D" w:rsidRDefault="006C657B">
          <w:pPr>
            <w:pStyle w:val="TOC3"/>
            <w:tabs>
              <w:tab w:val="left" w:pos="1200"/>
              <w:tab w:val="right" w:leader="dot" w:pos="9350"/>
            </w:tabs>
            <w:rPr>
              <w:rFonts w:asciiTheme="minorHAnsi" w:hAnsiTheme="minorHAnsi"/>
              <w:noProof/>
              <w:sz w:val="24"/>
              <w:szCs w:val="24"/>
              <w:lang w:eastAsia="en-US"/>
            </w:rPr>
          </w:pPr>
          <w:hyperlink w:anchor="_Toc44379373" w:history="1">
            <w:r w:rsidR="0057522D" w:rsidRPr="00E63B53">
              <w:rPr>
                <w:rStyle w:val="Hyperlink"/>
                <w:noProof/>
              </w:rPr>
              <w:t>1.3.2</w:t>
            </w:r>
            <w:r w:rsidR="0057522D">
              <w:rPr>
                <w:rFonts w:asciiTheme="minorHAnsi" w:hAnsiTheme="minorHAnsi"/>
                <w:noProof/>
                <w:sz w:val="24"/>
                <w:szCs w:val="24"/>
                <w:lang w:eastAsia="en-US"/>
              </w:rPr>
              <w:tab/>
            </w:r>
            <w:r w:rsidR="0057522D" w:rsidRPr="00E63B53">
              <w:rPr>
                <w:rStyle w:val="Hyperlink"/>
                <w:noProof/>
              </w:rPr>
              <w:t>Arguments for Adoption</w:t>
            </w:r>
            <w:r w:rsidR="0057522D">
              <w:rPr>
                <w:noProof/>
                <w:webHidden/>
              </w:rPr>
              <w:tab/>
            </w:r>
            <w:r w:rsidR="0057522D">
              <w:rPr>
                <w:noProof/>
                <w:webHidden/>
              </w:rPr>
              <w:fldChar w:fldCharType="begin"/>
            </w:r>
            <w:r w:rsidR="0057522D">
              <w:rPr>
                <w:noProof/>
                <w:webHidden/>
              </w:rPr>
              <w:instrText xml:space="preserve"> PAGEREF _Toc44379373 \h </w:instrText>
            </w:r>
            <w:r w:rsidR="0057522D">
              <w:rPr>
                <w:noProof/>
                <w:webHidden/>
              </w:rPr>
            </w:r>
            <w:r w:rsidR="0057522D">
              <w:rPr>
                <w:noProof/>
                <w:webHidden/>
              </w:rPr>
              <w:fldChar w:fldCharType="separate"/>
            </w:r>
            <w:r w:rsidR="0057522D">
              <w:rPr>
                <w:noProof/>
                <w:webHidden/>
              </w:rPr>
              <w:t>14</w:t>
            </w:r>
            <w:r w:rsidR="0057522D">
              <w:rPr>
                <w:noProof/>
                <w:webHidden/>
              </w:rPr>
              <w:fldChar w:fldCharType="end"/>
            </w:r>
          </w:hyperlink>
        </w:p>
        <w:p w14:paraId="098FEBDD" w14:textId="1EE1DE0C" w:rsidR="0057522D" w:rsidRDefault="006C657B">
          <w:pPr>
            <w:pStyle w:val="TOC3"/>
            <w:tabs>
              <w:tab w:val="left" w:pos="1200"/>
              <w:tab w:val="right" w:leader="dot" w:pos="9350"/>
            </w:tabs>
            <w:rPr>
              <w:rFonts w:asciiTheme="minorHAnsi" w:hAnsiTheme="minorHAnsi"/>
              <w:noProof/>
              <w:sz w:val="24"/>
              <w:szCs w:val="24"/>
              <w:lang w:eastAsia="en-US"/>
            </w:rPr>
          </w:pPr>
          <w:hyperlink w:anchor="_Toc44379374" w:history="1">
            <w:r w:rsidR="0057522D" w:rsidRPr="00E63B53">
              <w:rPr>
                <w:rStyle w:val="Hyperlink"/>
                <w:noProof/>
              </w:rPr>
              <w:t>1.3.3</w:t>
            </w:r>
            <w:r w:rsidR="0057522D">
              <w:rPr>
                <w:rFonts w:asciiTheme="minorHAnsi" w:hAnsiTheme="minorHAnsi"/>
                <w:noProof/>
                <w:sz w:val="24"/>
                <w:szCs w:val="24"/>
                <w:lang w:eastAsia="en-US"/>
              </w:rPr>
              <w:tab/>
            </w:r>
            <w:r w:rsidR="0057522D" w:rsidRPr="00E63B53">
              <w:rPr>
                <w:rStyle w:val="Hyperlink"/>
                <w:noProof/>
              </w:rPr>
              <w:t>Additional Benefits and Burdens</w:t>
            </w:r>
            <w:r w:rsidR="0057522D">
              <w:rPr>
                <w:noProof/>
                <w:webHidden/>
              </w:rPr>
              <w:tab/>
            </w:r>
            <w:r w:rsidR="0057522D">
              <w:rPr>
                <w:noProof/>
                <w:webHidden/>
              </w:rPr>
              <w:fldChar w:fldCharType="begin"/>
            </w:r>
            <w:r w:rsidR="0057522D">
              <w:rPr>
                <w:noProof/>
                <w:webHidden/>
              </w:rPr>
              <w:instrText xml:space="preserve"> PAGEREF _Toc44379374 \h </w:instrText>
            </w:r>
            <w:r w:rsidR="0057522D">
              <w:rPr>
                <w:noProof/>
                <w:webHidden/>
              </w:rPr>
            </w:r>
            <w:r w:rsidR="0057522D">
              <w:rPr>
                <w:noProof/>
                <w:webHidden/>
              </w:rPr>
              <w:fldChar w:fldCharType="separate"/>
            </w:r>
            <w:r w:rsidR="0057522D">
              <w:rPr>
                <w:noProof/>
                <w:webHidden/>
              </w:rPr>
              <w:t>15</w:t>
            </w:r>
            <w:r w:rsidR="0057522D">
              <w:rPr>
                <w:noProof/>
                <w:webHidden/>
              </w:rPr>
              <w:fldChar w:fldCharType="end"/>
            </w:r>
          </w:hyperlink>
        </w:p>
        <w:p w14:paraId="71583DB9" w14:textId="564C4084" w:rsidR="0057522D" w:rsidRDefault="006C657B">
          <w:pPr>
            <w:pStyle w:val="TOC1"/>
            <w:tabs>
              <w:tab w:val="left" w:pos="440"/>
            </w:tabs>
            <w:rPr>
              <w:rFonts w:asciiTheme="minorHAnsi" w:hAnsiTheme="minorHAnsi"/>
              <w:noProof/>
              <w:sz w:val="24"/>
              <w:szCs w:val="24"/>
              <w:lang w:eastAsia="en-US"/>
            </w:rPr>
          </w:pPr>
          <w:hyperlink w:anchor="_Toc44379375" w:history="1">
            <w:r w:rsidR="0057522D" w:rsidRPr="00E63B53">
              <w:rPr>
                <w:rStyle w:val="Hyperlink"/>
                <w:noProof/>
              </w:rPr>
              <w:t>2.</w:t>
            </w:r>
            <w:r w:rsidR="0057522D">
              <w:rPr>
                <w:rFonts w:asciiTheme="minorHAnsi" w:hAnsiTheme="minorHAnsi"/>
                <w:noProof/>
                <w:sz w:val="24"/>
                <w:szCs w:val="24"/>
                <w:lang w:eastAsia="en-US"/>
              </w:rPr>
              <w:tab/>
            </w:r>
            <w:r w:rsidR="0057522D" w:rsidRPr="00E63B53">
              <w:rPr>
                <w:rStyle w:val="Hyperlink"/>
                <w:noProof/>
              </w:rPr>
              <w:t>Methodology</w:t>
            </w:r>
            <w:r w:rsidR="0057522D">
              <w:rPr>
                <w:noProof/>
                <w:webHidden/>
              </w:rPr>
              <w:tab/>
            </w:r>
            <w:r w:rsidR="0057522D">
              <w:rPr>
                <w:noProof/>
                <w:webHidden/>
              </w:rPr>
              <w:fldChar w:fldCharType="begin"/>
            </w:r>
            <w:r w:rsidR="0057522D">
              <w:rPr>
                <w:noProof/>
                <w:webHidden/>
              </w:rPr>
              <w:instrText xml:space="preserve"> PAGEREF _Toc44379375 \h </w:instrText>
            </w:r>
            <w:r w:rsidR="0057522D">
              <w:rPr>
                <w:noProof/>
                <w:webHidden/>
              </w:rPr>
            </w:r>
            <w:r w:rsidR="0057522D">
              <w:rPr>
                <w:noProof/>
                <w:webHidden/>
              </w:rPr>
              <w:fldChar w:fldCharType="separate"/>
            </w:r>
            <w:r w:rsidR="0057522D">
              <w:rPr>
                <w:noProof/>
                <w:webHidden/>
              </w:rPr>
              <w:t>19</w:t>
            </w:r>
            <w:r w:rsidR="0057522D">
              <w:rPr>
                <w:noProof/>
                <w:webHidden/>
              </w:rPr>
              <w:fldChar w:fldCharType="end"/>
            </w:r>
          </w:hyperlink>
        </w:p>
        <w:p w14:paraId="6144C423" w14:textId="2980A82D" w:rsidR="0057522D" w:rsidRDefault="006C657B">
          <w:pPr>
            <w:pStyle w:val="TOC2"/>
            <w:rPr>
              <w:rFonts w:asciiTheme="minorHAnsi" w:hAnsiTheme="minorHAnsi"/>
              <w:noProof/>
              <w:sz w:val="24"/>
              <w:szCs w:val="24"/>
              <w:lang w:eastAsia="en-US"/>
            </w:rPr>
          </w:pPr>
          <w:hyperlink w:anchor="_Toc44379376" w:history="1">
            <w:r w:rsidR="0057522D" w:rsidRPr="00E63B53">
              <w:rPr>
                <w:rStyle w:val="Hyperlink"/>
                <w:noProof/>
              </w:rPr>
              <w:t>2.1</w:t>
            </w:r>
            <w:r w:rsidR="0057522D">
              <w:rPr>
                <w:rFonts w:asciiTheme="minorHAnsi" w:hAnsiTheme="minorHAnsi"/>
                <w:noProof/>
                <w:sz w:val="24"/>
                <w:szCs w:val="24"/>
                <w:lang w:eastAsia="en-US"/>
              </w:rPr>
              <w:tab/>
            </w:r>
            <w:r w:rsidR="0057522D" w:rsidRPr="00E63B53">
              <w:rPr>
                <w:rStyle w:val="Hyperlink"/>
                <w:noProof/>
              </w:rPr>
              <w:t>Introduction</w:t>
            </w:r>
            <w:r w:rsidR="0057522D">
              <w:rPr>
                <w:noProof/>
                <w:webHidden/>
              </w:rPr>
              <w:tab/>
            </w:r>
            <w:r w:rsidR="0057522D">
              <w:rPr>
                <w:noProof/>
                <w:webHidden/>
              </w:rPr>
              <w:fldChar w:fldCharType="begin"/>
            </w:r>
            <w:r w:rsidR="0057522D">
              <w:rPr>
                <w:noProof/>
                <w:webHidden/>
              </w:rPr>
              <w:instrText xml:space="preserve"> PAGEREF _Toc44379376 \h </w:instrText>
            </w:r>
            <w:r w:rsidR="0057522D">
              <w:rPr>
                <w:noProof/>
                <w:webHidden/>
              </w:rPr>
            </w:r>
            <w:r w:rsidR="0057522D">
              <w:rPr>
                <w:noProof/>
                <w:webHidden/>
              </w:rPr>
              <w:fldChar w:fldCharType="separate"/>
            </w:r>
            <w:r w:rsidR="0057522D">
              <w:rPr>
                <w:noProof/>
                <w:webHidden/>
              </w:rPr>
              <w:t>19</w:t>
            </w:r>
            <w:r w:rsidR="0057522D">
              <w:rPr>
                <w:noProof/>
                <w:webHidden/>
              </w:rPr>
              <w:fldChar w:fldCharType="end"/>
            </w:r>
          </w:hyperlink>
        </w:p>
        <w:p w14:paraId="26255C24" w14:textId="4743FAB7" w:rsidR="0057522D" w:rsidRDefault="006C657B">
          <w:pPr>
            <w:pStyle w:val="TOC2"/>
            <w:rPr>
              <w:rFonts w:asciiTheme="minorHAnsi" w:hAnsiTheme="minorHAnsi"/>
              <w:noProof/>
              <w:sz w:val="24"/>
              <w:szCs w:val="24"/>
              <w:lang w:eastAsia="en-US"/>
            </w:rPr>
          </w:pPr>
          <w:hyperlink w:anchor="_Toc44379377" w:history="1">
            <w:r w:rsidR="0057522D" w:rsidRPr="00E63B53">
              <w:rPr>
                <w:rStyle w:val="Hyperlink"/>
                <w:noProof/>
              </w:rPr>
              <w:t>2.2</w:t>
            </w:r>
            <w:r w:rsidR="0057522D">
              <w:rPr>
                <w:rFonts w:asciiTheme="minorHAnsi" w:hAnsiTheme="minorHAnsi"/>
                <w:noProof/>
                <w:sz w:val="24"/>
                <w:szCs w:val="24"/>
                <w:lang w:eastAsia="en-US"/>
              </w:rPr>
              <w:tab/>
            </w:r>
            <w:r w:rsidR="0057522D" w:rsidRPr="00E63B53">
              <w:rPr>
                <w:rStyle w:val="Hyperlink"/>
                <w:noProof/>
              </w:rPr>
              <w:t>Data Sources</w:t>
            </w:r>
            <w:r w:rsidR="0057522D">
              <w:rPr>
                <w:noProof/>
                <w:webHidden/>
              </w:rPr>
              <w:tab/>
            </w:r>
            <w:r w:rsidR="0057522D">
              <w:rPr>
                <w:noProof/>
                <w:webHidden/>
              </w:rPr>
              <w:fldChar w:fldCharType="begin"/>
            </w:r>
            <w:r w:rsidR="0057522D">
              <w:rPr>
                <w:noProof/>
                <w:webHidden/>
              </w:rPr>
              <w:instrText xml:space="preserve"> PAGEREF _Toc44379377 \h </w:instrText>
            </w:r>
            <w:r w:rsidR="0057522D">
              <w:rPr>
                <w:noProof/>
                <w:webHidden/>
              </w:rPr>
            </w:r>
            <w:r w:rsidR="0057522D">
              <w:rPr>
                <w:noProof/>
                <w:webHidden/>
              </w:rPr>
              <w:fldChar w:fldCharType="separate"/>
            </w:r>
            <w:r w:rsidR="0057522D">
              <w:rPr>
                <w:noProof/>
                <w:webHidden/>
              </w:rPr>
              <w:t>20</w:t>
            </w:r>
            <w:r w:rsidR="0057522D">
              <w:rPr>
                <w:noProof/>
                <w:webHidden/>
              </w:rPr>
              <w:fldChar w:fldCharType="end"/>
            </w:r>
          </w:hyperlink>
        </w:p>
        <w:p w14:paraId="024C9A5D" w14:textId="67BB51E7" w:rsidR="0057522D" w:rsidRDefault="006C657B">
          <w:pPr>
            <w:pStyle w:val="TOC2"/>
            <w:rPr>
              <w:rFonts w:asciiTheme="minorHAnsi" w:hAnsiTheme="minorHAnsi"/>
              <w:noProof/>
              <w:sz w:val="24"/>
              <w:szCs w:val="24"/>
              <w:lang w:eastAsia="en-US"/>
            </w:rPr>
          </w:pPr>
          <w:hyperlink w:anchor="_Toc44379378" w:history="1">
            <w:r w:rsidR="0057522D" w:rsidRPr="00E63B53">
              <w:rPr>
                <w:rStyle w:val="Hyperlink"/>
                <w:noProof/>
              </w:rPr>
              <w:t>2.3</w:t>
            </w:r>
            <w:r w:rsidR="0057522D">
              <w:rPr>
                <w:rFonts w:asciiTheme="minorHAnsi" w:hAnsiTheme="minorHAnsi"/>
                <w:noProof/>
                <w:sz w:val="24"/>
                <w:szCs w:val="24"/>
                <w:lang w:eastAsia="en-US"/>
              </w:rPr>
              <w:tab/>
            </w:r>
            <w:r w:rsidR="0057522D" w:rsidRPr="00E63B53">
              <w:rPr>
                <w:rStyle w:val="Hyperlink"/>
                <w:noProof/>
              </w:rPr>
              <w:t>Total Addressable Market</w:t>
            </w:r>
            <w:r w:rsidR="0057522D">
              <w:rPr>
                <w:noProof/>
                <w:webHidden/>
              </w:rPr>
              <w:tab/>
            </w:r>
            <w:r w:rsidR="0057522D">
              <w:rPr>
                <w:noProof/>
                <w:webHidden/>
              </w:rPr>
              <w:fldChar w:fldCharType="begin"/>
            </w:r>
            <w:r w:rsidR="0057522D">
              <w:rPr>
                <w:noProof/>
                <w:webHidden/>
              </w:rPr>
              <w:instrText xml:space="preserve"> PAGEREF _Toc44379378 \h </w:instrText>
            </w:r>
            <w:r w:rsidR="0057522D">
              <w:rPr>
                <w:noProof/>
                <w:webHidden/>
              </w:rPr>
            </w:r>
            <w:r w:rsidR="0057522D">
              <w:rPr>
                <w:noProof/>
                <w:webHidden/>
              </w:rPr>
              <w:fldChar w:fldCharType="separate"/>
            </w:r>
            <w:r w:rsidR="0057522D">
              <w:rPr>
                <w:noProof/>
                <w:webHidden/>
              </w:rPr>
              <w:t>21</w:t>
            </w:r>
            <w:r w:rsidR="0057522D">
              <w:rPr>
                <w:noProof/>
                <w:webHidden/>
              </w:rPr>
              <w:fldChar w:fldCharType="end"/>
            </w:r>
          </w:hyperlink>
        </w:p>
        <w:p w14:paraId="4FCA87A0" w14:textId="7176A5AE" w:rsidR="0057522D" w:rsidRDefault="006C657B">
          <w:pPr>
            <w:pStyle w:val="TOC2"/>
            <w:rPr>
              <w:rFonts w:asciiTheme="minorHAnsi" w:hAnsiTheme="minorHAnsi"/>
              <w:noProof/>
              <w:sz w:val="24"/>
              <w:szCs w:val="24"/>
              <w:lang w:eastAsia="en-US"/>
            </w:rPr>
          </w:pPr>
          <w:hyperlink w:anchor="_Toc44379379" w:history="1">
            <w:r w:rsidR="0057522D" w:rsidRPr="00E63B53">
              <w:rPr>
                <w:rStyle w:val="Hyperlink"/>
                <w:noProof/>
              </w:rPr>
              <w:t>2.4</w:t>
            </w:r>
            <w:r w:rsidR="0057522D">
              <w:rPr>
                <w:rFonts w:asciiTheme="minorHAnsi" w:hAnsiTheme="minorHAnsi"/>
                <w:noProof/>
                <w:sz w:val="24"/>
                <w:szCs w:val="24"/>
                <w:lang w:eastAsia="en-US"/>
              </w:rPr>
              <w:tab/>
            </w:r>
            <w:r w:rsidR="0057522D" w:rsidRPr="00E63B53">
              <w:rPr>
                <w:rStyle w:val="Hyperlink"/>
                <w:noProof/>
              </w:rPr>
              <w:t>Adoption Scenarios</w:t>
            </w:r>
            <w:r w:rsidR="0057522D">
              <w:rPr>
                <w:noProof/>
                <w:webHidden/>
              </w:rPr>
              <w:tab/>
            </w:r>
            <w:r w:rsidR="0057522D">
              <w:rPr>
                <w:noProof/>
                <w:webHidden/>
              </w:rPr>
              <w:fldChar w:fldCharType="begin"/>
            </w:r>
            <w:r w:rsidR="0057522D">
              <w:rPr>
                <w:noProof/>
                <w:webHidden/>
              </w:rPr>
              <w:instrText xml:space="preserve"> PAGEREF _Toc44379379 \h </w:instrText>
            </w:r>
            <w:r w:rsidR="0057522D">
              <w:rPr>
                <w:noProof/>
                <w:webHidden/>
              </w:rPr>
            </w:r>
            <w:r w:rsidR="0057522D">
              <w:rPr>
                <w:noProof/>
                <w:webHidden/>
              </w:rPr>
              <w:fldChar w:fldCharType="separate"/>
            </w:r>
            <w:r w:rsidR="0057522D">
              <w:rPr>
                <w:noProof/>
                <w:webHidden/>
              </w:rPr>
              <w:t>23</w:t>
            </w:r>
            <w:r w:rsidR="0057522D">
              <w:rPr>
                <w:noProof/>
                <w:webHidden/>
              </w:rPr>
              <w:fldChar w:fldCharType="end"/>
            </w:r>
          </w:hyperlink>
        </w:p>
        <w:p w14:paraId="27C1D48E" w14:textId="4148FAF9" w:rsidR="0057522D" w:rsidRDefault="006C657B">
          <w:pPr>
            <w:pStyle w:val="TOC3"/>
            <w:tabs>
              <w:tab w:val="left" w:pos="1200"/>
              <w:tab w:val="right" w:leader="dot" w:pos="9350"/>
            </w:tabs>
            <w:rPr>
              <w:rFonts w:asciiTheme="minorHAnsi" w:hAnsiTheme="minorHAnsi"/>
              <w:noProof/>
              <w:sz w:val="24"/>
              <w:szCs w:val="24"/>
              <w:lang w:eastAsia="en-US"/>
            </w:rPr>
          </w:pPr>
          <w:hyperlink w:anchor="_Toc44379380" w:history="1">
            <w:r w:rsidR="0057522D" w:rsidRPr="00E63B53">
              <w:rPr>
                <w:rStyle w:val="Hyperlink"/>
                <w:noProof/>
              </w:rPr>
              <w:t>2.4.1</w:t>
            </w:r>
            <w:r w:rsidR="0057522D">
              <w:rPr>
                <w:rFonts w:asciiTheme="minorHAnsi" w:hAnsiTheme="minorHAnsi"/>
                <w:noProof/>
                <w:sz w:val="24"/>
                <w:szCs w:val="24"/>
                <w:lang w:eastAsia="en-US"/>
              </w:rPr>
              <w:tab/>
            </w:r>
            <w:r w:rsidR="0057522D" w:rsidRPr="00E63B53">
              <w:rPr>
                <w:rStyle w:val="Hyperlink"/>
                <w:noProof/>
              </w:rPr>
              <w:t>Reference Case / Current Adoption</w:t>
            </w:r>
            <w:r w:rsidR="0057522D">
              <w:rPr>
                <w:noProof/>
                <w:webHidden/>
              </w:rPr>
              <w:tab/>
            </w:r>
            <w:r w:rsidR="0057522D">
              <w:rPr>
                <w:noProof/>
                <w:webHidden/>
              </w:rPr>
              <w:fldChar w:fldCharType="begin"/>
            </w:r>
            <w:r w:rsidR="0057522D">
              <w:rPr>
                <w:noProof/>
                <w:webHidden/>
              </w:rPr>
              <w:instrText xml:space="preserve"> PAGEREF _Toc44379380 \h </w:instrText>
            </w:r>
            <w:r w:rsidR="0057522D">
              <w:rPr>
                <w:noProof/>
                <w:webHidden/>
              </w:rPr>
            </w:r>
            <w:r w:rsidR="0057522D">
              <w:rPr>
                <w:noProof/>
                <w:webHidden/>
              </w:rPr>
              <w:fldChar w:fldCharType="separate"/>
            </w:r>
            <w:r w:rsidR="0057522D">
              <w:rPr>
                <w:noProof/>
                <w:webHidden/>
              </w:rPr>
              <w:t>23</w:t>
            </w:r>
            <w:r w:rsidR="0057522D">
              <w:rPr>
                <w:noProof/>
                <w:webHidden/>
              </w:rPr>
              <w:fldChar w:fldCharType="end"/>
            </w:r>
          </w:hyperlink>
        </w:p>
        <w:p w14:paraId="52040461" w14:textId="2AC08562" w:rsidR="0057522D" w:rsidRDefault="006C657B">
          <w:pPr>
            <w:pStyle w:val="TOC3"/>
            <w:tabs>
              <w:tab w:val="left" w:pos="1200"/>
              <w:tab w:val="right" w:leader="dot" w:pos="9350"/>
            </w:tabs>
            <w:rPr>
              <w:rFonts w:asciiTheme="minorHAnsi" w:hAnsiTheme="minorHAnsi"/>
              <w:noProof/>
              <w:sz w:val="24"/>
              <w:szCs w:val="24"/>
              <w:lang w:eastAsia="en-US"/>
            </w:rPr>
          </w:pPr>
          <w:hyperlink w:anchor="_Toc44379381" w:history="1">
            <w:r w:rsidR="0057522D" w:rsidRPr="00E63B53">
              <w:rPr>
                <w:rStyle w:val="Hyperlink"/>
                <w:noProof/>
              </w:rPr>
              <w:t>2.4.2</w:t>
            </w:r>
            <w:r w:rsidR="0057522D">
              <w:rPr>
                <w:rFonts w:asciiTheme="minorHAnsi" w:hAnsiTheme="minorHAnsi"/>
                <w:noProof/>
                <w:sz w:val="24"/>
                <w:szCs w:val="24"/>
                <w:lang w:eastAsia="en-US"/>
              </w:rPr>
              <w:tab/>
            </w:r>
            <w:r w:rsidR="0057522D" w:rsidRPr="00E63B53">
              <w:rPr>
                <w:rStyle w:val="Hyperlink"/>
                <w:noProof/>
              </w:rPr>
              <w:t>Landfill Methane Adoption Prognostications</w:t>
            </w:r>
            <w:r w:rsidR="0057522D">
              <w:rPr>
                <w:noProof/>
                <w:webHidden/>
              </w:rPr>
              <w:tab/>
            </w:r>
            <w:r w:rsidR="0057522D">
              <w:rPr>
                <w:noProof/>
                <w:webHidden/>
              </w:rPr>
              <w:fldChar w:fldCharType="begin"/>
            </w:r>
            <w:r w:rsidR="0057522D">
              <w:rPr>
                <w:noProof/>
                <w:webHidden/>
              </w:rPr>
              <w:instrText xml:space="preserve"> PAGEREF _Toc44379381 \h </w:instrText>
            </w:r>
            <w:r w:rsidR="0057522D">
              <w:rPr>
                <w:noProof/>
                <w:webHidden/>
              </w:rPr>
            </w:r>
            <w:r w:rsidR="0057522D">
              <w:rPr>
                <w:noProof/>
                <w:webHidden/>
              </w:rPr>
              <w:fldChar w:fldCharType="separate"/>
            </w:r>
            <w:r w:rsidR="0057522D">
              <w:rPr>
                <w:noProof/>
                <w:webHidden/>
              </w:rPr>
              <w:t>24</w:t>
            </w:r>
            <w:r w:rsidR="0057522D">
              <w:rPr>
                <w:noProof/>
                <w:webHidden/>
              </w:rPr>
              <w:fldChar w:fldCharType="end"/>
            </w:r>
          </w:hyperlink>
        </w:p>
        <w:p w14:paraId="7F28F14C" w14:textId="234337F0" w:rsidR="0057522D" w:rsidRDefault="006C657B">
          <w:pPr>
            <w:pStyle w:val="TOC3"/>
            <w:tabs>
              <w:tab w:val="left" w:pos="1200"/>
              <w:tab w:val="right" w:leader="dot" w:pos="9350"/>
            </w:tabs>
            <w:rPr>
              <w:rFonts w:asciiTheme="minorHAnsi" w:hAnsiTheme="minorHAnsi"/>
              <w:noProof/>
              <w:sz w:val="24"/>
              <w:szCs w:val="24"/>
              <w:lang w:eastAsia="en-US"/>
            </w:rPr>
          </w:pPr>
          <w:hyperlink w:anchor="_Toc44379382" w:history="1">
            <w:r w:rsidR="0057522D" w:rsidRPr="00E63B53">
              <w:rPr>
                <w:rStyle w:val="Hyperlink"/>
                <w:noProof/>
              </w:rPr>
              <w:t>2.4.3</w:t>
            </w:r>
            <w:r w:rsidR="0057522D">
              <w:rPr>
                <w:rFonts w:asciiTheme="minorHAnsi" w:hAnsiTheme="minorHAnsi"/>
                <w:noProof/>
                <w:sz w:val="24"/>
                <w:szCs w:val="24"/>
                <w:lang w:eastAsia="en-US"/>
              </w:rPr>
              <w:tab/>
            </w:r>
            <w:r w:rsidR="0057522D" w:rsidRPr="00E63B53">
              <w:rPr>
                <w:rStyle w:val="Hyperlink"/>
                <w:noProof/>
              </w:rPr>
              <w:t>Project Drawdown Scenarios</w:t>
            </w:r>
            <w:r w:rsidR="0057522D">
              <w:rPr>
                <w:noProof/>
                <w:webHidden/>
              </w:rPr>
              <w:tab/>
            </w:r>
            <w:r w:rsidR="0057522D">
              <w:rPr>
                <w:noProof/>
                <w:webHidden/>
              </w:rPr>
              <w:fldChar w:fldCharType="begin"/>
            </w:r>
            <w:r w:rsidR="0057522D">
              <w:rPr>
                <w:noProof/>
                <w:webHidden/>
              </w:rPr>
              <w:instrText xml:space="preserve"> PAGEREF _Toc44379382 \h </w:instrText>
            </w:r>
            <w:r w:rsidR="0057522D">
              <w:rPr>
                <w:noProof/>
                <w:webHidden/>
              </w:rPr>
            </w:r>
            <w:r w:rsidR="0057522D">
              <w:rPr>
                <w:noProof/>
                <w:webHidden/>
              </w:rPr>
              <w:fldChar w:fldCharType="separate"/>
            </w:r>
            <w:r w:rsidR="0057522D">
              <w:rPr>
                <w:noProof/>
                <w:webHidden/>
              </w:rPr>
              <w:t>24</w:t>
            </w:r>
            <w:r w:rsidR="0057522D">
              <w:rPr>
                <w:noProof/>
                <w:webHidden/>
              </w:rPr>
              <w:fldChar w:fldCharType="end"/>
            </w:r>
          </w:hyperlink>
        </w:p>
        <w:p w14:paraId="60BDFEAC" w14:textId="1C61DD0C" w:rsidR="0057522D" w:rsidRDefault="006C657B">
          <w:pPr>
            <w:pStyle w:val="TOC2"/>
            <w:rPr>
              <w:rFonts w:asciiTheme="minorHAnsi" w:hAnsiTheme="minorHAnsi"/>
              <w:noProof/>
              <w:sz w:val="24"/>
              <w:szCs w:val="24"/>
              <w:lang w:eastAsia="en-US"/>
            </w:rPr>
          </w:pPr>
          <w:hyperlink w:anchor="_Toc44379383" w:history="1">
            <w:r w:rsidR="0057522D" w:rsidRPr="00E63B53">
              <w:rPr>
                <w:rStyle w:val="Hyperlink"/>
                <w:noProof/>
              </w:rPr>
              <w:t>2.5</w:t>
            </w:r>
            <w:r w:rsidR="0057522D">
              <w:rPr>
                <w:rFonts w:asciiTheme="minorHAnsi" w:hAnsiTheme="minorHAnsi"/>
                <w:noProof/>
                <w:sz w:val="24"/>
                <w:szCs w:val="24"/>
                <w:lang w:eastAsia="en-US"/>
              </w:rPr>
              <w:tab/>
            </w:r>
            <w:r w:rsidR="0057522D" w:rsidRPr="00E63B53">
              <w:rPr>
                <w:rStyle w:val="Hyperlink"/>
                <w:noProof/>
              </w:rPr>
              <w:t>Inputs</w:t>
            </w:r>
            <w:r w:rsidR="0057522D">
              <w:rPr>
                <w:noProof/>
                <w:webHidden/>
              </w:rPr>
              <w:tab/>
            </w:r>
            <w:r w:rsidR="0057522D">
              <w:rPr>
                <w:noProof/>
                <w:webHidden/>
              </w:rPr>
              <w:fldChar w:fldCharType="begin"/>
            </w:r>
            <w:r w:rsidR="0057522D">
              <w:rPr>
                <w:noProof/>
                <w:webHidden/>
              </w:rPr>
              <w:instrText xml:space="preserve"> PAGEREF _Toc44379383 \h </w:instrText>
            </w:r>
            <w:r w:rsidR="0057522D">
              <w:rPr>
                <w:noProof/>
                <w:webHidden/>
              </w:rPr>
            </w:r>
            <w:r w:rsidR="0057522D">
              <w:rPr>
                <w:noProof/>
                <w:webHidden/>
              </w:rPr>
              <w:fldChar w:fldCharType="separate"/>
            </w:r>
            <w:r w:rsidR="0057522D">
              <w:rPr>
                <w:noProof/>
                <w:webHidden/>
              </w:rPr>
              <w:t>26</w:t>
            </w:r>
            <w:r w:rsidR="0057522D">
              <w:rPr>
                <w:noProof/>
                <w:webHidden/>
              </w:rPr>
              <w:fldChar w:fldCharType="end"/>
            </w:r>
          </w:hyperlink>
        </w:p>
        <w:p w14:paraId="73DFF54E" w14:textId="012144AD" w:rsidR="0057522D" w:rsidRDefault="006C657B">
          <w:pPr>
            <w:pStyle w:val="TOC3"/>
            <w:tabs>
              <w:tab w:val="left" w:pos="1200"/>
              <w:tab w:val="right" w:leader="dot" w:pos="9350"/>
            </w:tabs>
            <w:rPr>
              <w:rFonts w:asciiTheme="minorHAnsi" w:hAnsiTheme="minorHAnsi"/>
              <w:noProof/>
              <w:sz w:val="24"/>
              <w:szCs w:val="24"/>
              <w:lang w:eastAsia="en-US"/>
            </w:rPr>
          </w:pPr>
          <w:hyperlink w:anchor="_Toc44379384" w:history="1">
            <w:r w:rsidR="0057522D" w:rsidRPr="00E63B53">
              <w:rPr>
                <w:rStyle w:val="Hyperlink"/>
                <w:noProof/>
              </w:rPr>
              <w:t>2.5.1</w:t>
            </w:r>
            <w:r w:rsidR="0057522D">
              <w:rPr>
                <w:rFonts w:asciiTheme="minorHAnsi" w:hAnsiTheme="minorHAnsi"/>
                <w:noProof/>
                <w:sz w:val="24"/>
                <w:szCs w:val="24"/>
                <w:lang w:eastAsia="en-US"/>
              </w:rPr>
              <w:tab/>
            </w:r>
            <w:r w:rsidR="0057522D" w:rsidRPr="00E63B53">
              <w:rPr>
                <w:rStyle w:val="Hyperlink"/>
                <w:noProof/>
              </w:rPr>
              <w:t>Climate Inputs</w:t>
            </w:r>
            <w:r w:rsidR="0057522D">
              <w:rPr>
                <w:noProof/>
                <w:webHidden/>
              </w:rPr>
              <w:tab/>
            </w:r>
            <w:r w:rsidR="0057522D">
              <w:rPr>
                <w:noProof/>
                <w:webHidden/>
              </w:rPr>
              <w:fldChar w:fldCharType="begin"/>
            </w:r>
            <w:r w:rsidR="0057522D">
              <w:rPr>
                <w:noProof/>
                <w:webHidden/>
              </w:rPr>
              <w:instrText xml:space="preserve"> PAGEREF _Toc44379384 \h </w:instrText>
            </w:r>
            <w:r w:rsidR="0057522D">
              <w:rPr>
                <w:noProof/>
                <w:webHidden/>
              </w:rPr>
            </w:r>
            <w:r w:rsidR="0057522D">
              <w:rPr>
                <w:noProof/>
                <w:webHidden/>
              </w:rPr>
              <w:fldChar w:fldCharType="separate"/>
            </w:r>
            <w:r w:rsidR="0057522D">
              <w:rPr>
                <w:noProof/>
                <w:webHidden/>
              </w:rPr>
              <w:t>26</w:t>
            </w:r>
            <w:r w:rsidR="0057522D">
              <w:rPr>
                <w:noProof/>
                <w:webHidden/>
              </w:rPr>
              <w:fldChar w:fldCharType="end"/>
            </w:r>
          </w:hyperlink>
        </w:p>
        <w:p w14:paraId="71D2B5F5" w14:textId="5C60C56C" w:rsidR="0057522D" w:rsidRDefault="006C657B">
          <w:pPr>
            <w:pStyle w:val="TOC3"/>
            <w:tabs>
              <w:tab w:val="left" w:pos="1200"/>
              <w:tab w:val="right" w:leader="dot" w:pos="9350"/>
            </w:tabs>
            <w:rPr>
              <w:rFonts w:asciiTheme="minorHAnsi" w:hAnsiTheme="minorHAnsi"/>
              <w:noProof/>
              <w:sz w:val="24"/>
              <w:szCs w:val="24"/>
              <w:lang w:eastAsia="en-US"/>
            </w:rPr>
          </w:pPr>
          <w:hyperlink w:anchor="_Toc44379385" w:history="1">
            <w:r w:rsidR="0057522D" w:rsidRPr="00E63B53">
              <w:rPr>
                <w:rStyle w:val="Hyperlink"/>
                <w:noProof/>
              </w:rPr>
              <w:t>2.5.2</w:t>
            </w:r>
            <w:r w:rsidR="0057522D">
              <w:rPr>
                <w:rFonts w:asciiTheme="minorHAnsi" w:hAnsiTheme="minorHAnsi"/>
                <w:noProof/>
                <w:sz w:val="24"/>
                <w:szCs w:val="24"/>
                <w:lang w:eastAsia="en-US"/>
              </w:rPr>
              <w:tab/>
            </w:r>
            <w:r w:rsidR="0057522D" w:rsidRPr="00E63B53">
              <w:rPr>
                <w:rStyle w:val="Hyperlink"/>
                <w:noProof/>
              </w:rPr>
              <w:t>Financial Inputs</w:t>
            </w:r>
            <w:r w:rsidR="0057522D">
              <w:rPr>
                <w:noProof/>
                <w:webHidden/>
              </w:rPr>
              <w:tab/>
            </w:r>
            <w:r w:rsidR="0057522D">
              <w:rPr>
                <w:noProof/>
                <w:webHidden/>
              </w:rPr>
              <w:fldChar w:fldCharType="begin"/>
            </w:r>
            <w:r w:rsidR="0057522D">
              <w:rPr>
                <w:noProof/>
                <w:webHidden/>
              </w:rPr>
              <w:instrText xml:space="preserve"> PAGEREF _Toc44379385 \h </w:instrText>
            </w:r>
            <w:r w:rsidR="0057522D">
              <w:rPr>
                <w:noProof/>
                <w:webHidden/>
              </w:rPr>
            </w:r>
            <w:r w:rsidR="0057522D">
              <w:rPr>
                <w:noProof/>
                <w:webHidden/>
              </w:rPr>
              <w:fldChar w:fldCharType="separate"/>
            </w:r>
            <w:r w:rsidR="0057522D">
              <w:rPr>
                <w:noProof/>
                <w:webHidden/>
              </w:rPr>
              <w:t>29</w:t>
            </w:r>
            <w:r w:rsidR="0057522D">
              <w:rPr>
                <w:noProof/>
                <w:webHidden/>
              </w:rPr>
              <w:fldChar w:fldCharType="end"/>
            </w:r>
          </w:hyperlink>
        </w:p>
        <w:p w14:paraId="3B9B6553" w14:textId="0A78603B" w:rsidR="0057522D" w:rsidRDefault="006C657B">
          <w:pPr>
            <w:pStyle w:val="TOC3"/>
            <w:tabs>
              <w:tab w:val="left" w:pos="1200"/>
              <w:tab w:val="right" w:leader="dot" w:pos="9350"/>
            </w:tabs>
            <w:rPr>
              <w:rFonts w:asciiTheme="minorHAnsi" w:hAnsiTheme="minorHAnsi"/>
              <w:noProof/>
              <w:sz w:val="24"/>
              <w:szCs w:val="24"/>
              <w:lang w:eastAsia="en-US"/>
            </w:rPr>
          </w:pPr>
          <w:hyperlink w:anchor="_Toc44379386" w:history="1">
            <w:r w:rsidR="0057522D" w:rsidRPr="00E63B53">
              <w:rPr>
                <w:rStyle w:val="Hyperlink"/>
                <w:noProof/>
              </w:rPr>
              <w:t>2.5.3</w:t>
            </w:r>
            <w:r w:rsidR="0057522D">
              <w:rPr>
                <w:rFonts w:asciiTheme="minorHAnsi" w:hAnsiTheme="minorHAnsi"/>
                <w:noProof/>
                <w:sz w:val="24"/>
                <w:szCs w:val="24"/>
                <w:lang w:eastAsia="en-US"/>
              </w:rPr>
              <w:tab/>
            </w:r>
            <w:r w:rsidR="0057522D" w:rsidRPr="00E63B53">
              <w:rPr>
                <w:rStyle w:val="Hyperlink"/>
                <w:noProof/>
              </w:rPr>
              <w:t>Technical Inputs</w:t>
            </w:r>
            <w:r w:rsidR="0057522D">
              <w:rPr>
                <w:noProof/>
                <w:webHidden/>
              </w:rPr>
              <w:tab/>
            </w:r>
            <w:r w:rsidR="0057522D">
              <w:rPr>
                <w:noProof/>
                <w:webHidden/>
              </w:rPr>
              <w:fldChar w:fldCharType="begin"/>
            </w:r>
            <w:r w:rsidR="0057522D">
              <w:rPr>
                <w:noProof/>
                <w:webHidden/>
              </w:rPr>
              <w:instrText xml:space="preserve"> PAGEREF _Toc44379386 \h </w:instrText>
            </w:r>
            <w:r w:rsidR="0057522D">
              <w:rPr>
                <w:noProof/>
                <w:webHidden/>
              </w:rPr>
            </w:r>
            <w:r w:rsidR="0057522D">
              <w:rPr>
                <w:noProof/>
                <w:webHidden/>
              </w:rPr>
              <w:fldChar w:fldCharType="separate"/>
            </w:r>
            <w:r w:rsidR="0057522D">
              <w:rPr>
                <w:noProof/>
                <w:webHidden/>
              </w:rPr>
              <w:t>30</w:t>
            </w:r>
            <w:r w:rsidR="0057522D">
              <w:rPr>
                <w:noProof/>
                <w:webHidden/>
              </w:rPr>
              <w:fldChar w:fldCharType="end"/>
            </w:r>
          </w:hyperlink>
        </w:p>
        <w:p w14:paraId="538AFB97" w14:textId="69D02152" w:rsidR="0057522D" w:rsidRDefault="006C657B">
          <w:pPr>
            <w:pStyle w:val="TOC2"/>
            <w:rPr>
              <w:rFonts w:asciiTheme="minorHAnsi" w:hAnsiTheme="minorHAnsi"/>
              <w:noProof/>
              <w:sz w:val="24"/>
              <w:szCs w:val="24"/>
              <w:lang w:eastAsia="en-US"/>
            </w:rPr>
          </w:pPr>
          <w:hyperlink w:anchor="_Toc44379387" w:history="1">
            <w:r w:rsidR="0057522D" w:rsidRPr="00E63B53">
              <w:rPr>
                <w:rStyle w:val="Hyperlink"/>
                <w:noProof/>
              </w:rPr>
              <w:t>2.6</w:t>
            </w:r>
            <w:r w:rsidR="0057522D">
              <w:rPr>
                <w:rFonts w:asciiTheme="minorHAnsi" w:hAnsiTheme="minorHAnsi"/>
                <w:noProof/>
                <w:sz w:val="24"/>
                <w:szCs w:val="24"/>
                <w:lang w:eastAsia="en-US"/>
              </w:rPr>
              <w:tab/>
            </w:r>
            <w:r w:rsidR="0057522D" w:rsidRPr="00E63B53">
              <w:rPr>
                <w:rStyle w:val="Hyperlink"/>
                <w:noProof/>
              </w:rPr>
              <w:t>Assumptions</w:t>
            </w:r>
            <w:r w:rsidR="0057522D">
              <w:rPr>
                <w:noProof/>
                <w:webHidden/>
              </w:rPr>
              <w:tab/>
            </w:r>
            <w:r w:rsidR="0057522D">
              <w:rPr>
                <w:noProof/>
                <w:webHidden/>
              </w:rPr>
              <w:fldChar w:fldCharType="begin"/>
            </w:r>
            <w:r w:rsidR="0057522D">
              <w:rPr>
                <w:noProof/>
                <w:webHidden/>
              </w:rPr>
              <w:instrText xml:space="preserve"> PAGEREF _Toc44379387 \h </w:instrText>
            </w:r>
            <w:r w:rsidR="0057522D">
              <w:rPr>
                <w:noProof/>
                <w:webHidden/>
              </w:rPr>
            </w:r>
            <w:r w:rsidR="0057522D">
              <w:rPr>
                <w:noProof/>
                <w:webHidden/>
              </w:rPr>
              <w:fldChar w:fldCharType="separate"/>
            </w:r>
            <w:r w:rsidR="0057522D">
              <w:rPr>
                <w:noProof/>
                <w:webHidden/>
              </w:rPr>
              <w:t>31</w:t>
            </w:r>
            <w:r w:rsidR="0057522D">
              <w:rPr>
                <w:noProof/>
                <w:webHidden/>
              </w:rPr>
              <w:fldChar w:fldCharType="end"/>
            </w:r>
          </w:hyperlink>
        </w:p>
        <w:p w14:paraId="15E2B2EA" w14:textId="56729DE9" w:rsidR="0057522D" w:rsidRDefault="006C657B">
          <w:pPr>
            <w:pStyle w:val="TOC2"/>
            <w:rPr>
              <w:rFonts w:asciiTheme="minorHAnsi" w:hAnsiTheme="minorHAnsi"/>
              <w:noProof/>
              <w:sz w:val="24"/>
              <w:szCs w:val="24"/>
              <w:lang w:eastAsia="en-US"/>
            </w:rPr>
          </w:pPr>
          <w:hyperlink w:anchor="_Toc44379388" w:history="1">
            <w:r w:rsidR="0057522D" w:rsidRPr="00E63B53">
              <w:rPr>
                <w:rStyle w:val="Hyperlink"/>
                <w:noProof/>
              </w:rPr>
              <w:t>2.7</w:t>
            </w:r>
            <w:r w:rsidR="0057522D">
              <w:rPr>
                <w:rFonts w:asciiTheme="minorHAnsi" w:hAnsiTheme="minorHAnsi"/>
                <w:noProof/>
                <w:sz w:val="24"/>
                <w:szCs w:val="24"/>
                <w:lang w:eastAsia="en-US"/>
              </w:rPr>
              <w:tab/>
            </w:r>
            <w:r w:rsidR="0057522D" w:rsidRPr="00E63B53">
              <w:rPr>
                <w:rStyle w:val="Hyperlink"/>
                <w:noProof/>
              </w:rPr>
              <w:t>Integration</w:t>
            </w:r>
            <w:r w:rsidR="0057522D">
              <w:rPr>
                <w:noProof/>
                <w:webHidden/>
              </w:rPr>
              <w:tab/>
            </w:r>
            <w:r w:rsidR="0057522D">
              <w:rPr>
                <w:noProof/>
                <w:webHidden/>
              </w:rPr>
              <w:fldChar w:fldCharType="begin"/>
            </w:r>
            <w:r w:rsidR="0057522D">
              <w:rPr>
                <w:noProof/>
                <w:webHidden/>
              </w:rPr>
              <w:instrText xml:space="preserve"> PAGEREF _Toc44379388 \h </w:instrText>
            </w:r>
            <w:r w:rsidR="0057522D">
              <w:rPr>
                <w:noProof/>
                <w:webHidden/>
              </w:rPr>
            </w:r>
            <w:r w:rsidR="0057522D">
              <w:rPr>
                <w:noProof/>
                <w:webHidden/>
              </w:rPr>
              <w:fldChar w:fldCharType="separate"/>
            </w:r>
            <w:r w:rsidR="0057522D">
              <w:rPr>
                <w:noProof/>
                <w:webHidden/>
              </w:rPr>
              <w:t>33</w:t>
            </w:r>
            <w:r w:rsidR="0057522D">
              <w:rPr>
                <w:noProof/>
                <w:webHidden/>
              </w:rPr>
              <w:fldChar w:fldCharType="end"/>
            </w:r>
          </w:hyperlink>
        </w:p>
        <w:p w14:paraId="34F6736E" w14:textId="29C16A97" w:rsidR="0057522D" w:rsidRDefault="006C657B">
          <w:pPr>
            <w:pStyle w:val="TOC2"/>
            <w:rPr>
              <w:rFonts w:asciiTheme="minorHAnsi" w:hAnsiTheme="minorHAnsi"/>
              <w:noProof/>
              <w:sz w:val="24"/>
              <w:szCs w:val="24"/>
              <w:lang w:eastAsia="en-US"/>
            </w:rPr>
          </w:pPr>
          <w:hyperlink w:anchor="_Toc44379389" w:history="1">
            <w:r w:rsidR="0057522D" w:rsidRPr="00E63B53">
              <w:rPr>
                <w:rStyle w:val="Hyperlink"/>
                <w:noProof/>
              </w:rPr>
              <w:t>2.8</w:t>
            </w:r>
            <w:r w:rsidR="0057522D">
              <w:rPr>
                <w:rFonts w:asciiTheme="minorHAnsi" w:hAnsiTheme="minorHAnsi"/>
                <w:noProof/>
                <w:sz w:val="24"/>
                <w:szCs w:val="24"/>
                <w:lang w:eastAsia="en-US"/>
              </w:rPr>
              <w:tab/>
            </w:r>
            <w:r w:rsidR="0057522D" w:rsidRPr="00E63B53">
              <w:rPr>
                <w:rStyle w:val="Hyperlink"/>
                <w:noProof/>
              </w:rPr>
              <w:t>Limitations / Further Developments</w:t>
            </w:r>
            <w:r w:rsidR="0057522D">
              <w:rPr>
                <w:noProof/>
                <w:webHidden/>
              </w:rPr>
              <w:tab/>
            </w:r>
            <w:r w:rsidR="0057522D">
              <w:rPr>
                <w:noProof/>
                <w:webHidden/>
              </w:rPr>
              <w:fldChar w:fldCharType="begin"/>
            </w:r>
            <w:r w:rsidR="0057522D">
              <w:rPr>
                <w:noProof/>
                <w:webHidden/>
              </w:rPr>
              <w:instrText xml:space="preserve"> PAGEREF _Toc44379389 \h </w:instrText>
            </w:r>
            <w:r w:rsidR="0057522D">
              <w:rPr>
                <w:noProof/>
                <w:webHidden/>
              </w:rPr>
            </w:r>
            <w:r w:rsidR="0057522D">
              <w:rPr>
                <w:noProof/>
                <w:webHidden/>
              </w:rPr>
              <w:fldChar w:fldCharType="separate"/>
            </w:r>
            <w:r w:rsidR="0057522D">
              <w:rPr>
                <w:noProof/>
                <w:webHidden/>
              </w:rPr>
              <w:t>33</w:t>
            </w:r>
            <w:r w:rsidR="0057522D">
              <w:rPr>
                <w:noProof/>
                <w:webHidden/>
              </w:rPr>
              <w:fldChar w:fldCharType="end"/>
            </w:r>
          </w:hyperlink>
        </w:p>
        <w:p w14:paraId="6DB7142E" w14:textId="7AAA93A8" w:rsidR="0057522D" w:rsidRDefault="006C657B">
          <w:pPr>
            <w:pStyle w:val="TOC3"/>
            <w:tabs>
              <w:tab w:val="left" w:pos="1200"/>
              <w:tab w:val="right" w:leader="dot" w:pos="9350"/>
            </w:tabs>
            <w:rPr>
              <w:rFonts w:asciiTheme="minorHAnsi" w:hAnsiTheme="minorHAnsi"/>
              <w:noProof/>
              <w:sz w:val="24"/>
              <w:szCs w:val="24"/>
              <w:lang w:eastAsia="en-US"/>
            </w:rPr>
          </w:pPr>
          <w:hyperlink w:anchor="_Toc44379390" w:history="1">
            <w:r w:rsidR="0057522D" w:rsidRPr="00E63B53">
              <w:rPr>
                <w:rStyle w:val="Hyperlink"/>
                <w:noProof/>
              </w:rPr>
              <w:t>2.8.1</w:t>
            </w:r>
            <w:r w:rsidR="0057522D">
              <w:rPr>
                <w:rFonts w:asciiTheme="minorHAnsi" w:hAnsiTheme="minorHAnsi"/>
                <w:noProof/>
                <w:sz w:val="24"/>
                <w:szCs w:val="24"/>
                <w:lang w:eastAsia="en-US"/>
              </w:rPr>
              <w:tab/>
            </w:r>
            <w:r w:rsidR="0057522D" w:rsidRPr="00E63B53">
              <w:rPr>
                <w:rStyle w:val="Hyperlink"/>
                <w:noProof/>
              </w:rPr>
              <w:t>Use of Thermal Energy from Landfill Carbon Capture</w:t>
            </w:r>
            <w:r w:rsidR="0057522D">
              <w:rPr>
                <w:noProof/>
                <w:webHidden/>
              </w:rPr>
              <w:tab/>
            </w:r>
            <w:r w:rsidR="0057522D">
              <w:rPr>
                <w:noProof/>
                <w:webHidden/>
              </w:rPr>
              <w:fldChar w:fldCharType="begin"/>
            </w:r>
            <w:r w:rsidR="0057522D">
              <w:rPr>
                <w:noProof/>
                <w:webHidden/>
              </w:rPr>
              <w:instrText xml:space="preserve"> PAGEREF _Toc44379390 \h </w:instrText>
            </w:r>
            <w:r w:rsidR="0057522D">
              <w:rPr>
                <w:noProof/>
                <w:webHidden/>
              </w:rPr>
            </w:r>
            <w:r w:rsidR="0057522D">
              <w:rPr>
                <w:noProof/>
                <w:webHidden/>
              </w:rPr>
              <w:fldChar w:fldCharType="separate"/>
            </w:r>
            <w:r w:rsidR="0057522D">
              <w:rPr>
                <w:noProof/>
                <w:webHidden/>
              </w:rPr>
              <w:t>33</w:t>
            </w:r>
            <w:r w:rsidR="0057522D">
              <w:rPr>
                <w:noProof/>
                <w:webHidden/>
              </w:rPr>
              <w:fldChar w:fldCharType="end"/>
            </w:r>
          </w:hyperlink>
        </w:p>
        <w:p w14:paraId="238E2505" w14:textId="3B326660" w:rsidR="0057522D" w:rsidRDefault="006C657B">
          <w:pPr>
            <w:pStyle w:val="TOC3"/>
            <w:tabs>
              <w:tab w:val="left" w:pos="1200"/>
              <w:tab w:val="right" w:leader="dot" w:pos="9350"/>
            </w:tabs>
            <w:rPr>
              <w:rFonts w:asciiTheme="minorHAnsi" w:hAnsiTheme="minorHAnsi"/>
              <w:noProof/>
              <w:sz w:val="24"/>
              <w:szCs w:val="24"/>
              <w:lang w:eastAsia="en-US"/>
            </w:rPr>
          </w:pPr>
          <w:hyperlink w:anchor="_Toc44379391" w:history="1">
            <w:r w:rsidR="0057522D" w:rsidRPr="00E63B53">
              <w:rPr>
                <w:rStyle w:val="Hyperlink"/>
                <w:noProof/>
              </w:rPr>
              <w:t>2.8.2</w:t>
            </w:r>
            <w:r w:rsidR="0057522D">
              <w:rPr>
                <w:rFonts w:asciiTheme="minorHAnsi" w:hAnsiTheme="minorHAnsi"/>
                <w:noProof/>
                <w:sz w:val="24"/>
                <w:szCs w:val="24"/>
                <w:lang w:eastAsia="en-US"/>
              </w:rPr>
              <w:tab/>
            </w:r>
            <w:r w:rsidR="0057522D" w:rsidRPr="00E63B53">
              <w:rPr>
                <w:rStyle w:val="Hyperlink"/>
                <w:noProof/>
              </w:rPr>
              <w:t>Model the Solution with a Reduction in Landfilling over Time</w:t>
            </w:r>
            <w:r w:rsidR="0057522D">
              <w:rPr>
                <w:noProof/>
                <w:webHidden/>
              </w:rPr>
              <w:tab/>
            </w:r>
            <w:r w:rsidR="0057522D">
              <w:rPr>
                <w:noProof/>
                <w:webHidden/>
              </w:rPr>
              <w:fldChar w:fldCharType="begin"/>
            </w:r>
            <w:r w:rsidR="0057522D">
              <w:rPr>
                <w:noProof/>
                <w:webHidden/>
              </w:rPr>
              <w:instrText xml:space="preserve"> PAGEREF _Toc44379391 \h </w:instrText>
            </w:r>
            <w:r w:rsidR="0057522D">
              <w:rPr>
                <w:noProof/>
                <w:webHidden/>
              </w:rPr>
            </w:r>
            <w:r w:rsidR="0057522D">
              <w:rPr>
                <w:noProof/>
                <w:webHidden/>
              </w:rPr>
              <w:fldChar w:fldCharType="separate"/>
            </w:r>
            <w:r w:rsidR="0057522D">
              <w:rPr>
                <w:noProof/>
                <w:webHidden/>
              </w:rPr>
              <w:t>34</w:t>
            </w:r>
            <w:r w:rsidR="0057522D">
              <w:rPr>
                <w:noProof/>
                <w:webHidden/>
              </w:rPr>
              <w:fldChar w:fldCharType="end"/>
            </w:r>
          </w:hyperlink>
        </w:p>
        <w:p w14:paraId="1F2EF17B" w14:textId="1A51951F" w:rsidR="0057522D" w:rsidRDefault="006C657B">
          <w:pPr>
            <w:pStyle w:val="TOC1"/>
            <w:tabs>
              <w:tab w:val="left" w:pos="440"/>
            </w:tabs>
            <w:rPr>
              <w:rFonts w:asciiTheme="minorHAnsi" w:hAnsiTheme="minorHAnsi"/>
              <w:noProof/>
              <w:sz w:val="24"/>
              <w:szCs w:val="24"/>
              <w:lang w:eastAsia="en-US"/>
            </w:rPr>
          </w:pPr>
          <w:hyperlink w:anchor="_Toc44379392" w:history="1">
            <w:r w:rsidR="0057522D" w:rsidRPr="00E63B53">
              <w:rPr>
                <w:rStyle w:val="Hyperlink"/>
                <w:noProof/>
              </w:rPr>
              <w:t>3.</w:t>
            </w:r>
            <w:r w:rsidR="0057522D">
              <w:rPr>
                <w:rFonts w:asciiTheme="minorHAnsi" w:hAnsiTheme="minorHAnsi"/>
                <w:noProof/>
                <w:sz w:val="24"/>
                <w:szCs w:val="24"/>
                <w:lang w:eastAsia="en-US"/>
              </w:rPr>
              <w:tab/>
            </w:r>
            <w:r w:rsidR="0057522D" w:rsidRPr="00E63B53">
              <w:rPr>
                <w:rStyle w:val="Hyperlink"/>
                <w:noProof/>
              </w:rPr>
              <w:t>Results</w:t>
            </w:r>
            <w:r w:rsidR="0057522D">
              <w:rPr>
                <w:noProof/>
                <w:webHidden/>
              </w:rPr>
              <w:tab/>
            </w:r>
            <w:r w:rsidR="0057522D">
              <w:rPr>
                <w:noProof/>
                <w:webHidden/>
              </w:rPr>
              <w:fldChar w:fldCharType="begin"/>
            </w:r>
            <w:r w:rsidR="0057522D">
              <w:rPr>
                <w:noProof/>
                <w:webHidden/>
              </w:rPr>
              <w:instrText xml:space="preserve"> PAGEREF _Toc44379392 \h </w:instrText>
            </w:r>
            <w:r w:rsidR="0057522D">
              <w:rPr>
                <w:noProof/>
                <w:webHidden/>
              </w:rPr>
            </w:r>
            <w:r w:rsidR="0057522D">
              <w:rPr>
                <w:noProof/>
                <w:webHidden/>
              </w:rPr>
              <w:fldChar w:fldCharType="separate"/>
            </w:r>
            <w:r w:rsidR="0057522D">
              <w:rPr>
                <w:noProof/>
                <w:webHidden/>
              </w:rPr>
              <w:t>35</w:t>
            </w:r>
            <w:r w:rsidR="0057522D">
              <w:rPr>
                <w:noProof/>
                <w:webHidden/>
              </w:rPr>
              <w:fldChar w:fldCharType="end"/>
            </w:r>
          </w:hyperlink>
        </w:p>
        <w:p w14:paraId="66F2CC28" w14:textId="4A247532" w:rsidR="0057522D" w:rsidRDefault="006C657B">
          <w:pPr>
            <w:pStyle w:val="TOC2"/>
            <w:rPr>
              <w:rFonts w:asciiTheme="minorHAnsi" w:hAnsiTheme="minorHAnsi"/>
              <w:noProof/>
              <w:sz w:val="24"/>
              <w:szCs w:val="24"/>
              <w:lang w:eastAsia="en-US"/>
            </w:rPr>
          </w:pPr>
          <w:hyperlink w:anchor="_Toc44379393" w:history="1">
            <w:r w:rsidR="0057522D" w:rsidRPr="00E63B53">
              <w:rPr>
                <w:rStyle w:val="Hyperlink"/>
                <w:noProof/>
              </w:rPr>
              <w:t>3.1</w:t>
            </w:r>
            <w:r w:rsidR="0057522D">
              <w:rPr>
                <w:rFonts w:asciiTheme="minorHAnsi" w:hAnsiTheme="minorHAnsi"/>
                <w:noProof/>
                <w:sz w:val="24"/>
                <w:szCs w:val="24"/>
                <w:lang w:eastAsia="en-US"/>
              </w:rPr>
              <w:tab/>
            </w:r>
            <w:r w:rsidR="0057522D" w:rsidRPr="00E63B53">
              <w:rPr>
                <w:rStyle w:val="Hyperlink"/>
                <w:noProof/>
              </w:rPr>
              <w:t>Adoption</w:t>
            </w:r>
            <w:r w:rsidR="0057522D">
              <w:rPr>
                <w:noProof/>
                <w:webHidden/>
              </w:rPr>
              <w:tab/>
            </w:r>
            <w:r w:rsidR="0057522D">
              <w:rPr>
                <w:noProof/>
                <w:webHidden/>
              </w:rPr>
              <w:fldChar w:fldCharType="begin"/>
            </w:r>
            <w:r w:rsidR="0057522D">
              <w:rPr>
                <w:noProof/>
                <w:webHidden/>
              </w:rPr>
              <w:instrText xml:space="preserve"> PAGEREF _Toc44379393 \h </w:instrText>
            </w:r>
            <w:r w:rsidR="0057522D">
              <w:rPr>
                <w:noProof/>
                <w:webHidden/>
              </w:rPr>
            </w:r>
            <w:r w:rsidR="0057522D">
              <w:rPr>
                <w:noProof/>
                <w:webHidden/>
              </w:rPr>
              <w:fldChar w:fldCharType="separate"/>
            </w:r>
            <w:r w:rsidR="0057522D">
              <w:rPr>
                <w:noProof/>
                <w:webHidden/>
              </w:rPr>
              <w:t>35</w:t>
            </w:r>
            <w:r w:rsidR="0057522D">
              <w:rPr>
                <w:noProof/>
                <w:webHidden/>
              </w:rPr>
              <w:fldChar w:fldCharType="end"/>
            </w:r>
          </w:hyperlink>
        </w:p>
        <w:p w14:paraId="0B8EF785" w14:textId="2EF49272" w:rsidR="0057522D" w:rsidRDefault="006C657B">
          <w:pPr>
            <w:pStyle w:val="TOC3"/>
            <w:tabs>
              <w:tab w:val="left" w:pos="1200"/>
              <w:tab w:val="right" w:leader="dot" w:pos="9350"/>
            </w:tabs>
            <w:rPr>
              <w:rFonts w:asciiTheme="minorHAnsi" w:hAnsiTheme="minorHAnsi"/>
              <w:noProof/>
              <w:sz w:val="24"/>
              <w:szCs w:val="24"/>
              <w:lang w:eastAsia="en-US"/>
            </w:rPr>
          </w:pPr>
          <w:hyperlink w:anchor="_Toc44379394" w:history="1">
            <w:r w:rsidR="0057522D" w:rsidRPr="00E63B53">
              <w:rPr>
                <w:rStyle w:val="Hyperlink"/>
                <w:noProof/>
              </w:rPr>
              <w:t>3.1.1</w:t>
            </w:r>
            <w:r w:rsidR="0057522D">
              <w:rPr>
                <w:rFonts w:asciiTheme="minorHAnsi" w:hAnsiTheme="minorHAnsi"/>
                <w:noProof/>
                <w:sz w:val="24"/>
                <w:szCs w:val="24"/>
                <w:lang w:eastAsia="en-US"/>
              </w:rPr>
              <w:tab/>
            </w:r>
            <w:r w:rsidR="0057522D" w:rsidRPr="00E63B53">
              <w:rPr>
                <w:rStyle w:val="Hyperlink"/>
                <w:noProof/>
              </w:rPr>
              <w:t>Electricity Generation from Landfill Methane Capture</w:t>
            </w:r>
            <w:r w:rsidR="0057522D">
              <w:rPr>
                <w:noProof/>
                <w:webHidden/>
              </w:rPr>
              <w:tab/>
            </w:r>
            <w:r w:rsidR="0057522D">
              <w:rPr>
                <w:noProof/>
                <w:webHidden/>
              </w:rPr>
              <w:fldChar w:fldCharType="begin"/>
            </w:r>
            <w:r w:rsidR="0057522D">
              <w:rPr>
                <w:noProof/>
                <w:webHidden/>
              </w:rPr>
              <w:instrText xml:space="preserve"> PAGEREF _Toc44379394 \h </w:instrText>
            </w:r>
            <w:r w:rsidR="0057522D">
              <w:rPr>
                <w:noProof/>
                <w:webHidden/>
              </w:rPr>
            </w:r>
            <w:r w:rsidR="0057522D">
              <w:rPr>
                <w:noProof/>
                <w:webHidden/>
              </w:rPr>
              <w:fldChar w:fldCharType="separate"/>
            </w:r>
            <w:r w:rsidR="0057522D">
              <w:rPr>
                <w:noProof/>
                <w:webHidden/>
              </w:rPr>
              <w:t>35</w:t>
            </w:r>
            <w:r w:rsidR="0057522D">
              <w:rPr>
                <w:noProof/>
                <w:webHidden/>
              </w:rPr>
              <w:fldChar w:fldCharType="end"/>
            </w:r>
          </w:hyperlink>
        </w:p>
        <w:p w14:paraId="06BA6CC1" w14:textId="6A43684A" w:rsidR="0057522D" w:rsidRDefault="006C657B">
          <w:pPr>
            <w:pStyle w:val="TOC3"/>
            <w:tabs>
              <w:tab w:val="left" w:pos="1200"/>
              <w:tab w:val="right" w:leader="dot" w:pos="9350"/>
            </w:tabs>
            <w:rPr>
              <w:rFonts w:asciiTheme="minorHAnsi" w:hAnsiTheme="minorHAnsi"/>
              <w:noProof/>
              <w:sz w:val="24"/>
              <w:szCs w:val="24"/>
              <w:lang w:eastAsia="en-US"/>
            </w:rPr>
          </w:pPr>
          <w:hyperlink w:anchor="_Toc44379395" w:history="1">
            <w:r w:rsidR="0057522D" w:rsidRPr="00E63B53">
              <w:rPr>
                <w:rStyle w:val="Hyperlink"/>
                <w:noProof/>
              </w:rPr>
              <w:t>1.3.4</w:t>
            </w:r>
            <w:r w:rsidR="0057522D">
              <w:rPr>
                <w:rFonts w:asciiTheme="minorHAnsi" w:hAnsiTheme="minorHAnsi"/>
                <w:noProof/>
                <w:sz w:val="24"/>
                <w:szCs w:val="24"/>
                <w:lang w:eastAsia="en-US"/>
              </w:rPr>
              <w:tab/>
            </w:r>
            <w:r w:rsidR="0057522D" w:rsidRPr="00E63B53">
              <w:rPr>
                <w:rStyle w:val="Hyperlink"/>
                <w:noProof/>
              </w:rPr>
              <w:t>Tons of Waste</w:t>
            </w:r>
            <w:r w:rsidR="0057522D">
              <w:rPr>
                <w:noProof/>
                <w:webHidden/>
              </w:rPr>
              <w:tab/>
            </w:r>
            <w:r w:rsidR="0057522D">
              <w:rPr>
                <w:noProof/>
                <w:webHidden/>
              </w:rPr>
              <w:fldChar w:fldCharType="begin"/>
            </w:r>
            <w:r w:rsidR="0057522D">
              <w:rPr>
                <w:noProof/>
                <w:webHidden/>
              </w:rPr>
              <w:instrText xml:space="preserve"> PAGEREF _Toc44379395 \h </w:instrText>
            </w:r>
            <w:r w:rsidR="0057522D">
              <w:rPr>
                <w:noProof/>
                <w:webHidden/>
              </w:rPr>
            </w:r>
            <w:r w:rsidR="0057522D">
              <w:rPr>
                <w:noProof/>
                <w:webHidden/>
              </w:rPr>
              <w:fldChar w:fldCharType="separate"/>
            </w:r>
            <w:r w:rsidR="0057522D">
              <w:rPr>
                <w:noProof/>
                <w:webHidden/>
              </w:rPr>
              <w:t>36</w:t>
            </w:r>
            <w:r w:rsidR="0057522D">
              <w:rPr>
                <w:noProof/>
                <w:webHidden/>
              </w:rPr>
              <w:fldChar w:fldCharType="end"/>
            </w:r>
          </w:hyperlink>
        </w:p>
        <w:p w14:paraId="38EAEDDF" w14:textId="699B6158" w:rsidR="0057522D" w:rsidRDefault="006C657B">
          <w:pPr>
            <w:pStyle w:val="TOC3"/>
            <w:tabs>
              <w:tab w:val="left" w:pos="1200"/>
              <w:tab w:val="right" w:leader="dot" w:pos="9350"/>
            </w:tabs>
            <w:rPr>
              <w:rFonts w:asciiTheme="minorHAnsi" w:hAnsiTheme="minorHAnsi"/>
              <w:noProof/>
              <w:sz w:val="24"/>
              <w:szCs w:val="24"/>
              <w:lang w:eastAsia="en-US"/>
            </w:rPr>
          </w:pPr>
          <w:hyperlink w:anchor="_Toc44379396" w:history="1">
            <w:r w:rsidR="0057522D" w:rsidRPr="00E63B53">
              <w:rPr>
                <w:rStyle w:val="Hyperlink"/>
                <w:noProof/>
              </w:rPr>
              <w:t>3.1.2</w:t>
            </w:r>
            <w:r w:rsidR="0057522D">
              <w:rPr>
                <w:rFonts w:asciiTheme="minorHAnsi" w:hAnsiTheme="minorHAnsi"/>
                <w:noProof/>
                <w:sz w:val="24"/>
                <w:szCs w:val="24"/>
                <w:lang w:eastAsia="en-US"/>
              </w:rPr>
              <w:tab/>
            </w:r>
            <w:r w:rsidR="0057522D" w:rsidRPr="00E63B53">
              <w:rPr>
                <w:rStyle w:val="Hyperlink"/>
                <w:noProof/>
              </w:rPr>
              <w:t>Climate Impacts</w:t>
            </w:r>
            <w:r w:rsidR="0057522D">
              <w:rPr>
                <w:noProof/>
                <w:webHidden/>
              </w:rPr>
              <w:tab/>
            </w:r>
            <w:r w:rsidR="0057522D">
              <w:rPr>
                <w:noProof/>
                <w:webHidden/>
              </w:rPr>
              <w:fldChar w:fldCharType="begin"/>
            </w:r>
            <w:r w:rsidR="0057522D">
              <w:rPr>
                <w:noProof/>
                <w:webHidden/>
              </w:rPr>
              <w:instrText xml:space="preserve"> PAGEREF _Toc44379396 \h </w:instrText>
            </w:r>
            <w:r w:rsidR="0057522D">
              <w:rPr>
                <w:noProof/>
                <w:webHidden/>
              </w:rPr>
            </w:r>
            <w:r w:rsidR="0057522D">
              <w:rPr>
                <w:noProof/>
                <w:webHidden/>
              </w:rPr>
              <w:fldChar w:fldCharType="separate"/>
            </w:r>
            <w:r w:rsidR="0057522D">
              <w:rPr>
                <w:noProof/>
                <w:webHidden/>
              </w:rPr>
              <w:t>36</w:t>
            </w:r>
            <w:r w:rsidR="0057522D">
              <w:rPr>
                <w:noProof/>
                <w:webHidden/>
              </w:rPr>
              <w:fldChar w:fldCharType="end"/>
            </w:r>
          </w:hyperlink>
        </w:p>
        <w:p w14:paraId="27B461F9" w14:textId="716DF245" w:rsidR="0057522D" w:rsidRDefault="006C657B">
          <w:pPr>
            <w:pStyle w:val="TOC2"/>
            <w:rPr>
              <w:rFonts w:asciiTheme="minorHAnsi" w:hAnsiTheme="minorHAnsi"/>
              <w:noProof/>
              <w:sz w:val="24"/>
              <w:szCs w:val="24"/>
              <w:lang w:eastAsia="en-US"/>
            </w:rPr>
          </w:pPr>
          <w:hyperlink w:anchor="_Toc44379397" w:history="1">
            <w:r w:rsidR="0057522D" w:rsidRPr="00E63B53">
              <w:rPr>
                <w:rStyle w:val="Hyperlink"/>
                <w:noProof/>
              </w:rPr>
              <w:t>3.2</w:t>
            </w:r>
            <w:r w:rsidR="0057522D">
              <w:rPr>
                <w:rFonts w:asciiTheme="minorHAnsi" w:hAnsiTheme="minorHAnsi"/>
                <w:noProof/>
                <w:sz w:val="24"/>
                <w:szCs w:val="24"/>
                <w:lang w:eastAsia="en-US"/>
              </w:rPr>
              <w:tab/>
            </w:r>
            <w:r w:rsidR="0057522D" w:rsidRPr="00E63B53">
              <w:rPr>
                <w:rStyle w:val="Hyperlink"/>
                <w:noProof/>
              </w:rPr>
              <w:t>Financial Impacts</w:t>
            </w:r>
            <w:r w:rsidR="0057522D">
              <w:rPr>
                <w:noProof/>
                <w:webHidden/>
              </w:rPr>
              <w:tab/>
            </w:r>
            <w:r w:rsidR="0057522D">
              <w:rPr>
                <w:noProof/>
                <w:webHidden/>
              </w:rPr>
              <w:fldChar w:fldCharType="begin"/>
            </w:r>
            <w:r w:rsidR="0057522D">
              <w:rPr>
                <w:noProof/>
                <w:webHidden/>
              </w:rPr>
              <w:instrText xml:space="preserve"> PAGEREF _Toc44379397 \h </w:instrText>
            </w:r>
            <w:r w:rsidR="0057522D">
              <w:rPr>
                <w:noProof/>
                <w:webHidden/>
              </w:rPr>
            </w:r>
            <w:r w:rsidR="0057522D">
              <w:rPr>
                <w:noProof/>
                <w:webHidden/>
              </w:rPr>
              <w:fldChar w:fldCharType="separate"/>
            </w:r>
            <w:r w:rsidR="0057522D">
              <w:rPr>
                <w:noProof/>
                <w:webHidden/>
              </w:rPr>
              <w:t>38</w:t>
            </w:r>
            <w:r w:rsidR="0057522D">
              <w:rPr>
                <w:noProof/>
                <w:webHidden/>
              </w:rPr>
              <w:fldChar w:fldCharType="end"/>
            </w:r>
          </w:hyperlink>
        </w:p>
        <w:p w14:paraId="4E1F5EC1" w14:textId="5869F3D9" w:rsidR="0057522D" w:rsidRDefault="006C657B">
          <w:pPr>
            <w:pStyle w:val="TOC1"/>
            <w:tabs>
              <w:tab w:val="left" w:pos="440"/>
            </w:tabs>
            <w:rPr>
              <w:rFonts w:asciiTheme="minorHAnsi" w:hAnsiTheme="minorHAnsi"/>
              <w:noProof/>
              <w:sz w:val="24"/>
              <w:szCs w:val="24"/>
              <w:lang w:eastAsia="en-US"/>
            </w:rPr>
          </w:pPr>
          <w:hyperlink w:anchor="_Toc44379398" w:history="1">
            <w:r w:rsidR="0057522D" w:rsidRPr="00E63B53">
              <w:rPr>
                <w:rStyle w:val="Hyperlink"/>
                <w:noProof/>
              </w:rPr>
              <w:t>4.</w:t>
            </w:r>
            <w:r w:rsidR="0057522D">
              <w:rPr>
                <w:rFonts w:asciiTheme="minorHAnsi" w:hAnsiTheme="minorHAnsi"/>
                <w:noProof/>
                <w:sz w:val="24"/>
                <w:szCs w:val="24"/>
                <w:lang w:eastAsia="en-US"/>
              </w:rPr>
              <w:tab/>
            </w:r>
            <w:r w:rsidR="0057522D" w:rsidRPr="00E63B53">
              <w:rPr>
                <w:rStyle w:val="Hyperlink"/>
                <w:noProof/>
              </w:rPr>
              <w:t>Discussion</w:t>
            </w:r>
            <w:r w:rsidR="0057522D">
              <w:rPr>
                <w:noProof/>
                <w:webHidden/>
              </w:rPr>
              <w:tab/>
            </w:r>
            <w:r w:rsidR="0057522D">
              <w:rPr>
                <w:noProof/>
                <w:webHidden/>
              </w:rPr>
              <w:fldChar w:fldCharType="begin"/>
            </w:r>
            <w:r w:rsidR="0057522D">
              <w:rPr>
                <w:noProof/>
                <w:webHidden/>
              </w:rPr>
              <w:instrText xml:space="preserve"> PAGEREF _Toc44379398 \h </w:instrText>
            </w:r>
            <w:r w:rsidR="0057522D">
              <w:rPr>
                <w:noProof/>
                <w:webHidden/>
              </w:rPr>
            </w:r>
            <w:r w:rsidR="0057522D">
              <w:rPr>
                <w:noProof/>
                <w:webHidden/>
              </w:rPr>
              <w:fldChar w:fldCharType="separate"/>
            </w:r>
            <w:r w:rsidR="0057522D">
              <w:rPr>
                <w:noProof/>
                <w:webHidden/>
              </w:rPr>
              <w:t>39</w:t>
            </w:r>
            <w:r w:rsidR="0057522D">
              <w:rPr>
                <w:noProof/>
                <w:webHidden/>
              </w:rPr>
              <w:fldChar w:fldCharType="end"/>
            </w:r>
          </w:hyperlink>
        </w:p>
        <w:p w14:paraId="2482EF07" w14:textId="41F4E9A8" w:rsidR="0057522D" w:rsidRDefault="006C657B">
          <w:pPr>
            <w:pStyle w:val="TOC2"/>
            <w:rPr>
              <w:rFonts w:asciiTheme="minorHAnsi" w:hAnsiTheme="minorHAnsi"/>
              <w:noProof/>
              <w:sz w:val="24"/>
              <w:szCs w:val="24"/>
              <w:lang w:eastAsia="en-US"/>
            </w:rPr>
          </w:pPr>
          <w:hyperlink w:anchor="_Toc44379399" w:history="1">
            <w:r w:rsidR="0057522D" w:rsidRPr="00E63B53">
              <w:rPr>
                <w:rStyle w:val="Hyperlink"/>
                <w:noProof/>
              </w:rPr>
              <w:t>4.1</w:t>
            </w:r>
            <w:r w:rsidR="0057522D">
              <w:rPr>
                <w:rFonts w:asciiTheme="minorHAnsi" w:hAnsiTheme="minorHAnsi"/>
                <w:noProof/>
                <w:sz w:val="24"/>
                <w:szCs w:val="24"/>
                <w:lang w:eastAsia="en-US"/>
              </w:rPr>
              <w:tab/>
            </w:r>
            <w:r w:rsidR="0057522D" w:rsidRPr="00E63B53">
              <w:rPr>
                <w:rStyle w:val="Hyperlink"/>
                <w:noProof/>
              </w:rPr>
              <w:t>Benchmarks</w:t>
            </w:r>
            <w:r w:rsidR="0057522D">
              <w:rPr>
                <w:noProof/>
                <w:webHidden/>
              </w:rPr>
              <w:tab/>
            </w:r>
            <w:r w:rsidR="0057522D">
              <w:rPr>
                <w:noProof/>
                <w:webHidden/>
              </w:rPr>
              <w:fldChar w:fldCharType="begin"/>
            </w:r>
            <w:r w:rsidR="0057522D">
              <w:rPr>
                <w:noProof/>
                <w:webHidden/>
              </w:rPr>
              <w:instrText xml:space="preserve"> PAGEREF _Toc44379399 \h </w:instrText>
            </w:r>
            <w:r w:rsidR="0057522D">
              <w:rPr>
                <w:noProof/>
                <w:webHidden/>
              </w:rPr>
            </w:r>
            <w:r w:rsidR="0057522D">
              <w:rPr>
                <w:noProof/>
                <w:webHidden/>
              </w:rPr>
              <w:fldChar w:fldCharType="separate"/>
            </w:r>
            <w:r w:rsidR="0057522D">
              <w:rPr>
                <w:noProof/>
                <w:webHidden/>
              </w:rPr>
              <w:t>40</w:t>
            </w:r>
            <w:r w:rsidR="0057522D">
              <w:rPr>
                <w:noProof/>
                <w:webHidden/>
              </w:rPr>
              <w:fldChar w:fldCharType="end"/>
            </w:r>
          </w:hyperlink>
        </w:p>
        <w:p w14:paraId="4E189C02" w14:textId="41DA2859" w:rsidR="0057522D" w:rsidRDefault="006C657B">
          <w:pPr>
            <w:pStyle w:val="TOC1"/>
            <w:tabs>
              <w:tab w:val="left" w:pos="440"/>
            </w:tabs>
            <w:rPr>
              <w:rFonts w:asciiTheme="minorHAnsi" w:hAnsiTheme="minorHAnsi"/>
              <w:noProof/>
              <w:sz w:val="24"/>
              <w:szCs w:val="24"/>
              <w:lang w:eastAsia="en-US"/>
            </w:rPr>
          </w:pPr>
          <w:hyperlink w:anchor="_Toc44379400" w:history="1">
            <w:r w:rsidR="0057522D" w:rsidRPr="00E63B53">
              <w:rPr>
                <w:rStyle w:val="Hyperlink"/>
                <w:noProof/>
              </w:rPr>
              <w:t>5.</w:t>
            </w:r>
            <w:r w:rsidR="0057522D">
              <w:rPr>
                <w:rFonts w:asciiTheme="minorHAnsi" w:hAnsiTheme="minorHAnsi"/>
                <w:noProof/>
                <w:sz w:val="24"/>
                <w:szCs w:val="24"/>
                <w:lang w:eastAsia="en-US"/>
              </w:rPr>
              <w:tab/>
            </w:r>
            <w:r w:rsidR="0057522D" w:rsidRPr="00E63B53">
              <w:rPr>
                <w:rStyle w:val="Hyperlink"/>
                <w:noProof/>
              </w:rPr>
              <w:t>References</w:t>
            </w:r>
            <w:r w:rsidR="0057522D">
              <w:rPr>
                <w:noProof/>
                <w:webHidden/>
              </w:rPr>
              <w:tab/>
            </w:r>
            <w:r w:rsidR="0057522D">
              <w:rPr>
                <w:noProof/>
                <w:webHidden/>
              </w:rPr>
              <w:fldChar w:fldCharType="begin"/>
            </w:r>
            <w:r w:rsidR="0057522D">
              <w:rPr>
                <w:noProof/>
                <w:webHidden/>
              </w:rPr>
              <w:instrText xml:space="preserve"> PAGEREF _Toc44379400 \h </w:instrText>
            </w:r>
            <w:r w:rsidR="0057522D">
              <w:rPr>
                <w:noProof/>
                <w:webHidden/>
              </w:rPr>
            </w:r>
            <w:r w:rsidR="0057522D">
              <w:rPr>
                <w:noProof/>
                <w:webHidden/>
              </w:rPr>
              <w:fldChar w:fldCharType="separate"/>
            </w:r>
            <w:r w:rsidR="0057522D">
              <w:rPr>
                <w:noProof/>
                <w:webHidden/>
              </w:rPr>
              <w:t>41</w:t>
            </w:r>
            <w:r w:rsidR="0057522D">
              <w:rPr>
                <w:noProof/>
                <w:webHidden/>
              </w:rPr>
              <w:fldChar w:fldCharType="end"/>
            </w:r>
          </w:hyperlink>
        </w:p>
        <w:p w14:paraId="2125E8F9" w14:textId="57333F03" w:rsidR="0057522D" w:rsidRDefault="006C657B">
          <w:pPr>
            <w:pStyle w:val="TOC1"/>
            <w:tabs>
              <w:tab w:val="left" w:pos="440"/>
            </w:tabs>
            <w:rPr>
              <w:rFonts w:asciiTheme="minorHAnsi" w:hAnsiTheme="minorHAnsi"/>
              <w:noProof/>
              <w:sz w:val="24"/>
              <w:szCs w:val="24"/>
              <w:lang w:eastAsia="en-US"/>
            </w:rPr>
          </w:pPr>
          <w:hyperlink w:anchor="_Toc44379401" w:history="1">
            <w:r w:rsidR="0057522D" w:rsidRPr="00E63B53">
              <w:rPr>
                <w:rStyle w:val="Hyperlink"/>
                <w:noProof/>
              </w:rPr>
              <w:t>6</w:t>
            </w:r>
            <w:r w:rsidR="0057522D">
              <w:rPr>
                <w:rFonts w:asciiTheme="minorHAnsi" w:hAnsiTheme="minorHAnsi"/>
                <w:noProof/>
                <w:sz w:val="24"/>
                <w:szCs w:val="24"/>
                <w:lang w:eastAsia="en-US"/>
              </w:rPr>
              <w:tab/>
            </w:r>
            <w:r w:rsidR="0057522D" w:rsidRPr="00E63B53">
              <w:rPr>
                <w:rStyle w:val="Hyperlink"/>
                <w:noProof/>
              </w:rPr>
              <w:t>Glossary</w:t>
            </w:r>
            <w:r w:rsidR="0057522D">
              <w:rPr>
                <w:noProof/>
                <w:webHidden/>
              </w:rPr>
              <w:tab/>
            </w:r>
            <w:r w:rsidR="0057522D">
              <w:rPr>
                <w:noProof/>
                <w:webHidden/>
              </w:rPr>
              <w:fldChar w:fldCharType="begin"/>
            </w:r>
            <w:r w:rsidR="0057522D">
              <w:rPr>
                <w:noProof/>
                <w:webHidden/>
              </w:rPr>
              <w:instrText xml:space="preserve"> PAGEREF _Toc44379401 \h </w:instrText>
            </w:r>
            <w:r w:rsidR="0057522D">
              <w:rPr>
                <w:noProof/>
                <w:webHidden/>
              </w:rPr>
            </w:r>
            <w:r w:rsidR="0057522D">
              <w:rPr>
                <w:noProof/>
                <w:webHidden/>
              </w:rPr>
              <w:fldChar w:fldCharType="separate"/>
            </w:r>
            <w:r w:rsidR="0057522D">
              <w:rPr>
                <w:noProof/>
                <w:webHidden/>
              </w:rPr>
              <w:t>45</w:t>
            </w:r>
            <w:r w:rsidR="0057522D">
              <w:rPr>
                <w:noProof/>
                <w:webHidden/>
              </w:rPr>
              <w:fldChar w:fldCharType="end"/>
            </w:r>
          </w:hyperlink>
        </w:p>
        <w:p w14:paraId="12C7DAF6" w14:textId="5F633F1B" w:rsidR="00640665" w:rsidRPr="00426538" w:rsidRDefault="00640665" w:rsidP="00EB247F">
          <w:pPr>
            <w:spacing w:after="0"/>
          </w:pPr>
          <w:r w:rsidRPr="00231FAD">
            <w:rPr>
              <w:b/>
              <w:bCs/>
              <w:noProof/>
              <w:highlight w:val="yellow"/>
            </w:rPr>
            <w:fldChar w:fldCharType="end"/>
          </w:r>
        </w:p>
      </w:sdtContent>
    </w:sdt>
    <w:p w14:paraId="1827C10C" w14:textId="3B09BCA5" w:rsidR="00F15AEE" w:rsidRPr="00426538" w:rsidRDefault="00F15AEE" w:rsidP="00EB247F">
      <w:pPr>
        <w:spacing w:after="0"/>
      </w:pPr>
      <w:r w:rsidRPr="00426538">
        <w:br w:type="page"/>
      </w:r>
    </w:p>
    <w:p w14:paraId="325B3971" w14:textId="34DCC2C3" w:rsidR="2D56E7D4" w:rsidRPr="00426538" w:rsidRDefault="00C23CAC" w:rsidP="007D0471">
      <w:pPr>
        <w:pStyle w:val="Heading1"/>
        <w:numPr>
          <w:ilvl w:val="0"/>
          <w:numId w:val="0"/>
        </w:numPr>
        <w:rPr>
          <w:noProof/>
        </w:rPr>
      </w:pPr>
      <w:bookmarkStart w:id="0" w:name="_Toc44379358"/>
      <w:r w:rsidRPr="00426538">
        <w:rPr>
          <w:noProof/>
        </w:rPr>
        <w:lastRenderedPageBreak/>
        <w:t xml:space="preserve">List of </w:t>
      </w:r>
      <w:r w:rsidR="2D56E7D4" w:rsidRPr="00426538">
        <w:rPr>
          <w:noProof/>
        </w:rPr>
        <w:t>Figures</w:t>
      </w:r>
      <w:bookmarkEnd w:id="0"/>
    </w:p>
    <w:p w14:paraId="43910381" w14:textId="5CC327F1" w:rsidR="0057522D" w:rsidRDefault="00F15AEE">
      <w:pPr>
        <w:pStyle w:val="TableofFigures"/>
        <w:tabs>
          <w:tab w:val="right" w:leader="dot" w:pos="9350"/>
        </w:tabs>
        <w:rPr>
          <w:rFonts w:asciiTheme="minorHAnsi" w:hAnsiTheme="minorHAnsi"/>
          <w:noProof/>
          <w:sz w:val="24"/>
          <w:szCs w:val="24"/>
          <w:lang w:eastAsia="en-US"/>
        </w:rPr>
      </w:pPr>
      <w:r w:rsidRPr="005F391F">
        <w:fldChar w:fldCharType="begin"/>
      </w:r>
      <w:r w:rsidRPr="005F391F">
        <w:instrText xml:space="preserve"> TOC \h \z \c "Figure" </w:instrText>
      </w:r>
      <w:r w:rsidRPr="005F391F">
        <w:fldChar w:fldCharType="separate"/>
      </w:r>
      <w:hyperlink w:anchor="_Toc44379343" w:history="1">
        <w:r w:rsidR="0057522D" w:rsidRPr="006C7BB1">
          <w:rPr>
            <w:rStyle w:val="Hyperlink"/>
            <w:noProof/>
          </w:rPr>
          <w:t>Figure 1.1 Methane mass balance (Bogner et al., 2007)</w:t>
        </w:r>
        <w:r w:rsidR="0057522D">
          <w:rPr>
            <w:noProof/>
            <w:webHidden/>
          </w:rPr>
          <w:tab/>
        </w:r>
        <w:r w:rsidR="0057522D">
          <w:rPr>
            <w:noProof/>
            <w:webHidden/>
          </w:rPr>
          <w:fldChar w:fldCharType="begin"/>
        </w:r>
        <w:r w:rsidR="0057522D">
          <w:rPr>
            <w:noProof/>
            <w:webHidden/>
          </w:rPr>
          <w:instrText xml:space="preserve"> PAGEREF _Toc44379343 \h </w:instrText>
        </w:r>
        <w:r w:rsidR="0057522D">
          <w:rPr>
            <w:noProof/>
            <w:webHidden/>
          </w:rPr>
        </w:r>
        <w:r w:rsidR="0057522D">
          <w:rPr>
            <w:noProof/>
            <w:webHidden/>
          </w:rPr>
          <w:fldChar w:fldCharType="separate"/>
        </w:r>
        <w:r w:rsidR="0057522D">
          <w:rPr>
            <w:noProof/>
            <w:webHidden/>
          </w:rPr>
          <w:t>10</w:t>
        </w:r>
        <w:r w:rsidR="0057522D">
          <w:rPr>
            <w:noProof/>
            <w:webHidden/>
          </w:rPr>
          <w:fldChar w:fldCharType="end"/>
        </w:r>
      </w:hyperlink>
    </w:p>
    <w:p w14:paraId="2D40458E" w14:textId="177903D0" w:rsidR="0057522D" w:rsidRDefault="006C657B">
      <w:pPr>
        <w:pStyle w:val="TableofFigures"/>
        <w:tabs>
          <w:tab w:val="right" w:leader="dot" w:pos="9350"/>
        </w:tabs>
        <w:rPr>
          <w:rFonts w:asciiTheme="minorHAnsi" w:hAnsiTheme="minorHAnsi"/>
          <w:noProof/>
          <w:sz w:val="24"/>
          <w:szCs w:val="24"/>
          <w:lang w:eastAsia="en-US"/>
        </w:rPr>
      </w:pPr>
      <w:hyperlink w:anchor="_Toc44379344" w:history="1">
        <w:r w:rsidR="0057522D" w:rsidRPr="006C7BB1">
          <w:rPr>
            <w:rStyle w:val="Hyperlink"/>
            <w:noProof/>
          </w:rPr>
          <w:t>Figure 1.2 Estimation of Landfill Type by Country from the EPA's MAC Report (Ragnauth et al, 2013).</w:t>
        </w:r>
        <w:r w:rsidR="0057522D">
          <w:rPr>
            <w:noProof/>
            <w:webHidden/>
          </w:rPr>
          <w:tab/>
        </w:r>
        <w:r w:rsidR="0057522D">
          <w:rPr>
            <w:noProof/>
            <w:webHidden/>
          </w:rPr>
          <w:fldChar w:fldCharType="begin"/>
        </w:r>
        <w:r w:rsidR="0057522D">
          <w:rPr>
            <w:noProof/>
            <w:webHidden/>
          </w:rPr>
          <w:instrText xml:space="preserve"> PAGEREF _Toc44379344 \h </w:instrText>
        </w:r>
        <w:r w:rsidR="0057522D">
          <w:rPr>
            <w:noProof/>
            <w:webHidden/>
          </w:rPr>
        </w:r>
        <w:r w:rsidR="0057522D">
          <w:rPr>
            <w:noProof/>
            <w:webHidden/>
          </w:rPr>
          <w:fldChar w:fldCharType="separate"/>
        </w:r>
        <w:r w:rsidR="0057522D">
          <w:rPr>
            <w:noProof/>
            <w:webHidden/>
          </w:rPr>
          <w:t>13</w:t>
        </w:r>
        <w:r w:rsidR="0057522D">
          <w:rPr>
            <w:noProof/>
            <w:webHidden/>
          </w:rPr>
          <w:fldChar w:fldCharType="end"/>
        </w:r>
      </w:hyperlink>
    </w:p>
    <w:p w14:paraId="15B91C53" w14:textId="7E44D9ED" w:rsidR="0057522D" w:rsidRDefault="006C657B">
      <w:pPr>
        <w:pStyle w:val="TableofFigures"/>
        <w:tabs>
          <w:tab w:val="right" w:leader="dot" w:pos="9350"/>
        </w:tabs>
        <w:rPr>
          <w:rFonts w:asciiTheme="minorHAnsi" w:hAnsiTheme="minorHAnsi"/>
          <w:noProof/>
          <w:sz w:val="24"/>
          <w:szCs w:val="24"/>
          <w:lang w:eastAsia="en-US"/>
        </w:rPr>
      </w:pPr>
      <w:hyperlink w:anchor="_Toc44379345" w:history="1">
        <w:r w:rsidR="0057522D" w:rsidRPr="006C7BB1">
          <w:rPr>
            <w:rStyle w:val="Hyperlink"/>
            <w:noProof/>
          </w:rPr>
          <w:t>Figure 1.3 Hierarchy of solid waste disposal (IPCC, 2014)</w:t>
        </w:r>
        <w:r w:rsidR="0057522D">
          <w:rPr>
            <w:noProof/>
            <w:webHidden/>
          </w:rPr>
          <w:tab/>
        </w:r>
        <w:r w:rsidR="0057522D">
          <w:rPr>
            <w:noProof/>
            <w:webHidden/>
          </w:rPr>
          <w:fldChar w:fldCharType="begin"/>
        </w:r>
        <w:r w:rsidR="0057522D">
          <w:rPr>
            <w:noProof/>
            <w:webHidden/>
          </w:rPr>
          <w:instrText xml:space="preserve"> PAGEREF _Toc44379345 \h </w:instrText>
        </w:r>
        <w:r w:rsidR="0057522D">
          <w:rPr>
            <w:noProof/>
            <w:webHidden/>
          </w:rPr>
        </w:r>
        <w:r w:rsidR="0057522D">
          <w:rPr>
            <w:noProof/>
            <w:webHidden/>
          </w:rPr>
          <w:fldChar w:fldCharType="separate"/>
        </w:r>
        <w:r w:rsidR="0057522D">
          <w:rPr>
            <w:noProof/>
            <w:webHidden/>
          </w:rPr>
          <w:t>15</w:t>
        </w:r>
        <w:r w:rsidR="0057522D">
          <w:rPr>
            <w:noProof/>
            <w:webHidden/>
          </w:rPr>
          <w:fldChar w:fldCharType="end"/>
        </w:r>
      </w:hyperlink>
    </w:p>
    <w:p w14:paraId="7980576B" w14:textId="5472506A" w:rsidR="0057522D" w:rsidRDefault="006C657B">
      <w:pPr>
        <w:pStyle w:val="TableofFigures"/>
        <w:tabs>
          <w:tab w:val="right" w:leader="dot" w:pos="9350"/>
        </w:tabs>
        <w:rPr>
          <w:rFonts w:asciiTheme="minorHAnsi" w:hAnsiTheme="minorHAnsi"/>
          <w:noProof/>
          <w:sz w:val="24"/>
          <w:szCs w:val="24"/>
          <w:lang w:eastAsia="en-US"/>
        </w:rPr>
      </w:pPr>
      <w:hyperlink w:anchor="_Toc44379346" w:history="1">
        <w:r w:rsidR="0057522D" w:rsidRPr="006C7BB1">
          <w:rPr>
            <w:rStyle w:val="Hyperlink"/>
            <w:noProof/>
          </w:rPr>
          <w:t>Figure 1.4 Hierarchy of solid waste disposal (Themelis et al., 2013)</w:t>
        </w:r>
        <w:r w:rsidR="0057522D">
          <w:rPr>
            <w:noProof/>
            <w:webHidden/>
          </w:rPr>
          <w:tab/>
        </w:r>
        <w:r w:rsidR="0057522D">
          <w:rPr>
            <w:noProof/>
            <w:webHidden/>
          </w:rPr>
          <w:fldChar w:fldCharType="begin"/>
        </w:r>
        <w:r w:rsidR="0057522D">
          <w:rPr>
            <w:noProof/>
            <w:webHidden/>
          </w:rPr>
          <w:instrText xml:space="preserve"> PAGEREF _Toc44379346 \h </w:instrText>
        </w:r>
        <w:r w:rsidR="0057522D">
          <w:rPr>
            <w:noProof/>
            <w:webHidden/>
          </w:rPr>
        </w:r>
        <w:r w:rsidR="0057522D">
          <w:rPr>
            <w:noProof/>
            <w:webHidden/>
          </w:rPr>
          <w:fldChar w:fldCharType="separate"/>
        </w:r>
        <w:r w:rsidR="0057522D">
          <w:rPr>
            <w:noProof/>
            <w:webHidden/>
          </w:rPr>
          <w:t>16</w:t>
        </w:r>
        <w:r w:rsidR="0057522D">
          <w:rPr>
            <w:noProof/>
            <w:webHidden/>
          </w:rPr>
          <w:fldChar w:fldCharType="end"/>
        </w:r>
      </w:hyperlink>
    </w:p>
    <w:p w14:paraId="4BA697B6" w14:textId="6336BDE8" w:rsidR="0057522D" w:rsidRDefault="006C657B">
      <w:pPr>
        <w:pStyle w:val="TableofFigures"/>
        <w:tabs>
          <w:tab w:val="right" w:leader="dot" w:pos="9350"/>
        </w:tabs>
        <w:rPr>
          <w:rFonts w:asciiTheme="minorHAnsi" w:hAnsiTheme="minorHAnsi"/>
          <w:noProof/>
          <w:sz w:val="24"/>
          <w:szCs w:val="24"/>
          <w:lang w:eastAsia="en-US"/>
        </w:rPr>
      </w:pPr>
      <w:hyperlink w:anchor="_Toc44379347" w:history="1">
        <w:r w:rsidR="0057522D" w:rsidRPr="006C7BB1">
          <w:rPr>
            <w:rStyle w:val="Hyperlink"/>
            <w:noProof/>
          </w:rPr>
          <w:t>Figure 1.5 Hierarchy of solid waste disposal (Hoornweg and Bhada-Tata, 2012)</w:t>
        </w:r>
        <w:r w:rsidR="0057522D">
          <w:rPr>
            <w:noProof/>
            <w:webHidden/>
          </w:rPr>
          <w:tab/>
        </w:r>
        <w:r w:rsidR="0057522D">
          <w:rPr>
            <w:noProof/>
            <w:webHidden/>
          </w:rPr>
          <w:fldChar w:fldCharType="begin"/>
        </w:r>
        <w:r w:rsidR="0057522D">
          <w:rPr>
            <w:noProof/>
            <w:webHidden/>
          </w:rPr>
          <w:instrText xml:space="preserve"> PAGEREF _Toc44379347 \h </w:instrText>
        </w:r>
        <w:r w:rsidR="0057522D">
          <w:rPr>
            <w:noProof/>
            <w:webHidden/>
          </w:rPr>
        </w:r>
        <w:r w:rsidR="0057522D">
          <w:rPr>
            <w:noProof/>
            <w:webHidden/>
          </w:rPr>
          <w:fldChar w:fldCharType="separate"/>
        </w:r>
        <w:r w:rsidR="0057522D">
          <w:rPr>
            <w:noProof/>
            <w:webHidden/>
          </w:rPr>
          <w:t>17</w:t>
        </w:r>
        <w:r w:rsidR="0057522D">
          <w:rPr>
            <w:noProof/>
            <w:webHidden/>
          </w:rPr>
          <w:fldChar w:fldCharType="end"/>
        </w:r>
      </w:hyperlink>
    </w:p>
    <w:p w14:paraId="5116F410" w14:textId="7BF9CD84" w:rsidR="0057522D" w:rsidRDefault="006C657B">
      <w:pPr>
        <w:pStyle w:val="TableofFigures"/>
        <w:tabs>
          <w:tab w:val="right" w:leader="dot" w:pos="9350"/>
        </w:tabs>
        <w:rPr>
          <w:rFonts w:asciiTheme="minorHAnsi" w:hAnsiTheme="minorHAnsi"/>
          <w:noProof/>
          <w:sz w:val="24"/>
          <w:szCs w:val="24"/>
          <w:lang w:eastAsia="en-US"/>
        </w:rPr>
      </w:pPr>
      <w:hyperlink w:anchor="_Toc44379348" w:history="1">
        <w:r w:rsidR="0057522D" w:rsidRPr="006C7BB1">
          <w:rPr>
            <w:rStyle w:val="Hyperlink"/>
            <w:noProof/>
          </w:rPr>
          <w:t>Figure 3.1 World Annual Adoption 2015-2060</w:t>
        </w:r>
        <w:r w:rsidR="0057522D">
          <w:rPr>
            <w:noProof/>
            <w:webHidden/>
          </w:rPr>
          <w:tab/>
        </w:r>
        <w:r w:rsidR="0057522D">
          <w:rPr>
            <w:noProof/>
            <w:webHidden/>
          </w:rPr>
          <w:fldChar w:fldCharType="begin"/>
        </w:r>
        <w:r w:rsidR="0057522D">
          <w:rPr>
            <w:noProof/>
            <w:webHidden/>
          </w:rPr>
          <w:instrText xml:space="preserve"> PAGEREF _Toc44379348 \h </w:instrText>
        </w:r>
        <w:r w:rsidR="0057522D">
          <w:rPr>
            <w:noProof/>
            <w:webHidden/>
          </w:rPr>
        </w:r>
        <w:r w:rsidR="0057522D">
          <w:rPr>
            <w:noProof/>
            <w:webHidden/>
          </w:rPr>
          <w:fldChar w:fldCharType="separate"/>
        </w:r>
        <w:r w:rsidR="0057522D">
          <w:rPr>
            <w:noProof/>
            <w:webHidden/>
          </w:rPr>
          <w:t>36</w:t>
        </w:r>
        <w:r w:rsidR="0057522D">
          <w:rPr>
            <w:noProof/>
            <w:webHidden/>
          </w:rPr>
          <w:fldChar w:fldCharType="end"/>
        </w:r>
      </w:hyperlink>
    </w:p>
    <w:p w14:paraId="789DE692" w14:textId="547939D1" w:rsidR="0057522D" w:rsidRDefault="006C657B">
      <w:pPr>
        <w:pStyle w:val="TableofFigures"/>
        <w:tabs>
          <w:tab w:val="right" w:leader="dot" w:pos="9350"/>
        </w:tabs>
        <w:rPr>
          <w:rFonts w:asciiTheme="minorHAnsi" w:hAnsiTheme="minorHAnsi"/>
          <w:noProof/>
          <w:sz w:val="24"/>
          <w:szCs w:val="24"/>
          <w:lang w:eastAsia="en-US"/>
        </w:rPr>
      </w:pPr>
      <w:hyperlink w:anchor="_Toc44379349" w:history="1">
        <w:r w:rsidR="0057522D" w:rsidRPr="006C7BB1">
          <w:rPr>
            <w:rStyle w:val="Hyperlink"/>
            <w:noProof/>
          </w:rPr>
          <w:t>Figure 3.2 World Annual</w:t>
        </w:r>
        <w:r w:rsidR="0057522D" w:rsidRPr="006C7BB1">
          <w:rPr>
            <w:rStyle w:val="Hyperlink"/>
            <w:noProof/>
            <w:vertAlign w:val="subscript"/>
          </w:rPr>
          <w:t xml:space="preserve"> </w:t>
        </w:r>
        <w:r w:rsidR="0057522D" w:rsidRPr="006C7BB1">
          <w:rPr>
            <w:rStyle w:val="Hyperlink"/>
            <w:noProof/>
          </w:rPr>
          <w:t>Greenhouse Gas Emissions Reduction</w:t>
        </w:r>
        <w:r w:rsidR="0057522D">
          <w:rPr>
            <w:noProof/>
            <w:webHidden/>
          </w:rPr>
          <w:tab/>
        </w:r>
        <w:r w:rsidR="0057522D">
          <w:rPr>
            <w:noProof/>
            <w:webHidden/>
          </w:rPr>
          <w:fldChar w:fldCharType="begin"/>
        </w:r>
        <w:r w:rsidR="0057522D">
          <w:rPr>
            <w:noProof/>
            <w:webHidden/>
          </w:rPr>
          <w:instrText xml:space="preserve"> PAGEREF _Toc44379349 \h </w:instrText>
        </w:r>
        <w:r w:rsidR="0057522D">
          <w:rPr>
            <w:noProof/>
            <w:webHidden/>
          </w:rPr>
        </w:r>
        <w:r w:rsidR="0057522D">
          <w:rPr>
            <w:noProof/>
            <w:webHidden/>
          </w:rPr>
          <w:fldChar w:fldCharType="separate"/>
        </w:r>
        <w:r w:rsidR="0057522D">
          <w:rPr>
            <w:noProof/>
            <w:webHidden/>
          </w:rPr>
          <w:t>38</w:t>
        </w:r>
        <w:r w:rsidR="0057522D">
          <w:rPr>
            <w:noProof/>
            <w:webHidden/>
          </w:rPr>
          <w:fldChar w:fldCharType="end"/>
        </w:r>
      </w:hyperlink>
    </w:p>
    <w:p w14:paraId="5CA36A4B" w14:textId="0361320F" w:rsidR="0057522D" w:rsidRDefault="006C657B">
      <w:pPr>
        <w:pStyle w:val="TableofFigures"/>
        <w:tabs>
          <w:tab w:val="right" w:leader="dot" w:pos="9350"/>
        </w:tabs>
        <w:rPr>
          <w:rFonts w:asciiTheme="minorHAnsi" w:hAnsiTheme="minorHAnsi"/>
          <w:noProof/>
          <w:sz w:val="24"/>
          <w:szCs w:val="24"/>
          <w:lang w:eastAsia="en-US"/>
        </w:rPr>
      </w:pPr>
      <w:hyperlink w:anchor="_Toc44379350" w:history="1">
        <w:r w:rsidR="0057522D" w:rsidRPr="006C7BB1">
          <w:rPr>
            <w:rStyle w:val="Hyperlink"/>
            <w:noProof/>
          </w:rPr>
          <w:t>Figure 3.3 Operating Costs Over Time for the three PD scenarios</w:t>
        </w:r>
        <w:r w:rsidR="0057522D">
          <w:rPr>
            <w:noProof/>
            <w:webHidden/>
          </w:rPr>
          <w:tab/>
        </w:r>
        <w:r w:rsidR="0057522D">
          <w:rPr>
            <w:noProof/>
            <w:webHidden/>
          </w:rPr>
          <w:fldChar w:fldCharType="begin"/>
        </w:r>
        <w:r w:rsidR="0057522D">
          <w:rPr>
            <w:noProof/>
            <w:webHidden/>
          </w:rPr>
          <w:instrText xml:space="preserve"> PAGEREF _Toc44379350 \h </w:instrText>
        </w:r>
        <w:r w:rsidR="0057522D">
          <w:rPr>
            <w:noProof/>
            <w:webHidden/>
          </w:rPr>
        </w:r>
        <w:r w:rsidR="0057522D">
          <w:rPr>
            <w:noProof/>
            <w:webHidden/>
          </w:rPr>
          <w:fldChar w:fldCharType="separate"/>
        </w:r>
        <w:r w:rsidR="0057522D">
          <w:rPr>
            <w:noProof/>
            <w:webHidden/>
          </w:rPr>
          <w:t>39</w:t>
        </w:r>
        <w:r w:rsidR="0057522D">
          <w:rPr>
            <w:noProof/>
            <w:webHidden/>
          </w:rPr>
          <w:fldChar w:fldCharType="end"/>
        </w:r>
      </w:hyperlink>
    </w:p>
    <w:p w14:paraId="5AD133BD" w14:textId="4D655595" w:rsidR="00640665" w:rsidRPr="00426538" w:rsidRDefault="00F15AEE" w:rsidP="00483FFA">
      <w:r w:rsidRPr="005F391F">
        <w:fldChar w:fldCharType="end"/>
      </w:r>
    </w:p>
    <w:p w14:paraId="6055DED9" w14:textId="24973E3A" w:rsidR="006A4A08" w:rsidRPr="005F391F" w:rsidRDefault="00C23CAC" w:rsidP="007D0471">
      <w:pPr>
        <w:pStyle w:val="Heading1"/>
        <w:numPr>
          <w:ilvl w:val="0"/>
          <w:numId w:val="0"/>
        </w:numPr>
      </w:pPr>
      <w:bookmarkStart w:id="1" w:name="_Toc44379359"/>
      <w:r w:rsidRPr="005F391F">
        <w:t xml:space="preserve">List of </w:t>
      </w:r>
      <w:r w:rsidR="2D56E7D4" w:rsidRPr="005F391F">
        <w:t>Tables</w:t>
      </w:r>
      <w:bookmarkEnd w:id="1"/>
    </w:p>
    <w:p w14:paraId="19D58BA6" w14:textId="5A485284" w:rsidR="0057522D" w:rsidRDefault="006A4A08">
      <w:pPr>
        <w:pStyle w:val="TableofFigures"/>
        <w:tabs>
          <w:tab w:val="right" w:leader="dot" w:pos="9350"/>
        </w:tabs>
        <w:rPr>
          <w:rFonts w:asciiTheme="minorHAnsi" w:hAnsiTheme="minorHAnsi"/>
          <w:noProof/>
          <w:sz w:val="24"/>
          <w:szCs w:val="24"/>
          <w:lang w:eastAsia="en-US"/>
        </w:rPr>
      </w:pPr>
      <w:r w:rsidRPr="00231FAD">
        <w:rPr>
          <w:highlight w:val="yellow"/>
        </w:rPr>
        <w:fldChar w:fldCharType="begin"/>
      </w:r>
      <w:r w:rsidRPr="00231FAD">
        <w:rPr>
          <w:highlight w:val="yellow"/>
        </w:rPr>
        <w:instrText xml:space="preserve"> TOC \h \z \c "Table" </w:instrText>
      </w:r>
      <w:r w:rsidRPr="00231FAD">
        <w:rPr>
          <w:highlight w:val="yellow"/>
        </w:rPr>
        <w:fldChar w:fldCharType="separate"/>
      </w:r>
      <w:hyperlink w:anchor="_Toc44379351" w:history="1">
        <w:r w:rsidR="0057522D" w:rsidRPr="00DE6C51">
          <w:rPr>
            <w:rStyle w:val="Hyperlink"/>
            <w:noProof/>
          </w:rPr>
          <w:t>Table 2.2 Financial Inputs for Conventional Technologies</w:t>
        </w:r>
        <w:r w:rsidR="0057522D">
          <w:rPr>
            <w:noProof/>
            <w:webHidden/>
          </w:rPr>
          <w:tab/>
        </w:r>
        <w:r w:rsidR="0057522D">
          <w:rPr>
            <w:noProof/>
            <w:webHidden/>
          </w:rPr>
          <w:fldChar w:fldCharType="begin"/>
        </w:r>
        <w:r w:rsidR="0057522D">
          <w:rPr>
            <w:noProof/>
            <w:webHidden/>
          </w:rPr>
          <w:instrText xml:space="preserve"> PAGEREF _Toc44379351 \h </w:instrText>
        </w:r>
        <w:r w:rsidR="0057522D">
          <w:rPr>
            <w:noProof/>
            <w:webHidden/>
          </w:rPr>
        </w:r>
        <w:r w:rsidR="0057522D">
          <w:rPr>
            <w:noProof/>
            <w:webHidden/>
          </w:rPr>
          <w:fldChar w:fldCharType="separate"/>
        </w:r>
        <w:r w:rsidR="0057522D">
          <w:rPr>
            <w:noProof/>
            <w:webHidden/>
          </w:rPr>
          <w:t>29</w:t>
        </w:r>
        <w:r w:rsidR="0057522D">
          <w:rPr>
            <w:noProof/>
            <w:webHidden/>
          </w:rPr>
          <w:fldChar w:fldCharType="end"/>
        </w:r>
      </w:hyperlink>
    </w:p>
    <w:p w14:paraId="305B2092" w14:textId="2F661599" w:rsidR="0057522D" w:rsidRDefault="006C657B">
      <w:pPr>
        <w:pStyle w:val="TableofFigures"/>
        <w:tabs>
          <w:tab w:val="right" w:leader="dot" w:pos="9350"/>
        </w:tabs>
        <w:rPr>
          <w:rFonts w:asciiTheme="minorHAnsi" w:hAnsiTheme="minorHAnsi"/>
          <w:noProof/>
          <w:sz w:val="24"/>
          <w:szCs w:val="24"/>
          <w:lang w:eastAsia="en-US"/>
        </w:rPr>
      </w:pPr>
      <w:hyperlink w:anchor="_Toc44379352" w:history="1">
        <w:r w:rsidR="0057522D" w:rsidRPr="00DE6C51">
          <w:rPr>
            <w:rStyle w:val="Hyperlink"/>
            <w:noProof/>
          </w:rPr>
          <w:t>Table 2.3 Financial Inputs for Solution</w:t>
        </w:r>
        <w:r w:rsidR="0057522D">
          <w:rPr>
            <w:noProof/>
            <w:webHidden/>
          </w:rPr>
          <w:tab/>
        </w:r>
        <w:r w:rsidR="0057522D">
          <w:rPr>
            <w:noProof/>
            <w:webHidden/>
          </w:rPr>
          <w:fldChar w:fldCharType="begin"/>
        </w:r>
        <w:r w:rsidR="0057522D">
          <w:rPr>
            <w:noProof/>
            <w:webHidden/>
          </w:rPr>
          <w:instrText xml:space="preserve"> PAGEREF _Toc44379352 \h </w:instrText>
        </w:r>
        <w:r w:rsidR="0057522D">
          <w:rPr>
            <w:noProof/>
            <w:webHidden/>
          </w:rPr>
        </w:r>
        <w:r w:rsidR="0057522D">
          <w:rPr>
            <w:noProof/>
            <w:webHidden/>
          </w:rPr>
          <w:fldChar w:fldCharType="separate"/>
        </w:r>
        <w:r w:rsidR="0057522D">
          <w:rPr>
            <w:noProof/>
            <w:webHidden/>
          </w:rPr>
          <w:t>30</w:t>
        </w:r>
        <w:r w:rsidR="0057522D">
          <w:rPr>
            <w:noProof/>
            <w:webHidden/>
          </w:rPr>
          <w:fldChar w:fldCharType="end"/>
        </w:r>
      </w:hyperlink>
    </w:p>
    <w:p w14:paraId="32FD3C89" w14:textId="2DB6DE23" w:rsidR="0057522D" w:rsidRDefault="006C657B">
      <w:pPr>
        <w:pStyle w:val="TableofFigures"/>
        <w:tabs>
          <w:tab w:val="right" w:leader="dot" w:pos="9350"/>
        </w:tabs>
        <w:rPr>
          <w:rFonts w:asciiTheme="minorHAnsi" w:hAnsiTheme="minorHAnsi"/>
          <w:noProof/>
          <w:sz w:val="24"/>
          <w:szCs w:val="24"/>
          <w:lang w:eastAsia="en-US"/>
        </w:rPr>
      </w:pPr>
      <w:hyperlink w:anchor="_Toc44379353" w:history="1">
        <w:r w:rsidR="0057522D" w:rsidRPr="00DE6C51">
          <w:rPr>
            <w:rStyle w:val="Hyperlink"/>
            <w:noProof/>
          </w:rPr>
          <w:t>Table 2.4 Technical  Inputs Conventional Technologies</w:t>
        </w:r>
        <w:r w:rsidR="0057522D">
          <w:rPr>
            <w:noProof/>
            <w:webHidden/>
          </w:rPr>
          <w:tab/>
        </w:r>
        <w:r w:rsidR="0057522D">
          <w:rPr>
            <w:noProof/>
            <w:webHidden/>
          </w:rPr>
          <w:fldChar w:fldCharType="begin"/>
        </w:r>
        <w:r w:rsidR="0057522D">
          <w:rPr>
            <w:noProof/>
            <w:webHidden/>
          </w:rPr>
          <w:instrText xml:space="preserve"> PAGEREF _Toc44379353 \h </w:instrText>
        </w:r>
        <w:r w:rsidR="0057522D">
          <w:rPr>
            <w:noProof/>
            <w:webHidden/>
          </w:rPr>
        </w:r>
        <w:r w:rsidR="0057522D">
          <w:rPr>
            <w:noProof/>
            <w:webHidden/>
          </w:rPr>
          <w:fldChar w:fldCharType="separate"/>
        </w:r>
        <w:r w:rsidR="0057522D">
          <w:rPr>
            <w:noProof/>
            <w:webHidden/>
          </w:rPr>
          <w:t>30</w:t>
        </w:r>
        <w:r w:rsidR="0057522D">
          <w:rPr>
            <w:noProof/>
            <w:webHidden/>
          </w:rPr>
          <w:fldChar w:fldCharType="end"/>
        </w:r>
      </w:hyperlink>
    </w:p>
    <w:p w14:paraId="38080FCA" w14:textId="47C0CD4A" w:rsidR="0057522D" w:rsidRDefault="006C657B">
      <w:pPr>
        <w:pStyle w:val="TableofFigures"/>
        <w:tabs>
          <w:tab w:val="right" w:leader="dot" w:pos="9350"/>
        </w:tabs>
        <w:rPr>
          <w:rFonts w:asciiTheme="minorHAnsi" w:hAnsiTheme="minorHAnsi"/>
          <w:noProof/>
          <w:sz w:val="24"/>
          <w:szCs w:val="24"/>
          <w:lang w:eastAsia="en-US"/>
        </w:rPr>
      </w:pPr>
      <w:hyperlink w:anchor="_Toc44379354" w:history="1">
        <w:r w:rsidR="0057522D" w:rsidRPr="00DE6C51">
          <w:rPr>
            <w:rStyle w:val="Hyperlink"/>
            <w:noProof/>
          </w:rPr>
          <w:t>Table 2.5 Technical Inputs Solution</w:t>
        </w:r>
        <w:r w:rsidR="0057522D">
          <w:rPr>
            <w:noProof/>
            <w:webHidden/>
          </w:rPr>
          <w:tab/>
        </w:r>
        <w:r w:rsidR="0057522D">
          <w:rPr>
            <w:noProof/>
            <w:webHidden/>
          </w:rPr>
          <w:fldChar w:fldCharType="begin"/>
        </w:r>
        <w:r w:rsidR="0057522D">
          <w:rPr>
            <w:noProof/>
            <w:webHidden/>
          </w:rPr>
          <w:instrText xml:space="preserve"> PAGEREF _Toc44379354 \h </w:instrText>
        </w:r>
        <w:r w:rsidR="0057522D">
          <w:rPr>
            <w:noProof/>
            <w:webHidden/>
          </w:rPr>
        </w:r>
        <w:r w:rsidR="0057522D">
          <w:rPr>
            <w:noProof/>
            <w:webHidden/>
          </w:rPr>
          <w:fldChar w:fldCharType="separate"/>
        </w:r>
        <w:r w:rsidR="0057522D">
          <w:rPr>
            <w:noProof/>
            <w:webHidden/>
          </w:rPr>
          <w:t>31</w:t>
        </w:r>
        <w:r w:rsidR="0057522D">
          <w:rPr>
            <w:noProof/>
            <w:webHidden/>
          </w:rPr>
          <w:fldChar w:fldCharType="end"/>
        </w:r>
      </w:hyperlink>
    </w:p>
    <w:p w14:paraId="28527ED1" w14:textId="06640DBD" w:rsidR="0057522D" w:rsidRDefault="006C657B">
      <w:pPr>
        <w:pStyle w:val="TableofFigures"/>
        <w:tabs>
          <w:tab w:val="right" w:leader="dot" w:pos="9350"/>
        </w:tabs>
        <w:rPr>
          <w:rFonts w:asciiTheme="minorHAnsi" w:hAnsiTheme="minorHAnsi"/>
          <w:noProof/>
          <w:sz w:val="24"/>
          <w:szCs w:val="24"/>
          <w:lang w:eastAsia="en-US"/>
        </w:rPr>
      </w:pPr>
      <w:hyperlink w:anchor="_Toc44379355" w:history="1">
        <w:r w:rsidR="0057522D" w:rsidRPr="00DE6C51">
          <w:rPr>
            <w:rStyle w:val="Hyperlink"/>
            <w:noProof/>
          </w:rPr>
          <w:t>Table 3.1 World Adoption of the Solution</w:t>
        </w:r>
        <w:r w:rsidR="0057522D">
          <w:rPr>
            <w:noProof/>
            <w:webHidden/>
          </w:rPr>
          <w:tab/>
        </w:r>
        <w:r w:rsidR="0057522D">
          <w:rPr>
            <w:noProof/>
            <w:webHidden/>
          </w:rPr>
          <w:fldChar w:fldCharType="begin"/>
        </w:r>
        <w:r w:rsidR="0057522D">
          <w:rPr>
            <w:noProof/>
            <w:webHidden/>
          </w:rPr>
          <w:instrText xml:space="preserve"> PAGEREF _Toc44379355 \h </w:instrText>
        </w:r>
        <w:r w:rsidR="0057522D">
          <w:rPr>
            <w:noProof/>
            <w:webHidden/>
          </w:rPr>
        </w:r>
        <w:r w:rsidR="0057522D">
          <w:rPr>
            <w:noProof/>
            <w:webHidden/>
          </w:rPr>
          <w:fldChar w:fldCharType="separate"/>
        </w:r>
        <w:r w:rsidR="0057522D">
          <w:rPr>
            <w:noProof/>
            <w:webHidden/>
          </w:rPr>
          <w:t>35</w:t>
        </w:r>
        <w:r w:rsidR="0057522D">
          <w:rPr>
            <w:noProof/>
            <w:webHidden/>
          </w:rPr>
          <w:fldChar w:fldCharType="end"/>
        </w:r>
      </w:hyperlink>
    </w:p>
    <w:p w14:paraId="7FD7E7DF" w14:textId="62BBA360" w:rsidR="0057522D" w:rsidRDefault="006C657B">
      <w:pPr>
        <w:pStyle w:val="TableofFigures"/>
        <w:tabs>
          <w:tab w:val="right" w:leader="dot" w:pos="9350"/>
        </w:tabs>
        <w:rPr>
          <w:rFonts w:asciiTheme="minorHAnsi" w:hAnsiTheme="minorHAnsi"/>
          <w:noProof/>
          <w:sz w:val="24"/>
          <w:szCs w:val="24"/>
          <w:lang w:eastAsia="en-US"/>
        </w:rPr>
      </w:pPr>
      <w:hyperlink w:anchor="_Toc44379356" w:history="1">
        <w:r w:rsidR="0057522D" w:rsidRPr="00DE6C51">
          <w:rPr>
            <w:rStyle w:val="Hyperlink"/>
            <w:noProof/>
          </w:rPr>
          <w:t>Table 3.4 Financial Impacts</w:t>
        </w:r>
        <w:r w:rsidR="0057522D">
          <w:rPr>
            <w:noProof/>
            <w:webHidden/>
          </w:rPr>
          <w:tab/>
        </w:r>
        <w:r w:rsidR="0057522D">
          <w:rPr>
            <w:noProof/>
            <w:webHidden/>
          </w:rPr>
          <w:fldChar w:fldCharType="begin"/>
        </w:r>
        <w:r w:rsidR="0057522D">
          <w:rPr>
            <w:noProof/>
            <w:webHidden/>
          </w:rPr>
          <w:instrText xml:space="preserve"> PAGEREF _Toc44379356 \h </w:instrText>
        </w:r>
        <w:r w:rsidR="0057522D">
          <w:rPr>
            <w:noProof/>
            <w:webHidden/>
          </w:rPr>
        </w:r>
        <w:r w:rsidR="0057522D">
          <w:rPr>
            <w:noProof/>
            <w:webHidden/>
          </w:rPr>
          <w:fldChar w:fldCharType="separate"/>
        </w:r>
        <w:r w:rsidR="0057522D">
          <w:rPr>
            <w:noProof/>
            <w:webHidden/>
          </w:rPr>
          <w:t>38</w:t>
        </w:r>
        <w:r w:rsidR="0057522D">
          <w:rPr>
            <w:noProof/>
            <w:webHidden/>
          </w:rPr>
          <w:fldChar w:fldCharType="end"/>
        </w:r>
      </w:hyperlink>
    </w:p>
    <w:p w14:paraId="18E74EF3" w14:textId="7EF1795D" w:rsidR="0057522D" w:rsidRDefault="006C657B">
      <w:pPr>
        <w:pStyle w:val="TableofFigures"/>
        <w:tabs>
          <w:tab w:val="right" w:leader="dot" w:pos="9350"/>
        </w:tabs>
        <w:rPr>
          <w:rFonts w:asciiTheme="minorHAnsi" w:hAnsiTheme="minorHAnsi"/>
          <w:noProof/>
          <w:sz w:val="24"/>
          <w:szCs w:val="24"/>
          <w:lang w:eastAsia="en-US"/>
        </w:rPr>
      </w:pPr>
      <w:hyperlink w:anchor="_Toc44379357" w:history="1">
        <w:r w:rsidR="0057522D" w:rsidRPr="00DE6C51">
          <w:rPr>
            <w:rStyle w:val="Hyperlink"/>
            <w:noProof/>
          </w:rPr>
          <w:t>Table 4.1 Benchmarks</w:t>
        </w:r>
        <w:r w:rsidR="0057522D">
          <w:rPr>
            <w:noProof/>
            <w:webHidden/>
          </w:rPr>
          <w:tab/>
        </w:r>
        <w:r w:rsidR="0057522D">
          <w:rPr>
            <w:noProof/>
            <w:webHidden/>
          </w:rPr>
          <w:fldChar w:fldCharType="begin"/>
        </w:r>
        <w:r w:rsidR="0057522D">
          <w:rPr>
            <w:noProof/>
            <w:webHidden/>
          </w:rPr>
          <w:instrText xml:space="preserve"> PAGEREF _Toc44379357 \h </w:instrText>
        </w:r>
        <w:r w:rsidR="0057522D">
          <w:rPr>
            <w:noProof/>
            <w:webHidden/>
          </w:rPr>
        </w:r>
        <w:r w:rsidR="0057522D">
          <w:rPr>
            <w:noProof/>
            <w:webHidden/>
          </w:rPr>
          <w:fldChar w:fldCharType="separate"/>
        </w:r>
        <w:r w:rsidR="0057522D">
          <w:rPr>
            <w:noProof/>
            <w:webHidden/>
          </w:rPr>
          <w:t>40</w:t>
        </w:r>
        <w:r w:rsidR="0057522D">
          <w:rPr>
            <w:noProof/>
            <w:webHidden/>
          </w:rPr>
          <w:fldChar w:fldCharType="end"/>
        </w:r>
      </w:hyperlink>
    </w:p>
    <w:p w14:paraId="4825AD3F" w14:textId="669FC1AA" w:rsidR="00640665" w:rsidRPr="00426538" w:rsidRDefault="006A4A08" w:rsidP="00E069AC">
      <w:r w:rsidRPr="00231FAD">
        <w:rPr>
          <w:highlight w:val="yellow"/>
        </w:rPr>
        <w:fldChar w:fldCharType="end"/>
      </w:r>
      <w:r w:rsidR="00640665" w:rsidRPr="00426538">
        <w:br w:type="page"/>
      </w:r>
    </w:p>
    <w:p w14:paraId="5A9C0040" w14:textId="1446BB7A" w:rsidR="00B446A5" w:rsidRPr="005F391F" w:rsidRDefault="2D56E7D4" w:rsidP="007D0471">
      <w:pPr>
        <w:pStyle w:val="Heading1"/>
        <w:numPr>
          <w:ilvl w:val="0"/>
          <w:numId w:val="0"/>
        </w:numPr>
      </w:pPr>
      <w:bookmarkStart w:id="2" w:name="_Toc44379360"/>
      <w:r w:rsidRPr="005F391F">
        <w:lastRenderedPageBreak/>
        <w:t>Acronyms and Symbols</w:t>
      </w:r>
      <w:bookmarkEnd w:id="2"/>
    </w:p>
    <w:p w14:paraId="321DC8A0" w14:textId="77777777" w:rsidR="001C4F00" w:rsidRPr="005F391F" w:rsidRDefault="001C4F00" w:rsidP="00BB3C2B">
      <w:pPr>
        <w:pStyle w:val="ListParagraph"/>
        <w:numPr>
          <w:ilvl w:val="0"/>
          <w:numId w:val="5"/>
        </w:numPr>
        <w:spacing w:after="160" w:line="276" w:lineRule="auto"/>
      </w:pPr>
      <w:r w:rsidRPr="005F391F">
        <w:t>AMPERE – Assessment of Climate Change Mitigation Pathways and Evaluation of the Robustness of Mitigation Cost Estimates</w:t>
      </w:r>
    </w:p>
    <w:p w14:paraId="3BA6639D"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BAU – Business as Usual</w:t>
      </w:r>
    </w:p>
    <w:p w14:paraId="79484E6E" w14:textId="77777777" w:rsidR="001C4F00" w:rsidRDefault="001C4F00" w:rsidP="00A46825">
      <w:pPr>
        <w:pStyle w:val="ListParagraph"/>
        <w:numPr>
          <w:ilvl w:val="0"/>
          <w:numId w:val="3"/>
        </w:numPr>
        <w:tabs>
          <w:tab w:val="left" w:pos="1701"/>
        </w:tabs>
        <w:spacing w:line="240" w:lineRule="auto"/>
        <w:rPr>
          <w:bCs/>
        </w:rPr>
      </w:pPr>
      <w:r w:rsidRPr="00A46825">
        <w:rPr>
          <w:bCs/>
        </w:rPr>
        <w:t>CH</w:t>
      </w:r>
      <w:r w:rsidRPr="00A46825">
        <w:rPr>
          <w:bCs/>
          <w:vertAlign w:val="subscript"/>
        </w:rPr>
        <w:t>4</w:t>
      </w:r>
      <w:r w:rsidRPr="00A46825">
        <w:rPr>
          <w:bCs/>
        </w:rPr>
        <w:t xml:space="preserve"> </w:t>
      </w:r>
      <w:r>
        <w:rPr>
          <w:bCs/>
        </w:rPr>
        <w:t>–</w:t>
      </w:r>
      <w:r w:rsidRPr="00A46825">
        <w:rPr>
          <w:bCs/>
        </w:rPr>
        <w:t xml:space="preserve"> Methane</w:t>
      </w:r>
    </w:p>
    <w:p w14:paraId="65F5CE57" w14:textId="77777777" w:rsidR="001C4F00" w:rsidRPr="005F391F" w:rsidRDefault="001C4F00" w:rsidP="00BB3C2B">
      <w:pPr>
        <w:pStyle w:val="ListParagraph"/>
        <w:numPr>
          <w:ilvl w:val="0"/>
          <w:numId w:val="5"/>
        </w:numPr>
        <w:spacing w:after="160" w:line="276" w:lineRule="auto"/>
      </w:pPr>
      <w:r w:rsidRPr="005F391F">
        <w:t>CO</w:t>
      </w:r>
      <w:r w:rsidRPr="005F391F">
        <w:rPr>
          <w:vertAlign w:val="subscript"/>
        </w:rPr>
        <w:t>2</w:t>
      </w:r>
      <w:r w:rsidRPr="005F391F">
        <w:t xml:space="preserve"> – Carbon Dioxide</w:t>
      </w:r>
    </w:p>
    <w:p w14:paraId="21F9CD87" w14:textId="77777777" w:rsidR="001C4F00" w:rsidRPr="005F391F" w:rsidRDefault="001C4F00" w:rsidP="00DA1300">
      <w:pPr>
        <w:pStyle w:val="ListParagraph"/>
        <w:numPr>
          <w:ilvl w:val="0"/>
          <w:numId w:val="3"/>
        </w:numPr>
        <w:tabs>
          <w:tab w:val="left" w:pos="1701"/>
        </w:tabs>
        <w:spacing w:line="240" w:lineRule="auto"/>
        <w:rPr>
          <w:bCs/>
        </w:rPr>
      </w:pPr>
      <w:r w:rsidRPr="005F391F">
        <w:rPr>
          <w:bCs/>
        </w:rPr>
        <w:t>CO</w:t>
      </w:r>
      <w:r w:rsidRPr="005F391F">
        <w:rPr>
          <w:bCs/>
          <w:vertAlign w:val="subscript"/>
        </w:rPr>
        <w:t xml:space="preserve">2 </w:t>
      </w:r>
      <w:r w:rsidRPr="005F391F">
        <w:rPr>
          <w:bCs/>
        </w:rPr>
        <w:t>eq. - Carbon Dioxide equivalent</w:t>
      </w:r>
    </w:p>
    <w:p w14:paraId="074E796E" w14:textId="77777777" w:rsidR="001C4F00" w:rsidRPr="00A46825" w:rsidRDefault="001C4F00" w:rsidP="00DA1300">
      <w:pPr>
        <w:pStyle w:val="ListParagraph"/>
        <w:numPr>
          <w:ilvl w:val="0"/>
          <w:numId w:val="3"/>
        </w:numPr>
        <w:tabs>
          <w:tab w:val="left" w:pos="1701"/>
        </w:tabs>
        <w:spacing w:line="240" w:lineRule="auto"/>
        <w:rPr>
          <w:bCs/>
        </w:rPr>
      </w:pPr>
      <w:r w:rsidRPr="00A46825">
        <w:rPr>
          <w:bCs/>
        </w:rPr>
        <w:t>DOC – Degradable organic carbon</w:t>
      </w:r>
    </w:p>
    <w:p w14:paraId="68952C14" w14:textId="77777777" w:rsidR="001C4F00" w:rsidRPr="005F391F" w:rsidRDefault="001C4F00" w:rsidP="00BB3C2B">
      <w:pPr>
        <w:pStyle w:val="ListParagraph"/>
        <w:numPr>
          <w:ilvl w:val="0"/>
          <w:numId w:val="5"/>
        </w:numPr>
        <w:spacing w:after="160" w:line="276" w:lineRule="auto"/>
      </w:pPr>
      <w:r w:rsidRPr="005F391F">
        <w:t>DS – Degree Scenario</w:t>
      </w:r>
    </w:p>
    <w:p w14:paraId="3DC8E12B"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Pr>
          <w:bCs/>
          <w:color w:val="000000" w:themeColor="text1"/>
        </w:rPr>
        <w:t>EPA – Environmental Protection Agency</w:t>
      </w:r>
    </w:p>
    <w:p w14:paraId="5E7309A8" w14:textId="77777777" w:rsidR="001C4F00" w:rsidRPr="005F391F" w:rsidRDefault="001C4F00" w:rsidP="00BB3C2B">
      <w:pPr>
        <w:pStyle w:val="ListParagraph"/>
        <w:numPr>
          <w:ilvl w:val="0"/>
          <w:numId w:val="5"/>
        </w:numPr>
        <w:spacing w:after="160" w:line="276" w:lineRule="auto"/>
      </w:pPr>
      <w:r w:rsidRPr="005F391F">
        <w:t>ETP – Energy Technology Perspectives</w:t>
      </w:r>
    </w:p>
    <w:p w14:paraId="7E466677" w14:textId="77777777" w:rsidR="001C4F00" w:rsidRPr="005F391F" w:rsidRDefault="001C4F00" w:rsidP="00BB3C2B">
      <w:pPr>
        <w:pStyle w:val="ListParagraph"/>
        <w:numPr>
          <w:ilvl w:val="0"/>
          <w:numId w:val="5"/>
        </w:numPr>
        <w:spacing w:after="160" w:line="276" w:lineRule="auto"/>
      </w:pPr>
      <w:r w:rsidRPr="005F391F">
        <w:t>EU – European Union</w:t>
      </w:r>
    </w:p>
    <w:p w14:paraId="6DD5EDC5" w14:textId="77777777" w:rsidR="001C4F00"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FOM – Fixed Operation and Maintenance Costs</w:t>
      </w:r>
    </w:p>
    <w:p w14:paraId="430F9939" w14:textId="77777777" w:rsidR="001C4F00" w:rsidRPr="005F391F" w:rsidRDefault="001C4F00" w:rsidP="00BB3C2B">
      <w:pPr>
        <w:pStyle w:val="ListParagraph"/>
        <w:numPr>
          <w:ilvl w:val="0"/>
          <w:numId w:val="5"/>
        </w:numPr>
        <w:spacing w:after="160" w:line="276" w:lineRule="auto"/>
      </w:pPr>
      <w:r w:rsidRPr="005F391F">
        <w:t>GEM-E3 – General Equilibrium model for Economy, Energy and Environment</w:t>
      </w:r>
    </w:p>
    <w:p w14:paraId="487606E2" w14:textId="77777777" w:rsidR="001C4F00" w:rsidRPr="005F391F" w:rsidRDefault="001C4F00" w:rsidP="00BB3C2B">
      <w:pPr>
        <w:pStyle w:val="ListParagraph"/>
        <w:numPr>
          <w:ilvl w:val="0"/>
          <w:numId w:val="5"/>
        </w:numPr>
        <w:spacing w:after="160" w:line="276" w:lineRule="auto"/>
      </w:pPr>
      <w:r w:rsidRPr="005F391F">
        <w:t>GHG – Greenhouse Gases</w:t>
      </w:r>
    </w:p>
    <w:p w14:paraId="72F2EA82"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 xml:space="preserve">GMI – </w:t>
      </w:r>
      <w:r w:rsidRPr="00A46825">
        <w:t>Global Methane Initiative</w:t>
      </w:r>
    </w:p>
    <w:p w14:paraId="6C1B7855" w14:textId="77777777" w:rsidR="001C4F00" w:rsidRPr="005F391F" w:rsidRDefault="001C4F00" w:rsidP="00BB3C2B">
      <w:pPr>
        <w:pStyle w:val="ListParagraph"/>
        <w:numPr>
          <w:ilvl w:val="0"/>
          <w:numId w:val="5"/>
        </w:numPr>
        <w:spacing w:after="160" w:line="276" w:lineRule="auto"/>
      </w:pPr>
      <w:r w:rsidRPr="005F391F">
        <w:t xml:space="preserve">Gt – Gigatons </w:t>
      </w:r>
    </w:p>
    <w:p w14:paraId="74E43F80" w14:textId="77777777" w:rsidR="001C4F00" w:rsidRPr="005F391F" w:rsidRDefault="001C4F00" w:rsidP="00BB3C2B">
      <w:pPr>
        <w:pStyle w:val="ListParagraph"/>
        <w:numPr>
          <w:ilvl w:val="0"/>
          <w:numId w:val="5"/>
        </w:numPr>
        <w:spacing w:after="160" w:line="276" w:lineRule="auto"/>
      </w:pPr>
      <w:r w:rsidRPr="005F391F">
        <w:t xml:space="preserve">GW - Gigawatts </w:t>
      </w:r>
    </w:p>
    <w:p w14:paraId="7364FD9E" w14:textId="77777777" w:rsidR="001C4F00" w:rsidRPr="00A46825" w:rsidRDefault="001C4F00" w:rsidP="00DA1300">
      <w:pPr>
        <w:pStyle w:val="ListParagraph"/>
        <w:numPr>
          <w:ilvl w:val="0"/>
          <w:numId w:val="3"/>
        </w:numPr>
        <w:tabs>
          <w:tab w:val="left" w:pos="1701"/>
        </w:tabs>
        <w:spacing w:line="240" w:lineRule="auto"/>
        <w:rPr>
          <w:bCs/>
        </w:rPr>
      </w:pPr>
      <w:r w:rsidRPr="00A46825">
        <w:rPr>
          <w:bCs/>
        </w:rPr>
        <w:t>GWP – Global Warming Potential</w:t>
      </w:r>
    </w:p>
    <w:p w14:paraId="04629ACD" w14:textId="77777777" w:rsidR="001C4F00" w:rsidRPr="005F391F" w:rsidRDefault="001C4F00" w:rsidP="00BB3C2B">
      <w:pPr>
        <w:pStyle w:val="ListParagraph"/>
        <w:numPr>
          <w:ilvl w:val="0"/>
          <w:numId w:val="5"/>
        </w:numPr>
        <w:spacing w:after="160" w:line="276" w:lineRule="auto"/>
      </w:pPr>
      <w:r w:rsidRPr="005F391F">
        <w:t>IEA – International Energy Agency</w:t>
      </w:r>
    </w:p>
    <w:p w14:paraId="55D95C73" w14:textId="77777777" w:rsidR="001C4F00" w:rsidRPr="005F391F" w:rsidRDefault="001C4F00" w:rsidP="00BB3C2B">
      <w:pPr>
        <w:pStyle w:val="ListParagraph"/>
        <w:numPr>
          <w:ilvl w:val="0"/>
          <w:numId w:val="5"/>
        </w:numPr>
        <w:spacing w:after="160" w:line="276" w:lineRule="auto"/>
      </w:pPr>
      <w:r w:rsidRPr="005F391F">
        <w:t>IMAGE/TIMER – Integrated Model to Assess the Global Environment/The Targets IMage Energy Regional model</w:t>
      </w:r>
    </w:p>
    <w:p w14:paraId="0EBC878A" w14:textId="77777777" w:rsidR="001C4F00" w:rsidRPr="005F391F" w:rsidRDefault="001C4F00" w:rsidP="00BB3C2B">
      <w:pPr>
        <w:pStyle w:val="ListParagraph"/>
        <w:numPr>
          <w:ilvl w:val="0"/>
          <w:numId w:val="5"/>
        </w:numPr>
        <w:spacing w:after="160" w:line="276" w:lineRule="auto"/>
      </w:pPr>
      <w:r w:rsidRPr="005F391F">
        <w:t>IPCC – Intergovernmental Panel for Climate Change</w:t>
      </w:r>
    </w:p>
    <w:p w14:paraId="71A871DA" w14:textId="77777777" w:rsidR="001C4F00" w:rsidRPr="005F391F" w:rsidRDefault="001C4F00" w:rsidP="00DA1300">
      <w:pPr>
        <w:pStyle w:val="ListParagraph"/>
        <w:numPr>
          <w:ilvl w:val="0"/>
          <w:numId w:val="3"/>
        </w:numPr>
        <w:tabs>
          <w:tab w:val="left" w:pos="1701"/>
        </w:tabs>
        <w:spacing w:line="240" w:lineRule="auto"/>
        <w:rPr>
          <w:bCs/>
        </w:rPr>
      </w:pPr>
      <w:r w:rsidRPr="005F391F">
        <w:rPr>
          <w:bCs/>
        </w:rPr>
        <w:t>IRENA – International Renewable Energy Agency</w:t>
      </w:r>
    </w:p>
    <w:p w14:paraId="6624A54A" w14:textId="77777777" w:rsidR="001C4F00" w:rsidRPr="00426538" w:rsidRDefault="001C4F00" w:rsidP="00BB3C2B">
      <w:pPr>
        <w:pStyle w:val="ListParagraph"/>
        <w:numPr>
          <w:ilvl w:val="0"/>
          <w:numId w:val="5"/>
        </w:numPr>
        <w:spacing w:after="160" w:line="276" w:lineRule="auto"/>
      </w:pPr>
      <w:r w:rsidRPr="00426538">
        <w:t>LCA – Life Cycle Assessment</w:t>
      </w:r>
    </w:p>
    <w:p w14:paraId="26E5F3B5" w14:textId="77777777" w:rsidR="001C4F00" w:rsidRPr="00426538" w:rsidRDefault="001C4F00" w:rsidP="00DA1300">
      <w:pPr>
        <w:pStyle w:val="ListParagraph"/>
        <w:numPr>
          <w:ilvl w:val="0"/>
          <w:numId w:val="3"/>
        </w:numPr>
        <w:tabs>
          <w:tab w:val="left" w:pos="1701"/>
        </w:tabs>
        <w:spacing w:line="240" w:lineRule="auto"/>
      </w:pPr>
      <w:r w:rsidRPr="00426538">
        <w:rPr>
          <w:bCs/>
        </w:rPr>
        <w:t>LED – Light Emitting Diode</w:t>
      </w:r>
    </w:p>
    <w:p w14:paraId="5EC328D7"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LMOP – Landfill Methane Outreach Program</w:t>
      </w:r>
    </w:p>
    <w:p w14:paraId="0002A1E4" w14:textId="77777777" w:rsidR="001C4F00" w:rsidRPr="00426538" w:rsidRDefault="001C4F00" w:rsidP="00BB3C2B">
      <w:pPr>
        <w:pStyle w:val="ListParagraph"/>
        <w:numPr>
          <w:ilvl w:val="0"/>
          <w:numId w:val="5"/>
        </w:numPr>
        <w:spacing w:after="160" w:line="276" w:lineRule="auto"/>
      </w:pPr>
      <w:r w:rsidRPr="00426538">
        <w:t>MESSAGE-MACRO – Model for Energy Supply Strategy Alternatives and their General Environmental impact with macroeconomic feedback</w:t>
      </w:r>
    </w:p>
    <w:p w14:paraId="00095CE2"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MSW – Municipal Solid Waste</w:t>
      </w:r>
    </w:p>
    <w:p w14:paraId="023CEE4C" w14:textId="77777777" w:rsidR="001C4F00" w:rsidRPr="00426538" w:rsidRDefault="001C4F00" w:rsidP="00DA1300">
      <w:pPr>
        <w:pStyle w:val="ListParagraph"/>
        <w:numPr>
          <w:ilvl w:val="0"/>
          <w:numId w:val="3"/>
        </w:numPr>
        <w:tabs>
          <w:tab w:val="left" w:pos="1701"/>
        </w:tabs>
        <w:spacing w:line="240" w:lineRule="auto"/>
      </w:pPr>
      <w:r w:rsidRPr="00426538">
        <w:t>MW – Megawatt</w:t>
      </w:r>
    </w:p>
    <w:p w14:paraId="768E90A7" w14:textId="77777777" w:rsidR="001C4F00" w:rsidRDefault="001C4F00" w:rsidP="00DA1300">
      <w:pPr>
        <w:pStyle w:val="ListParagraph"/>
        <w:numPr>
          <w:ilvl w:val="0"/>
          <w:numId w:val="3"/>
        </w:numPr>
        <w:tabs>
          <w:tab w:val="left" w:pos="1701"/>
        </w:tabs>
        <w:spacing w:line="240" w:lineRule="auto"/>
        <w:rPr>
          <w:bCs/>
          <w:color w:val="000000" w:themeColor="text1"/>
        </w:rPr>
      </w:pPr>
      <w:r>
        <w:rPr>
          <w:bCs/>
          <w:color w:val="000000" w:themeColor="text1"/>
        </w:rPr>
        <w:t>N</w:t>
      </w:r>
      <w:r w:rsidRPr="00A46825">
        <w:rPr>
          <w:bCs/>
          <w:color w:val="000000" w:themeColor="text1"/>
          <w:vertAlign w:val="subscript"/>
        </w:rPr>
        <w:t>2</w:t>
      </w:r>
      <w:r>
        <w:rPr>
          <w:bCs/>
          <w:color w:val="000000" w:themeColor="text1"/>
        </w:rPr>
        <w:t>O – Nitrous Oxides</w:t>
      </w:r>
    </w:p>
    <w:p w14:paraId="565048B9" w14:textId="77777777" w:rsidR="001C4F00" w:rsidRPr="00426538" w:rsidRDefault="001C4F00" w:rsidP="00DA1300">
      <w:pPr>
        <w:pStyle w:val="ListParagraph"/>
        <w:numPr>
          <w:ilvl w:val="0"/>
          <w:numId w:val="3"/>
        </w:numPr>
        <w:tabs>
          <w:tab w:val="left" w:pos="1701"/>
        </w:tabs>
        <w:spacing w:line="240" w:lineRule="auto"/>
        <w:rPr>
          <w:bCs/>
        </w:rPr>
      </w:pPr>
      <w:r w:rsidRPr="00426538">
        <w:rPr>
          <w:color w:val="000000"/>
        </w:rPr>
        <w:t xml:space="preserve">O&amp;M - </w:t>
      </w:r>
      <w:r w:rsidRPr="00426538">
        <w:rPr>
          <w:rFonts w:eastAsia="Times New Roman"/>
          <w:color w:val="000000"/>
        </w:rPr>
        <w:t>Operation</w:t>
      </w:r>
      <w:r w:rsidRPr="00426538">
        <w:rPr>
          <w:color w:val="000000"/>
        </w:rPr>
        <w:t xml:space="preserve"> and </w:t>
      </w:r>
      <w:r w:rsidRPr="00426538">
        <w:rPr>
          <w:rFonts w:eastAsia="Times New Roman"/>
          <w:color w:val="000000"/>
        </w:rPr>
        <w:t>Maintenance</w:t>
      </w:r>
    </w:p>
    <w:p w14:paraId="6102BD24"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OECD – Organization for Economic Co-operation and Development</w:t>
      </w:r>
    </w:p>
    <w:p w14:paraId="411F0969"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PD – Project Drawdown</w:t>
      </w:r>
    </w:p>
    <w:p w14:paraId="5EB8DA3C"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PDS - Project Drawdown Scenario</w:t>
      </w:r>
    </w:p>
    <w:p w14:paraId="74990882" w14:textId="77777777" w:rsidR="001C4F00" w:rsidRPr="00426538" w:rsidRDefault="001C4F00" w:rsidP="00DA1300">
      <w:pPr>
        <w:pStyle w:val="ListParagraph"/>
        <w:numPr>
          <w:ilvl w:val="0"/>
          <w:numId w:val="3"/>
        </w:numPr>
        <w:tabs>
          <w:tab w:val="left" w:pos="1701"/>
        </w:tabs>
        <w:spacing w:line="240" w:lineRule="auto"/>
      </w:pPr>
      <w:r w:rsidRPr="00426538">
        <w:t>PPM – Parts Per Million</w:t>
      </w:r>
    </w:p>
    <w:p w14:paraId="2DE865D4" w14:textId="77777777" w:rsidR="001C4F00" w:rsidRPr="00426538" w:rsidRDefault="001C4F00" w:rsidP="00DA1300">
      <w:pPr>
        <w:pStyle w:val="ListParagraph"/>
        <w:numPr>
          <w:ilvl w:val="0"/>
          <w:numId w:val="3"/>
        </w:numPr>
        <w:tabs>
          <w:tab w:val="left" w:pos="1701"/>
        </w:tabs>
        <w:spacing w:line="240" w:lineRule="auto"/>
      </w:pPr>
      <w:r w:rsidRPr="00426538">
        <w:t>PV – Photovoltaic</w:t>
      </w:r>
    </w:p>
    <w:p w14:paraId="47974092" w14:textId="77777777" w:rsidR="001C4F00" w:rsidRPr="00426538" w:rsidRDefault="001C4F00" w:rsidP="00BB3C2B">
      <w:pPr>
        <w:pStyle w:val="ListParagraph"/>
        <w:numPr>
          <w:ilvl w:val="0"/>
          <w:numId w:val="5"/>
        </w:numPr>
        <w:spacing w:after="160" w:line="276" w:lineRule="auto"/>
      </w:pPr>
      <w:r>
        <w:t>RE – Renewable Energy</w:t>
      </w:r>
    </w:p>
    <w:p w14:paraId="1094F09E" w14:textId="77777777" w:rsidR="001C4F00" w:rsidRPr="00426538" w:rsidRDefault="001C4F00" w:rsidP="00DA1300">
      <w:pPr>
        <w:pStyle w:val="ListParagraph"/>
        <w:numPr>
          <w:ilvl w:val="0"/>
          <w:numId w:val="3"/>
        </w:numPr>
        <w:tabs>
          <w:tab w:val="left" w:pos="1701"/>
        </w:tabs>
        <w:spacing w:line="240" w:lineRule="auto"/>
      </w:pPr>
      <w:r w:rsidRPr="00426538">
        <w:t xml:space="preserve">REF – Reference Case </w:t>
      </w:r>
    </w:p>
    <w:p w14:paraId="3CDF8D21" w14:textId="77777777" w:rsidR="001C4F00" w:rsidRDefault="001C4F00" w:rsidP="00BB3C2B">
      <w:pPr>
        <w:pStyle w:val="ListParagraph"/>
        <w:numPr>
          <w:ilvl w:val="0"/>
          <w:numId w:val="5"/>
        </w:numPr>
        <w:spacing w:after="160" w:line="276" w:lineRule="auto"/>
      </w:pPr>
      <w:r w:rsidRPr="00426538">
        <w:t>RES – Renewable Energy Sources</w:t>
      </w:r>
    </w:p>
    <w:p w14:paraId="6735F983" w14:textId="77777777" w:rsidR="001C4F00" w:rsidRPr="00426538" w:rsidRDefault="001C4F00" w:rsidP="00DA1300">
      <w:pPr>
        <w:pStyle w:val="ListParagraph"/>
        <w:numPr>
          <w:ilvl w:val="0"/>
          <w:numId w:val="3"/>
        </w:numPr>
        <w:tabs>
          <w:tab w:val="left" w:pos="1701"/>
        </w:tabs>
        <w:spacing w:line="240" w:lineRule="auto"/>
      </w:pPr>
      <w:r w:rsidRPr="00426538">
        <w:t>RRS – Reduction and Replacement Solutions</w:t>
      </w:r>
    </w:p>
    <w:p w14:paraId="1CB1FE38"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TAM - Total Addressable Market</w:t>
      </w:r>
    </w:p>
    <w:p w14:paraId="737265D6" w14:textId="77777777" w:rsidR="001C4F00" w:rsidRPr="00426538" w:rsidRDefault="001C4F00" w:rsidP="00BB3C2B">
      <w:pPr>
        <w:pStyle w:val="ListParagraph"/>
        <w:numPr>
          <w:ilvl w:val="0"/>
          <w:numId w:val="5"/>
        </w:numPr>
        <w:spacing w:after="160" w:line="276" w:lineRule="auto"/>
      </w:pPr>
      <w:r w:rsidRPr="00426538">
        <w:lastRenderedPageBreak/>
        <w:t>TES – Thermal Energy Storage</w:t>
      </w:r>
    </w:p>
    <w:p w14:paraId="06B9A520"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TWh - Terawatt-Hours</w:t>
      </w:r>
    </w:p>
    <w:p w14:paraId="1B008323" w14:textId="77777777" w:rsidR="001C4F00" w:rsidRPr="00A46825" w:rsidRDefault="001C4F00" w:rsidP="00BB3C2B">
      <w:pPr>
        <w:pStyle w:val="ListParagraph"/>
        <w:numPr>
          <w:ilvl w:val="0"/>
          <w:numId w:val="5"/>
        </w:numPr>
        <w:spacing w:after="160" w:line="276" w:lineRule="auto"/>
      </w:pPr>
      <w:r w:rsidRPr="00A46825">
        <w:t>US – United States</w:t>
      </w:r>
    </w:p>
    <w:p w14:paraId="7DB38644" w14:textId="77777777" w:rsidR="001C4F00" w:rsidRPr="00A46825" w:rsidRDefault="001C4F00" w:rsidP="00A46825">
      <w:pPr>
        <w:pStyle w:val="ListParagraph"/>
        <w:numPr>
          <w:ilvl w:val="0"/>
          <w:numId w:val="3"/>
        </w:numPr>
        <w:tabs>
          <w:tab w:val="left" w:pos="1701"/>
        </w:tabs>
        <w:spacing w:line="240" w:lineRule="auto"/>
      </w:pPr>
      <w:r w:rsidRPr="00A46825">
        <w:t xml:space="preserve">USAID – United States Agency for International Development </w:t>
      </w:r>
    </w:p>
    <w:p w14:paraId="6B32D384" w14:textId="77777777" w:rsidR="001C4F00" w:rsidRPr="00A46825" w:rsidRDefault="001C4F00" w:rsidP="00DA1300">
      <w:pPr>
        <w:pStyle w:val="ListParagraph"/>
        <w:numPr>
          <w:ilvl w:val="0"/>
          <w:numId w:val="3"/>
        </w:numPr>
        <w:tabs>
          <w:tab w:val="left" w:pos="1701"/>
        </w:tabs>
        <w:spacing w:line="240" w:lineRule="auto"/>
        <w:rPr>
          <w:bCs/>
        </w:rPr>
      </w:pPr>
      <w:r w:rsidRPr="00A46825">
        <w:rPr>
          <w:bCs/>
        </w:rPr>
        <w:t>USD – United States Dollars</w:t>
      </w:r>
    </w:p>
    <w:p w14:paraId="17E94FB0"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VOCS – Volatile Organic compounds</w:t>
      </w:r>
    </w:p>
    <w:p w14:paraId="4E1817A0" w14:textId="77777777" w:rsidR="004A3431" w:rsidRPr="00426538" w:rsidRDefault="004A3431" w:rsidP="00C80032">
      <w:pPr>
        <w:tabs>
          <w:tab w:val="left" w:pos="1701"/>
        </w:tabs>
        <w:spacing w:line="240" w:lineRule="auto"/>
        <w:rPr>
          <w:bCs/>
        </w:rPr>
      </w:pPr>
    </w:p>
    <w:p w14:paraId="4D24B57A" w14:textId="71801161" w:rsidR="00B446A5" w:rsidRPr="00426538" w:rsidRDefault="00B446A5" w:rsidP="00EB247F">
      <w:pPr>
        <w:sectPr w:rsidR="00B446A5" w:rsidRPr="00426538"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426538" w:rsidRDefault="551A77D0" w:rsidP="007D0471">
      <w:pPr>
        <w:pStyle w:val="Heading1"/>
        <w:numPr>
          <w:ilvl w:val="0"/>
          <w:numId w:val="0"/>
        </w:numPr>
      </w:pPr>
      <w:bookmarkStart w:id="3" w:name="_Toc44379361"/>
      <w:r w:rsidRPr="00426538">
        <w:lastRenderedPageBreak/>
        <w:t>Executive Summary</w:t>
      </w:r>
      <w:bookmarkEnd w:id="3"/>
    </w:p>
    <w:p w14:paraId="0EC82CF9" w14:textId="77777777" w:rsidR="00231FAD" w:rsidRPr="00231FAD" w:rsidRDefault="00231FAD" w:rsidP="00231FAD">
      <w:pPr>
        <w:pStyle w:val="NormalWeb"/>
        <w:spacing w:before="0" w:beforeAutospacing="0" w:after="120" w:afterAutospacing="0" w:line="240" w:lineRule="auto"/>
        <w:rPr>
          <w:rFonts w:eastAsiaTheme="minorEastAsia" w:cstheme="minorBidi"/>
          <w:sz w:val="22"/>
          <w:szCs w:val="22"/>
          <w:lang w:eastAsia="ja-JP"/>
        </w:rPr>
      </w:pPr>
      <w:r w:rsidRPr="00231FAD">
        <w:rPr>
          <w:rFonts w:eastAsiaTheme="minorEastAsia" w:cstheme="minorBidi"/>
          <w:sz w:val="22"/>
          <w:szCs w:val="22"/>
          <w:lang w:eastAsia="ja-JP"/>
        </w:rPr>
        <w:t>Project Drawdown defines landfill methane as: the process of capturing methane generated from anaerobic digestion of municipal solid waste in landfills and incinerating the captured biogas to generate electricity. This solution replaces conventional electricity-generating technologies such as coal, oil, and natural gas power plants.</w:t>
      </w:r>
    </w:p>
    <w:p w14:paraId="414BEC78" w14:textId="77777777" w:rsidR="00FB041A" w:rsidRDefault="00231FAD" w:rsidP="00231FAD">
      <w:pPr>
        <w:pStyle w:val="NormalWeb"/>
        <w:spacing w:before="0" w:beforeAutospacing="0" w:after="120" w:afterAutospacing="0" w:line="240" w:lineRule="auto"/>
        <w:rPr>
          <w:sz w:val="22"/>
          <w:szCs w:val="22"/>
        </w:rPr>
      </w:pPr>
      <w:r w:rsidRPr="00231FAD">
        <w:rPr>
          <w:rFonts w:eastAsiaTheme="minorEastAsia" w:cstheme="minorBidi"/>
          <w:sz w:val="22"/>
          <w:szCs w:val="22"/>
          <w:lang w:eastAsia="ja-JP"/>
        </w:rPr>
        <w:t xml:space="preserve">Landfill methane capture is most effective in closed and engineered landfills, achieving 85 percent efficiency or more; it is least effective in open dumps, where the collection efficiency is approximately 10 percent and capture is typically not seen as an economically favorable decision. As a waste treatment solution, from a climate perspective, </w:t>
      </w:r>
      <w:r w:rsidRPr="00231FAD">
        <w:rPr>
          <w:rFonts w:eastAsiaTheme="minorEastAsia" w:cstheme="minorBidi"/>
          <w:i/>
          <w:iCs/>
          <w:sz w:val="22"/>
          <w:szCs w:val="22"/>
          <w:lang w:eastAsia="ja-JP"/>
        </w:rPr>
        <w:t>landfill methane</w:t>
      </w:r>
      <w:r w:rsidRPr="00231FAD">
        <w:rPr>
          <w:rFonts w:eastAsiaTheme="minorEastAsia" w:cstheme="minorBidi"/>
          <w:sz w:val="22"/>
          <w:szCs w:val="22"/>
          <w:lang w:eastAsia="ja-JP"/>
        </w:rPr>
        <w:t xml:space="preserve"> is generally seen as preferable only to landfilling without methane capture. However, where landfills exist it is an important solution for mitigating greenhouse gases.</w:t>
      </w:r>
      <w:r>
        <w:rPr>
          <w:rFonts w:eastAsiaTheme="minorEastAsia" w:cstheme="minorBidi"/>
          <w:sz w:val="22"/>
          <w:szCs w:val="22"/>
          <w:lang w:eastAsia="ja-JP"/>
        </w:rPr>
        <w:t xml:space="preserve"> </w:t>
      </w:r>
      <w:r w:rsidRPr="00231FAD">
        <w:rPr>
          <w:sz w:val="22"/>
          <w:szCs w:val="22"/>
        </w:rPr>
        <w:t xml:space="preserve">This analysis models the impacts of the adoption of </w:t>
      </w:r>
      <w:r w:rsidRPr="00231FAD">
        <w:rPr>
          <w:rStyle w:val="Emphasis"/>
          <w:sz w:val="22"/>
          <w:szCs w:val="22"/>
        </w:rPr>
        <w:t>landfill methane</w:t>
      </w:r>
      <w:r w:rsidRPr="00231FAD">
        <w:rPr>
          <w:sz w:val="22"/>
          <w:szCs w:val="22"/>
        </w:rPr>
        <w:t xml:space="preserve"> for electricity generation and gas flaring. The total addressable market for </w:t>
      </w:r>
      <w:r w:rsidRPr="00231FAD">
        <w:rPr>
          <w:rStyle w:val="Emphasis"/>
          <w:sz w:val="22"/>
          <w:szCs w:val="22"/>
        </w:rPr>
        <w:t>landfill methane</w:t>
      </w:r>
      <w:r w:rsidRPr="00231FAD">
        <w:rPr>
          <w:sz w:val="22"/>
          <w:szCs w:val="22"/>
        </w:rPr>
        <w:t xml:space="preserve"> is based on projected global electricity generation in terawatt-hours from 2020-2050. </w:t>
      </w:r>
    </w:p>
    <w:p w14:paraId="3A9DB767" w14:textId="01442B45" w:rsidR="00231FAD" w:rsidRPr="00231FAD" w:rsidRDefault="00231FAD" w:rsidP="00231FAD">
      <w:pPr>
        <w:pStyle w:val="NormalWeb"/>
        <w:spacing w:before="0" w:beforeAutospacing="0" w:after="120" w:afterAutospacing="0" w:line="240" w:lineRule="auto"/>
        <w:rPr>
          <w:rFonts w:eastAsiaTheme="minorEastAsia" w:cstheme="minorBidi"/>
          <w:sz w:val="22"/>
          <w:szCs w:val="22"/>
          <w:lang w:eastAsia="ja-JP"/>
        </w:rPr>
      </w:pPr>
      <w:r w:rsidRPr="00231FAD">
        <w:rPr>
          <w:sz w:val="22"/>
          <w:szCs w:val="22"/>
        </w:rPr>
        <w:t xml:space="preserve">Current adoption </w:t>
      </w:r>
      <w:r w:rsidR="009C01F6">
        <w:rPr>
          <w:sz w:val="22"/>
          <w:szCs w:val="22"/>
        </w:rPr>
        <w:t xml:space="preserve">(in 2018) </w:t>
      </w:r>
      <w:proofErr w:type="gramStart"/>
      <w:r w:rsidRPr="00231FAD">
        <w:rPr>
          <w:sz w:val="22"/>
          <w:szCs w:val="22"/>
        </w:rPr>
        <w:t>is considered to be</w:t>
      </w:r>
      <w:proofErr w:type="gramEnd"/>
      <w:r w:rsidRPr="00231FAD">
        <w:rPr>
          <w:sz w:val="22"/>
          <w:szCs w:val="22"/>
        </w:rPr>
        <w:t xml:space="preserve"> </w:t>
      </w:r>
      <w:r w:rsidR="009C01F6">
        <w:rPr>
          <w:sz w:val="22"/>
          <w:szCs w:val="22"/>
        </w:rPr>
        <w:t>26.9</w:t>
      </w:r>
      <w:r w:rsidR="00FF678A" w:rsidRPr="00231FAD">
        <w:rPr>
          <w:sz w:val="22"/>
          <w:szCs w:val="22"/>
        </w:rPr>
        <w:t xml:space="preserve"> </w:t>
      </w:r>
      <w:r w:rsidRPr="00231FAD">
        <w:rPr>
          <w:sz w:val="22"/>
          <w:szCs w:val="22"/>
        </w:rPr>
        <w:t>terawatt-hours, or 0.</w:t>
      </w:r>
      <w:r w:rsidR="009C01F6" w:rsidRPr="00231FAD">
        <w:rPr>
          <w:sz w:val="22"/>
          <w:szCs w:val="22"/>
        </w:rPr>
        <w:t>1</w:t>
      </w:r>
      <w:r w:rsidR="009C01F6">
        <w:rPr>
          <w:sz w:val="22"/>
          <w:szCs w:val="22"/>
        </w:rPr>
        <w:t>2</w:t>
      </w:r>
      <w:r w:rsidR="009C01F6" w:rsidRPr="00231FAD">
        <w:rPr>
          <w:sz w:val="22"/>
          <w:szCs w:val="22"/>
        </w:rPr>
        <w:t xml:space="preserve"> </w:t>
      </w:r>
      <w:r w:rsidRPr="00231FAD">
        <w:rPr>
          <w:sz w:val="22"/>
          <w:szCs w:val="22"/>
        </w:rPr>
        <w:t xml:space="preserve">percent of total electricity generated worldwide (IRENA, 2016). Total adoption estimates vary widely between different future adoption prognostications, </w:t>
      </w:r>
      <w:proofErr w:type="gramStart"/>
      <w:r w:rsidRPr="00231FAD">
        <w:rPr>
          <w:sz w:val="22"/>
          <w:szCs w:val="22"/>
        </w:rPr>
        <w:t>due to the fact that</w:t>
      </w:r>
      <w:proofErr w:type="gramEnd"/>
      <w:r w:rsidRPr="00231FAD">
        <w:rPr>
          <w:sz w:val="22"/>
          <w:szCs w:val="22"/>
        </w:rPr>
        <w:t xml:space="preserve"> different sources place a different value on biomass and waste for energy adoption.</w:t>
      </w:r>
      <w:r>
        <w:rPr>
          <w:sz w:val="22"/>
          <w:szCs w:val="22"/>
        </w:rPr>
        <w:t xml:space="preserve"> </w:t>
      </w:r>
      <w:r w:rsidRPr="00231FAD">
        <w:rPr>
          <w:sz w:val="22"/>
          <w:szCs w:val="22"/>
        </w:rPr>
        <w:t xml:space="preserve">Impacts of increased adoption of </w:t>
      </w:r>
      <w:r w:rsidRPr="00231FAD">
        <w:rPr>
          <w:rStyle w:val="Emphasis"/>
          <w:sz w:val="22"/>
          <w:szCs w:val="22"/>
        </w:rPr>
        <w:t xml:space="preserve">landfill methane </w:t>
      </w:r>
      <w:r w:rsidRPr="00231FAD">
        <w:rPr>
          <w:sz w:val="22"/>
          <w:szCs w:val="22"/>
        </w:rPr>
        <w:t>from 2020-2050 were generated based on three growth scenarios derived from the evaluation of several global energy system modeling scenarios. These scenarios were assessed in comparison to a </w:t>
      </w:r>
      <w:r w:rsidRPr="00231FAD">
        <w:rPr>
          <w:rStyle w:val="Emphasis"/>
          <w:sz w:val="22"/>
          <w:szCs w:val="22"/>
        </w:rPr>
        <w:t>Reference </w:t>
      </w:r>
      <w:r w:rsidRPr="00231FAD">
        <w:rPr>
          <w:sz w:val="22"/>
          <w:szCs w:val="22"/>
        </w:rPr>
        <w:t>Scenario where the solution’s market share was fixed at the current levels.</w:t>
      </w:r>
      <w:r>
        <w:rPr>
          <w:sz w:val="22"/>
          <w:szCs w:val="22"/>
        </w:rPr>
        <w:t xml:space="preserve"> </w:t>
      </w:r>
      <w:r w:rsidRPr="00231FAD">
        <w:rPr>
          <w:sz w:val="22"/>
          <w:szCs w:val="22"/>
        </w:rPr>
        <w:t xml:space="preserve">The sources used do not clearly depict </w:t>
      </w:r>
      <w:r w:rsidRPr="00231FAD">
        <w:rPr>
          <w:rStyle w:val="Emphasis"/>
          <w:sz w:val="22"/>
          <w:szCs w:val="22"/>
        </w:rPr>
        <w:t>landfill methane</w:t>
      </w:r>
      <w:r w:rsidRPr="00231FAD">
        <w:rPr>
          <w:sz w:val="22"/>
          <w:szCs w:val="22"/>
        </w:rPr>
        <w:t xml:space="preserve"> and biogas technologies for electricity generation adoption pathways; instead, their results combine biomass and waste for electricity generation. Therefore, a few assumptions were made to determine future adoption: biogas represents around </w:t>
      </w:r>
      <w:r w:rsidR="00FF678A">
        <w:rPr>
          <w:sz w:val="22"/>
          <w:szCs w:val="22"/>
        </w:rPr>
        <w:t>18</w:t>
      </w:r>
      <w:r w:rsidR="00FF678A" w:rsidRPr="00231FAD">
        <w:rPr>
          <w:sz w:val="22"/>
          <w:szCs w:val="22"/>
        </w:rPr>
        <w:t xml:space="preserve"> </w:t>
      </w:r>
      <w:r w:rsidRPr="00231FAD">
        <w:rPr>
          <w:sz w:val="22"/>
          <w:szCs w:val="22"/>
        </w:rPr>
        <w:t>percent of total electricity generation from bioenergy worldwide, and biogas from landfills covered within this solution represents 30 percent of total biogas. The remaining 70 percent is covered by methane capture from agriculture, manure, and wastewater.</w:t>
      </w:r>
      <w:r>
        <w:rPr>
          <w:rFonts w:eastAsiaTheme="minorEastAsia" w:cstheme="minorBidi"/>
          <w:sz w:val="22"/>
          <w:szCs w:val="22"/>
          <w:lang w:eastAsia="ja-JP"/>
        </w:rPr>
        <w:t xml:space="preserve"> </w:t>
      </w:r>
      <w:r w:rsidRPr="00231FAD">
        <w:rPr>
          <w:sz w:val="22"/>
          <w:szCs w:val="22"/>
        </w:rPr>
        <w:t xml:space="preserve">Due to </w:t>
      </w:r>
      <w:r w:rsidRPr="00231FAD">
        <w:rPr>
          <w:rStyle w:val="Emphasis"/>
          <w:sz w:val="22"/>
          <w:szCs w:val="22"/>
        </w:rPr>
        <w:t>landfill methane’s</w:t>
      </w:r>
      <w:r w:rsidRPr="00231FAD">
        <w:rPr>
          <w:sz w:val="22"/>
          <w:szCs w:val="22"/>
        </w:rPr>
        <w:t xml:space="preserve"> low priority in waste management ranking, the </w:t>
      </w:r>
      <w:r w:rsidRPr="00231FAD">
        <w:rPr>
          <w:rStyle w:val="Emphasis"/>
          <w:sz w:val="22"/>
          <w:szCs w:val="22"/>
        </w:rPr>
        <w:t>Plausible</w:t>
      </w:r>
      <w:r w:rsidRPr="00231FAD">
        <w:rPr>
          <w:sz w:val="22"/>
          <w:szCs w:val="22"/>
        </w:rPr>
        <w:t xml:space="preserve"> Scenario is built upon </w:t>
      </w:r>
      <w:r w:rsidR="0017243F">
        <w:rPr>
          <w:sz w:val="22"/>
          <w:szCs w:val="22"/>
        </w:rPr>
        <w:t xml:space="preserve">an average of four conservative scenarios based </w:t>
      </w:r>
      <w:r w:rsidR="00D83024">
        <w:rPr>
          <w:sz w:val="22"/>
          <w:szCs w:val="22"/>
        </w:rPr>
        <w:t xml:space="preserve">on </w:t>
      </w:r>
      <w:r w:rsidR="0017243F">
        <w:rPr>
          <w:sz w:val="22"/>
          <w:szCs w:val="22"/>
        </w:rPr>
        <w:t xml:space="preserve">International Energy Agency World Energy Outlook (2019), The Institute of Energy Economics (2019), Japan Outlook </w:t>
      </w:r>
      <w:r w:rsidR="0017243F" w:rsidRPr="00530C3C">
        <w:rPr>
          <w:sz w:val="22"/>
          <w:szCs w:val="22"/>
        </w:rPr>
        <w:t>and Equinor (2018)</w:t>
      </w:r>
      <w:r w:rsidRPr="00530C3C">
        <w:rPr>
          <w:sz w:val="22"/>
          <w:szCs w:val="22"/>
        </w:rPr>
        <w:t xml:space="preserve">. Using a medium growth trajectory, the </w:t>
      </w:r>
      <w:r w:rsidRPr="00530C3C">
        <w:rPr>
          <w:rStyle w:val="Emphasis"/>
          <w:sz w:val="22"/>
          <w:szCs w:val="22"/>
        </w:rPr>
        <w:t>Plausible</w:t>
      </w:r>
      <w:r w:rsidRPr="00530C3C">
        <w:rPr>
          <w:sz w:val="22"/>
          <w:szCs w:val="22"/>
        </w:rPr>
        <w:t xml:space="preserve"> Scenario foresees landfill methane capture reaching </w:t>
      </w:r>
      <w:r w:rsidR="00C06865" w:rsidRPr="00530C3C">
        <w:rPr>
          <w:sz w:val="22"/>
          <w:szCs w:val="22"/>
        </w:rPr>
        <w:t xml:space="preserve">0.17 </w:t>
      </w:r>
      <w:r w:rsidRPr="00530C3C">
        <w:rPr>
          <w:sz w:val="22"/>
          <w:szCs w:val="22"/>
        </w:rPr>
        <w:t xml:space="preserve">percent of the market share in 2050. The </w:t>
      </w:r>
      <w:r w:rsidRPr="00530C3C">
        <w:rPr>
          <w:rStyle w:val="Emphasis"/>
          <w:sz w:val="22"/>
          <w:szCs w:val="22"/>
        </w:rPr>
        <w:t xml:space="preserve">Drawdown </w:t>
      </w:r>
      <w:r w:rsidRPr="00530C3C">
        <w:rPr>
          <w:sz w:val="22"/>
          <w:szCs w:val="22"/>
        </w:rPr>
        <w:t>Scenario</w:t>
      </w:r>
      <w:r w:rsidR="00C06865" w:rsidRPr="00530C3C">
        <w:rPr>
          <w:sz w:val="22"/>
          <w:szCs w:val="22"/>
        </w:rPr>
        <w:t xml:space="preserve"> and the Optimum </w:t>
      </w:r>
      <w:r w:rsidR="00530C3C" w:rsidRPr="00530C3C">
        <w:rPr>
          <w:sz w:val="22"/>
          <w:szCs w:val="22"/>
        </w:rPr>
        <w:t>Scenario</w:t>
      </w:r>
      <w:r w:rsidRPr="00530C3C">
        <w:rPr>
          <w:sz w:val="22"/>
          <w:szCs w:val="22"/>
        </w:rPr>
        <w:t xml:space="preserve"> follows the </w:t>
      </w:r>
      <w:r w:rsidR="0017243F" w:rsidRPr="00530C3C">
        <w:rPr>
          <w:sz w:val="22"/>
          <w:szCs w:val="22"/>
        </w:rPr>
        <w:t xml:space="preserve">same </w:t>
      </w:r>
      <w:r w:rsidRPr="00530C3C">
        <w:rPr>
          <w:sz w:val="22"/>
          <w:szCs w:val="22"/>
        </w:rPr>
        <w:t xml:space="preserve">adoption </w:t>
      </w:r>
      <w:proofErr w:type="gramStart"/>
      <w:r w:rsidRPr="00530C3C">
        <w:rPr>
          <w:sz w:val="22"/>
          <w:szCs w:val="22"/>
        </w:rPr>
        <w:t>project</w:t>
      </w:r>
      <w:r w:rsidR="0017243F" w:rsidRPr="00530C3C">
        <w:rPr>
          <w:sz w:val="22"/>
          <w:szCs w:val="22"/>
        </w:rPr>
        <w:t>ions</w:t>
      </w:r>
      <w:r w:rsidRPr="00530C3C">
        <w:rPr>
          <w:sz w:val="22"/>
          <w:szCs w:val="22"/>
        </w:rPr>
        <w:t>,</w:t>
      </w:r>
      <w:r w:rsidR="00C06865" w:rsidRPr="00530C3C">
        <w:rPr>
          <w:sz w:val="22"/>
          <w:szCs w:val="22"/>
        </w:rPr>
        <w:t xml:space="preserve">  both</w:t>
      </w:r>
      <w:proofErr w:type="gramEnd"/>
      <w:r w:rsidRPr="00530C3C">
        <w:rPr>
          <w:sz w:val="22"/>
          <w:szCs w:val="22"/>
        </w:rPr>
        <w:t xml:space="preserve"> </w:t>
      </w:r>
      <w:r w:rsidR="00530C3C" w:rsidRPr="00530C3C">
        <w:rPr>
          <w:sz w:val="22"/>
          <w:szCs w:val="22"/>
        </w:rPr>
        <w:t>reducing to</w:t>
      </w:r>
      <w:r w:rsidRPr="00530C3C">
        <w:rPr>
          <w:sz w:val="22"/>
          <w:szCs w:val="22"/>
        </w:rPr>
        <w:t xml:space="preserve">  </w:t>
      </w:r>
      <w:r w:rsidR="00C06865" w:rsidRPr="00530C3C">
        <w:rPr>
          <w:sz w:val="22"/>
          <w:szCs w:val="22"/>
        </w:rPr>
        <w:t xml:space="preserve">0.0 </w:t>
      </w:r>
      <w:r w:rsidRPr="00530C3C">
        <w:rPr>
          <w:sz w:val="22"/>
          <w:szCs w:val="22"/>
        </w:rPr>
        <w:t>percent</w:t>
      </w:r>
      <w:r w:rsidR="00530C3C" w:rsidRPr="00530C3C">
        <w:rPr>
          <w:sz w:val="22"/>
          <w:szCs w:val="22"/>
        </w:rPr>
        <w:t xml:space="preserve"> by 2050</w:t>
      </w:r>
      <w:r w:rsidRPr="00530C3C">
        <w:rPr>
          <w:sz w:val="22"/>
          <w:szCs w:val="22"/>
        </w:rPr>
        <w:t xml:space="preserve">. </w:t>
      </w:r>
      <w:r w:rsidR="0017243F" w:rsidRPr="00530C3C">
        <w:rPr>
          <w:sz w:val="22"/>
          <w:szCs w:val="22"/>
        </w:rPr>
        <w:t xml:space="preserve">In each of these scenarios, the conservative adoption is </w:t>
      </w:r>
      <w:r w:rsidR="00285876" w:rsidRPr="00530C3C">
        <w:rPr>
          <w:sz w:val="22"/>
          <w:szCs w:val="22"/>
        </w:rPr>
        <w:t xml:space="preserve">bounded by </w:t>
      </w:r>
      <w:r w:rsidR="0017243F" w:rsidRPr="00530C3C">
        <w:rPr>
          <w:sz w:val="22"/>
          <w:szCs w:val="22"/>
        </w:rPr>
        <w:t>the total waste available for landfill methane capture from the waste integration model.</w:t>
      </w:r>
      <w:r w:rsidR="00C06865" w:rsidRPr="00530C3C">
        <w:rPr>
          <w:sz w:val="22"/>
          <w:szCs w:val="22"/>
        </w:rPr>
        <w:t xml:space="preserve"> As landfill methane solution is the last priority within the waste integration model, as more aggressive measures are being </w:t>
      </w:r>
      <w:proofErr w:type="gramStart"/>
      <w:r w:rsidR="00C06865" w:rsidRPr="00530C3C">
        <w:rPr>
          <w:sz w:val="22"/>
          <w:szCs w:val="22"/>
        </w:rPr>
        <w:t>taken  to</w:t>
      </w:r>
      <w:proofErr w:type="gramEnd"/>
      <w:r w:rsidR="00C06865" w:rsidRPr="00530C3C">
        <w:rPr>
          <w:sz w:val="22"/>
          <w:szCs w:val="22"/>
        </w:rPr>
        <w:t xml:space="preserve"> reduce and reuse waste, less waste is available for landfill</w:t>
      </w:r>
      <w:r w:rsidR="00C06865">
        <w:rPr>
          <w:sz w:val="22"/>
          <w:szCs w:val="22"/>
        </w:rPr>
        <w:t xml:space="preserve"> methane solution in each PDS Scenario.</w:t>
      </w:r>
    </w:p>
    <w:p w14:paraId="68229632" w14:textId="00353E8A" w:rsidR="00231FAD" w:rsidRPr="00231FAD" w:rsidRDefault="00231FAD" w:rsidP="00231FAD">
      <w:pPr>
        <w:pStyle w:val="NormalWeb"/>
        <w:spacing w:before="0" w:beforeAutospacing="0" w:after="120" w:afterAutospacing="0" w:line="240" w:lineRule="auto"/>
        <w:rPr>
          <w:sz w:val="22"/>
          <w:szCs w:val="22"/>
        </w:rPr>
      </w:pPr>
      <w:r w:rsidRPr="00231FAD">
        <w:rPr>
          <w:rStyle w:val="Emphasis"/>
          <w:sz w:val="22"/>
          <w:szCs w:val="22"/>
        </w:rPr>
        <w:t>Landfill methane</w:t>
      </w:r>
      <w:r w:rsidRPr="00231FAD">
        <w:rPr>
          <w:sz w:val="22"/>
          <w:szCs w:val="22"/>
        </w:rPr>
        <w:t xml:space="preserve"> emission rates are estimated using the first-order decay method recommended by the Intergovernmental Panel on Climate Change (IPCC), in order to estimate both total emissions reductions for landfill gas-to-electricity generation and an increase in landfill gas flaring.</w:t>
      </w:r>
      <w:r>
        <w:rPr>
          <w:sz w:val="22"/>
          <w:szCs w:val="22"/>
        </w:rPr>
        <w:t xml:space="preserve"> </w:t>
      </w:r>
      <w:r w:rsidRPr="00231FAD">
        <w:rPr>
          <w:sz w:val="22"/>
          <w:szCs w:val="22"/>
        </w:rPr>
        <w:t xml:space="preserve">The results for the </w:t>
      </w:r>
      <w:r w:rsidRPr="00231FAD">
        <w:rPr>
          <w:rStyle w:val="Emphasis"/>
          <w:sz w:val="22"/>
          <w:szCs w:val="22"/>
        </w:rPr>
        <w:t xml:space="preserve">Plausible </w:t>
      </w:r>
      <w:r w:rsidRPr="00231FAD">
        <w:rPr>
          <w:sz w:val="22"/>
          <w:szCs w:val="22"/>
        </w:rPr>
        <w:t xml:space="preserve">Scenario show that through the advanced adoption of </w:t>
      </w:r>
      <w:r w:rsidRPr="00231FAD">
        <w:rPr>
          <w:rStyle w:val="Emphasis"/>
          <w:sz w:val="22"/>
          <w:szCs w:val="22"/>
        </w:rPr>
        <w:t>landfill methane</w:t>
      </w:r>
      <w:r w:rsidRPr="00231FAD">
        <w:rPr>
          <w:sz w:val="22"/>
          <w:szCs w:val="22"/>
        </w:rPr>
        <w:t xml:space="preserve">, the net first costs compared to the </w:t>
      </w:r>
      <w:r w:rsidRPr="00231FAD">
        <w:rPr>
          <w:rStyle w:val="Emphasis"/>
          <w:sz w:val="22"/>
          <w:szCs w:val="22"/>
        </w:rPr>
        <w:t>Reference</w:t>
      </w:r>
      <w:r w:rsidRPr="00231FAD">
        <w:rPr>
          <w:sz w:val="22"/>
          <w:szCs w:val="22"/>
        </w:rPr>
        <w:t xml:space="preserve"> Scenario would be US$</w:t>
      </w:r>
      <w:r w:rsidR="00C06865">
        <w:rPr>
          <w:sz w:val="22"/>
          <w:szCs w:val="22"/>
        </w:rPr>
        <w:t>3.3</w:t>
      </w:r>
      <w:r w:rsidRPr="00231FAD">
        <w:rPr>
          <w:sz w:val="22"/>
          <w:szCs w:val="22"/>
        </w:rPr>
        <w:t xml:space="preserve"> billion in savings from 2020-50 and approximately US$</w:t>
      </w:r>
      <w:r w:rsidR="00C06865">
        <w:rPr>
          <w:sz w:val="22"/>
          <w:szCs w:val="22"/>
        </w:rPr>
        <w:t>20.35</w:t>
      </w:r>
      <w:r w:rsidRPr="00231FAD">
        <w:rPr>
          <w:sz w:val="22"/>
          <w:szCs w:val="22"/>
        </w:rPr>
        <w:t xml:space="preserve"> billion in operational savings over the same period. Increasing the use of </w:t>
      </w:r>
      <w:r w:rsidRPr="00231FAD">
        <w:rPr>
          <w:rStyle w:val="Emphasis"/>
          <w:sz w:val="22"/>
          <w:szCs w:val="22"/>
        </w:rPr>
        <w:t>landfill methane</w:t>
      </w:r>
      <w:r w:rsidRPr="00231FAD">
        <w:rPr>
          <w:sz w:val="22"/>
          <w:szCs w:val="22"/>
        </w:rPr>
        <w:t xml:space="preserve"> to </w:t>
      </w:r>
      <w:r w:rsidR="00C06865">
        <w:rPr>
          <w:sz w:val="22"/>
          <w:szCs w:val="22"/>
        </w:rPr>
        <w:t>0.17</w:t>
      </w:r>
      <w:r w:rsidR="00285876">
        <w:rPr>
          <w:sz w:val="22"/>
          <w:szCs w:val="22"/>
        </w:rPr>
        <w:t xml:space="preserve"> </w:t>
      </w:r>
      <w:r w:rsidRPr="00231FAD">
        <w:rPr>
          <w:sz w:val="22"/>
          <w:szCs w:val="22"/>
        </w:rPr>
        <w:t>percent of world electricity generation by 2050 would require an estimated US$</w:t>
      </w:r>
      <w:r w:rsidR="00C06865">
        <w:rPr>
          <w:sz w:val="22"/>
          <w:szCs w:val="22"/>
        </w:rPr>
        <w:t>37.24</w:t>
      </w:r>
      <w:r w:rsidRPr="00231FAD">
        <w:rPr>
          <w:sz w:val="22"/>
          <w:szCs w:val="22"/>
        </w:rPr>
        <w:t xml:space="preserve"> billion in cumulative first costs. Under the </w:t>
      </w:r>
      <w:r w:rsidRPr="00231FAD">
        <w:rPr>
          <w:rStyle w:val="Emphasis"/>
          <w:sz w:val="22"/>
          <w:szCs w:val="22"/>
        </w:rPr>
        <w:t>Plausible</w:t>
      </w:r>
      <w:r w:rsidRPr="00231FAD">
        <w:rPr>
          <w:sz w:val="22"/>
          <w:szCs w:val="22"/>
        </w:rPr>
        <w:t xml:space="preserve"> Scenario, </w:t>
      </w:r>
      <w:r w:rsidRPr="00231FAD">
        <w:rPr>
          <w:rStyle w:val="Emphasis"/>
          <w:sz w:val="22"/>
          <w:szCs w:val="22"/>
        </w:rPr>
        <w:t>landfill methane</w:t>
      </w:r>
      <w:r w:rsidRPr="00231FAD">
        <w:rPr>
          <w:sz w:val="22"/>
          <w:szCs w:val="22"/>
        </w:rPr>
        <w:t xml:space="preserve">’s increased use could reduce </w:t>
      </w:r>
      <w:r w:rsidR="00C06865">
        <w:rPr>
          <w:sz w:val="22"/>
          <w:szCs w:val="22"/>
        </w:rPr>
        <w:t>6.69</w:t>
      </w:r>
      <w:r w:rsidRPr="00231FAD">
        <w:rPr>
          <w:sz w:val="22"/>
          <w:szCs w:val="22"/>
        </w:rPr>
        <w:t xml:space="preserve"> gigatons of carbon dioxide-equivalent greenhouse gas emissions from 2020-2050.</w:t>
      </w:r>
      <w:r>
        <w:rPr>
          <w:sz w:val="22"/>
          <w:szCs w:val="22"/>
        </w:rPr>
        <w:t xml:space="preserve"> </w:t>
      </w:r>
      <w:r w:rsidRPr="00231FAD">
        <w:rPr>
          <w:sz w:val="22"/>
          <w:szCs w:val="22"/>
        </w:rPr>
        <w:t xml:space="preserve">Both the </w:t>
      </w:r>
      <w:r w:rsidRPr="00231FAD">
        <w:rPr>
          <w:rStyle w:val="Emphasis"/>
          <w:sz w:val="22"/>
          <w:szCs w:val="22"/>
        </w:rPr>
        <w:t>Drawdown</w:t>
      </w:r>
      <w:r w:rsidRPr="00231FAD">
        <w:rPr>
          <w:sz w:val="22"/>
          <w:szCs w:val="22"/>
        </w:rPr>
        <w:t xml:space="preserve"> and </w:t>
      </w:r>
      <w:r w:rsidRPr="00231FAD">
        <w:rPr>
          <w:rStyle w:val="Emphasis"/>
          <w:sz w:val="22"/>
          <w:szCs w:val="22"/>
        </w:rPr>
        <w:t xml:space="preserve">Optimum </w:t>
      </w:r>
      <w:r w:rsidRPr="00231FAD">
        <w:rPr>
          <w:sz w:val="22"/>
          <w:szCs w:val="22"/>
        </w:rPr>
        <w:t xml:space="preserve">Scenarios are more conservative in the growth of </w:t>
      </w:r>
      <w:r w:rsidRPr="00231FAD">
        <w:rPr>
          <w:rStyle w:val="Emphasis"/>
          <w:sz w:val="22"/>
          <w:szCs w:val="22"/>
        </w:rPr>
        <w:t>landfill methane</w:t>
      </w:r>
      <w:r w:rsidRPr="00231FAD">
        <w:rPr>
          <w:sz w:val="22"/>
          <w:szCs w:val="22"/>
        </w:rPr>
        <w:t xml:space="preserve"> due to the combination with other waste management solutions, with impacts on greenhouse gas emission reductions over 2020-2050 of </w:t>
      </w:r>
      <w:r w:rsidR="00C06865">
        <w:rPr>
          <w:sz w:val="22"/>
          <w:szCs w:val="22"/>
        </w:rPr>
        <w:t>0.96</w:t>
      </w:r>
      <w:r w:rsidRPr="00231FAD">
        <w:rPr>
          <w:sz w:val="22"/>
          <w:szCs w:val="22"/>
        </w:rPr>
        <w:t xml:space="preserve"> and </w:t>
      </w:r>
      <w:r w:rsidR="00C06865">
        <w:rPr>
          <w:sz w:val="22"/>
          <w:szCs w:val="22"/>
        </w:rPr>
        <w:t>addition of 3.0</w:t>
      </w:r>
      <w:r w:rsidRPr="00231FAD">
        <w:rPr>
          <w:sz w:val="22"/>
          <w:szCs w:val="22"/>
        </w:rPr>
        <w:t xml:space="preserve"> gigatons of carbon dioxide-equivalent, respectively.</w:t>
      </w:r>
    </w:p>
    <w:p w14:paraId="185FFB0B" w14:textId="29221DD9" w:rsidR="00231FAD" w:rsidRPr="00231FAD" w:rsidRDefault="00231FAD" w:rsidP="00231FAD">
      <w:pPr>
        <w:pStyle w:val="NormalWeb"/>
        <w:spacing w:before="0" w:beforeAutospacing="0" w:after="120" w:afterAutospacing="0" w:line="240" w:lineRule="auto"/>
        <w:rPr>
          <w:sz w:val="22"/>
          <w:szCs w:val="22"/>
        </w:rPr>
      </w:pPr>
      <w:r w:rsidRPr="00231FAD">
        <w:rPr>
          <w:rStyle w:val="Emphasis"/>
          <w:sz w:val="22"/>
          <w:szCs w:val="22"/>
        </w:rPr>
        <w:lastRenderedPageBreak/>
        <w:t>Landfill methane</w:t>
      </w:r>
      <w:r w:rsidRPr="00231FAD">
        <w:rPr>
          <w:sz w:val="22"/>
          <w:szCs w:val="22"/>
        </w:rPr>
        <w:t xml:space="preserve"> solutions are a net benefit for the climate. From a financial perspective, while some up-front costs are required for landfill gas-to-electricity technologies, the long-term return on investment is significant, and therefore these technologies are a sound investment.</w:t>
      </w:r>
      <w:r>
        <w:rPr>
          <w:sz w:val="22"/>
          <w:szCs w:val="22"/>
        </w:rPr>
        <w:t xml:space="preserve"> </w:t>
      </w:r>
      <w:r w:rsidRPr="00231FAD">
        <w:rPr>
          <w:sz w:val="22"/>
          <w:szCs w:val="22"/>
        </w:rPr>
        <w:t xml:space="preserve">While it is clearly a ‘second-best’ waste management strategy, </w:t>
      </w:r>
      <w:proofErr w:type="gramStart"/>
      <w:r w:rsidRPr="00231FAD">
        <w:rPr>
          <w:sz w:val="22"/>
          <w:szCs w:val="22"/>
        </w:rPr>
        <w:t>as long as</w:t>
      </w:r>
      <w:proofErr w:type="gramEnd"/>
      <w:r w:rsidRPr="00231FAD">
        <w:rPr>
          <w:sz w:val="22"/>
          <w:szCs w:val="22"/>
        </w:rPr>
        <w:t xml:space="preserve"> landfills are being created it is still a viable and important solution for climate mitigation. Aside from the significant climate benefits and long-term cost savings shown by this study, landfills which capture methane are safer and less of a public health hazard than those which do not. Therefore, as landfills move globally from open dumps or basic landfills to engineered sanitary landfills, the percentage of landfills which use landfill methane capture can and should be expected to increase.</w:t>
      </w:r>
    </w:p>
    <w:p w14:paraId="536FB063" w14:textId="352E8CD2" w:rsidR="00231FAD" w:rsidRPr="00231FAD" w:rsidRDefault="00231FAD" w:rsidP="00231FAD">
      <w:pPr>
        <w:sectPr w:rsidR="00231FAD" w:rsidRPr="00231FAD" w:rsidSect="00BB79D6">
          <w:pgSz w:w="12240" w:h="15840"/>
          <w:pgMar w:top="1440" w:right="1440" w:bottom="1440" w:left="1440" w:header="720" w:footer="720" w:gutter="0"/>
          <w:cols w:space="720"/>
        </w:sectPr>
      </w:pPr>
    </w:p>
    <w:p w14:paraId="34916870" w14:textId="7CA65E63" w:rsidR="00E815C8" w:rsidRPr="00426538" w:rsidRDefault="551A77D0" w:rsidP="00BB3C2B">
      <w:pPr>
        <w:pStyle w:val="Heading1"/>
        <w:numPr>
          <w:ilvl w:val="0"/>
          <w:numId w:val="10"/>
        </w:numPr>
      </w:pPr>
      <w:bookmarkStart w:id="4" w:name="_Toc44379362"/>
      <w:r w:rsidRPr="00426538">
        <w:lastRenderedPageBreak/>
        <w:t>Literature Review</w:t>
      </w:r>
      <w:bookmarkEnd w:id="4"/>
    </w:p>
    <w:p w14:paraId="05406D4C" w14:textId="54F6054C" w:rsidR="006A4A08" w:rsidRDefault="551A77D0" w:rsidP="00BB3C2B">
      <w:pPr>
        <w:pStyle w:val="Heading2"/>
        <w:numPr>
          <w:ilvl w:val="1"/>
          <w:numId w:val="7"/>
        </w:numPr>
      </w:pPr>
      <w:bookmarkStart w:id="5" w:name="_Toc44379363"/>
      <w:r w:rsidRPr="00426538">
        <w:t xml:space="preserve">State of </w:t>
      </w:r>
      <w:r w:rsidR="00BE561E">
        <w:t>Landfill Methane Capture</w:t>
      </w:r>
      <w:bookmarkEnd w:id="5"/>
    </w:p>
    <w:p w14:paraId="27FCC357" w14:textId="0FC43243" w:rsidR="00BE561E" w:rsidRPr="00207699" w:rsidRDefault="00BE561E" w:rsidP="00BE561E">
      <w:r w:rsidRPr="00207699">
        <w:t>Global waste generation today is estimated to be somewhere between 1.8-2.</w:t>
      </w:r>
      <w:r w:rsidR="004E6B53">
        <w:t>1</w:t>
      </w:r>
      <w:r w:rsidR="004E6B53" w:rsidRPr="00207699">
        <w:t xml:space="preserve"> </w:t>
      </w:r>
      <w:r w:rsidRPr="00207699">
        <w:t xml:space="preserve">billion tons of waste per year and (Hoornweg &amp; Bhada-Tata, 2012; Hoornweg </w:t>
      </w:r>
      <w:r w:rsidRPr="00B933B6">
        <w:rPr>
          <w:i/>
        </w:rPr>
        <w:t>et al.,</w:t>
      </w:r>
      <w:r w:rsidRPr="00207699">
        <w:t xml:space="preserve"> 2015</w:t>
      </w:r>
      <w:r w:rsidR="004E6B53">
        <w:t xml:space="preserve">; Kaza </w:t>
      </w:r>
      <w:r w:rsidR="004E6B53" w:rsidRPr="00B933B6">
        <w:rPr>
          <w:i/>
        </w:rPr>
        <w:t>et al.</w:t>
      </w:r>
      <w:r w:rsidR="004E6B53">
        <w:t xml:space="preserve"> 2018</w:t>
      </w:r>
      <w:r w:rsidRPr="00207699">
        <w:t>) and is expected to increase to about 3.</w:t>
      </w:r>
      <w:r w:rsidR="004E6B53">
        <w:t>4</w:t>
      </w:r>
      <w:r w:rsidR="004E6B53" w:rsidRPr="00207699">
        <w:t xml:space="preserve"> </w:t>
      </w:r>
      <w:r w:rsidRPr="00207699">
        <w:t xml:space="preserve">billion tons per year in </w:t>
      </w:r>
      <w:r w:rsidR="004E6B53" w:rsidRPr="00207699">
        <w:t>20</w:t>
      </w:r>
      <w:r w:rsidR="004E6B53">
        <w:t>50</w:t>
      </w:r>
      <w:r w:rsidR="004E6B53" w:rsidRPr="00207699">
        <w:t xml:space="preserve"> </w:t>
      </w:r>
      <w:r w:rsidRPr="00207699">
        <w:t>(</w:t>
      </w:r>
      <w:r w:rsidR="004E6B53">
        <w:t>Kaza</w:t>
      </w:r>
      <w:r w:rsidR="004E6B53" w:rsidRPr="00207699">
        <w:t xml:space="preserve"> </w:t>
      </w:r>
      <w:r w:rsidRPr="00B933B6">
        <w:rPr>
          <w:i/>
        </w:rPr>
        <w:t>et al</w:t>
      </w:r>
      <w:r w:rsidRPr="00207699">
        <w:t xml:space="preserve">., </w:t>
      </w:r>
      <w:r w:rsidR="004E6B53" w:rsidRPr="00207699">
        <w:t>201</w:t>
      </w:r>
      <w:r w:rsidR="004E6B53">
        <w:t>8</w:t>
      </w:r>
      <w:r w:rsidRPr="00207699">
        <w:t xml:space="preserve">). Much of this waste ends </w:t>
      </w:r>
      <w:proofErr w:type="gramStart"/>
      <w:r w:rsidRPr="00207699">
        <w:t>up, and</w:t>
      </w:r>
      <w:proofErr w:type="gramEnd"/>
      <w:r w:rsidRPr="00207699">
        <w:t xml:space="preserve"> will continue to end up in landfills if no specific measures for reducing food waste, improve recycling collection and others, are fostered. This can be shown by the fact that even in places like Europe which have arguably made the most concerted efforts to reduce waste landfilling, over 50% of waste still ends up in landfills (Powell </w:t>
      </w:r>
      <w:r w:rsidRPr="00B933B6">
        <w:rPr>
          <w:i/>
        </w:rPr>
        <w:t>et al</w:t>
      </w:r>
      <w:r w:rsidR="00B933B6" w:rsidRPr="00B933B6">
        <w:rPr>
          <w:i/>
        </w:rPr>
        <w:t>.</w:t>
      </w:r>
      <w:r w:rsidRPr="00207699">
        <w:t>, 2016).</w:t>
      </w:r>
    </w:p>
    <w:p w14:paraId="26DEA64A" w14:textId="5BF61D23" w:rsidR="00BE561E" w:rsidRPr="00207699" w:rsidRDefault="00BE561E" w:rsidP="00BE561E">
      <w:r w:rsidRPr="00207699">
        <w:t xml:space="preserve">Landfills become anaerobic within months following the placement of municipal waste as oxygen is rapidly depleted by aerobic bacteria </w:t>
      </w:r>
      <w:r w:rsidRPr="00207699">
        <w:fldChar w:fldCharType="begin"/>
      </w:r>
      <w:r w:rsidRPr="00207699">
        <w:instrText xml:space="preserve"> ADDIN ZOTERO_ITEM CSL_CITATION {"citationID":"kkcctn8tq","properties":{"formattedCitation":"(Goldsmith et al., 2012, p. 20)","plainCitation":"(Goldsmith et al., 2012, p. 20)"},"citationItems":[{"id":1005,"uris":["http://zotero.org/groups/277937/items/4QSWXCQU"],"uri":["http://zotero.org/groups/277937/items/4QSWXCQU"],"itemData":{"id":1005,"type":"article-journal","title":"Methane emissions from 20 landfills across the United States using vertical radial plume mapping","container-title":"Journal of the Air &amp; Waste Management Association","page":"183-197","volume":"62","issue":"2","source":"Taylor and Francis+NEJM","abstract":"Landfill fugitive methane emissions were quantified as a function of climate type and cover type at 20 landfills using U.S. Environmental Protection Agency (EPA) Other Test Method (OTM)-10 vertical radial plume mapping (VRPM) with tunable diode lasers (TDLs). The VRPM data were initially collected as g CH4/sec emission rates and subsequently converted to g CH4/m2/day rates using two recently published approaches. The first was based upon field tracer releases of methane or acetylene and multiple linear regression analysis (MLRM). The second was a virtual computer model that was based upon the Industrial Source Complex (ISC3) and Pasquill plume stability class models (PSCMs). Calculated emission results in g CH4/m2/day for each measured VRPM with the two approaches agreed well (r 2 = 0.93). The VRPM data were obtained from the working face, temporary soil, intermediate soil, and final soil or synthetic covers. The data show that methane emissions to the atmosphere are a function of climate and cover type. Humid subtropical climates exhibited the highest emissions for all cover types at 207, 127, 102, and 32 g CH4/m2/day, for working face (no cover), temporary, intermediate, and final cover, respectively. Humid continental warm summers showed 67, 51, and 27 g CH4/m2/day for temporary, intermediate, and final covers. Humid continental cool summers were 135, 40, and 26 g CH4/m2/day for the working face, intermediate, and final covers. Mediterranean climates were examined for intermediate and final covers only and found to be 11 and 6 g CH4/m2/day, respectively, whereas semiarid climates showed 85, 11, 3.7, and 2.7 g CH4/m2/day for working face, temporary, intermediate, and final covers. A closed, synthetically capped landfill covered with soil and vegetation with a gas collection system in a humid continental warm summer climate gave mostly background methane readings and average emission rates of only 0.09 g CH4/m2/day flux when measurable. Implications The OTM-10 method is being proposed by EPA to quantify surface methane emissions from landfill covers. This study of 20 landfills across the United States was done to determine the efficacy of using OTM-10 for this purpose. Two recently published models were used to evaluate the methane flux results found with VRPM optical remote sensing. The results should provide a sense of the practicality of the method, its limitations at landfills, and the impact of climate upon the cover's methane flux. Measured field data may assist landfill owners in refining previously modeled methane emission factor default values.","DOI":"10.1080/10473289.2011.639480","ISSN":"1096-2247","author":[{"family":"Goldsmith","given":"C. Douglas"},{"family":"Chanton","given":"Jeffrey"},{"family":"Abichou","given":"Tarek"},{"family":"Swan","given":"Nathan"},{"family":"Green","given":"Roger"},{"family":"Hater","given":"Gary"}],"issued":{"date-parts":[["2012",2,1]]},"accessed":{"date-parts":[["2015",2,18]]}},"locator":"20"}],"schema":"https://github.com/citation-style-language/schema/raw/master/csl-citation.json"} </w:instrText>
      </w:r>
      <w:r w:rsidRPr="00207699">
        <w:fldChar w:fldCharType="separate"/>
      </w:r>
      <w:r w:rsidRPr="00207699">
        <w:t xml:space="preserve">(Goldsmith </w:t>
      </w:r>
      <w:r w:rsidRPr="00B933B6">
        <w:rPr>
          <w:i/>
        </w:rPr>
        <w:t>et al</w:t>
      </w:r>
      <w:r w:rsidRPr="00207699">
        <w:t>., 2012)</w:t>
      </w:r>
      <w:r w:rsidRPr="00207699">
        <w:fldChar w:fldCharType="end"/>
      </w:r>
      <w:r w:rsidRPr="00207699">
        <w:t>. Organic material then degrades through anaerobic processes, generating carbon dioxide (CO</w:t>
      </w:r>
      <w:r w:rsidRPr="00207699">
        <w:rPr>
          <w:vertAlign w:val="subscript"/>
        </w:rPr>
        <w:t>2</w:t>
      </w:r>
      <w:r w:rsidRPr="00207699">
        <w:t>), water, heat and methane (CH</w:t>
      </w:r>
      <w:r w:rsidRPr="00207699">
        <w:rPr>
          <w:vertAlign w:val="subscript"/>
        </w:rPr>
        <w:t>4</w:t>
      </w:r>
      <w:r w:rsidRPr="00207699">
        <w:t>). The CH</w:t>
      </w:r>
      <w:r w:rsidRPr="00207699">
        <w:rPr>
          <w:vertAlign w:val="subscript"/>
        </w:rPr>
        <w:t>4</w:t>
      </w:r>
      <w:r w:rsidRPr="00207699">
        <w:t xml:space="preserve"> emissions contribute to climate change and the significance at a rate of between 28 and 84 times that of CO</w:t>
      </w:r>
      <w:r w:rsidRPr="00207699">
        <w:rPr>
          <w:vertAlign w:val="subscript"/>
        </w:rPr>
        <w:t>2</w:t>
      </w:r>
      <w:r w:rsidRPr="00207699">
        <w:t xml:space="preserve">, depending on the time period over which they are considered (100 years or 20 years, respectively) </w:t>
      </w:r>
      <w:r w:rsidRPr="00207699">
        <w:fldChar w:fldCharType="begin"/>
      </w:r>
      <w:r w:rsidRPr="00207699">
        <w:instrText xml:space="preserve"> ADDIN ZOTERO_ITEM CSL_CITATION {"citationID":"1lkorkg0pj","properties":{"formattedCitation":"(Myhre et al., 2013)","plainCitation":"(Myhre et al., 2013)"},"citationItems":[{"id":914,"uris":["http://zotero.org/groups/277937/items/RBHJ4FQW"],"uri":["http://zotero.org/groups/277937/items/RBHJ4FQW"],"itemData":{"id":914,"type":"chapter","title":"Anthropogenic and natural radiative forcing","container-title":"The Physical Science Basis. Contribution of Working Group I to the Fifth Assessment Report of the Intergovernmental Panel on Climate Change","publisher":"Cambridge University Press","publisher-place":"Cambridge ; New York","event-place":"Cambridge ; New York","author":[{"family":"Myhre","given":"G."},{"family":"Shindell","given":"D."},{"family":"Breon","given":"F.-M."},{"family":"Collins","given":"W."},{"family":"Fuglestvedt","given":"J."},{"family":"Huan","given":"J."},{"family":"Koch","given":"D."},{"family":"Lamarque","given":"J.-F."},{"family":"Lee","given":"D."},{"family":"Mendoza","given":"B."},{"family":"Nakajima","given":"T."},{"family":"Robock","given":"A."},{"family":"Stephens","given":"G."},{"family":"Takemura","given":"T."},{"family":"Zhang","given":"H."}],"issued":{"date-parts":[["2013"]]}}}],"schema":"https://github.com/citation-style-language/schema/raw/master/csl-citation.json"} </w:instrText>
      </w:r>
      <w:r w:rsidRPr="00207699">
        <w:fldChar w:fldCharType="separate"/>
      </w:r>
      <w:r w:rsidRPr="00207699">
        <w:t xml:space="preserve">(Myhre </w:t>
      </w:r>
      <w:r w:rsidRPr="00B933B6">
        <w:rPr>
          <w:i/>
        </w:rPr>
        <w:t>et a</w:t>
      </w:r>
      <w:r w:rsidRPr="00207699">
        <w:t>l., 2013)</w:t>
      </w:r>
      <w:r w:rsidRPr="00207699">
        <w:fldChar w:fldCharType="end"/>
      </w:r>
      <w:r w:rsidRPr="00207699">
        <w:t>.  The amount and rate of CH</w:t>
      </w:r>
      <w:r w:rsidRPr="00207699">
        <w:rPr>
          <w:vertAlign w:val="subscript"/>
        </w:rPr>
        <w:t>4</w:t>
      </w:r>
      <w:r w:rsidRPr="00207699">
        <w:t xml:space="preserve"> release depends on the waste composition, the climate, pH and moisture levels in the waste and the design and management of the landfill.</w:t>
      </w:r>
    </w:p>
    <w:p w14:paraId="469E3BE0" w14:textId="2D194694" w:rsidR="00BE561E" w:rsidRPr="00207699" w:rsidRDefault="00BE561E" w:rsidP="00BE561E">
      <w:r w:rsidRPr="00207699">
        <w:t xml:space="preserve">Landfill methane capture systems reduce the emissions of </w:t>
      </w:r>
      <w:r>
        <w:t>greenhouse gases (</w:t>
      </w:r>
      <w:r w:rsidRPr="00207699">
        <w:t>GHGs</w:t>
      </w:r>
      <w:r>
        <w:t xml:space="preserve">) </w:t>
      </w:r>
      <w:r w:rsidRPr="00207699">
        <w:t>from landfilling by directing the flow of landfill methane to a centralized source and either flaring it to convert the methane to CO</w:t>
      </w:r>
      <w:r w:rsidRPr="00207699">
        <w:rPr>
          <w:vertAlign w:val="subscript"/>
        </w:rPr>
        <w:t>2</w:t>
      </w:r>
      <w:r w:rsidRPr="00207699">
        <w:t xml:space="preserve"> and H</w:t>
      </w:r>
      <w:r w:rsidRPr="00207699">
        <w:rPr>
          <w:vertAlign w:val="subscript"/>
        </w:rPr>
        <w:t>2</w:t>
      </w:r>
      <w:r w:rsidRPr="00207699">
        <w:t>O, lowering the overall GHG output from the landfill, using it directly as a fuel for thermal energy, or incinerating it and converting it to electricity.</w:t>
      </w:r>
    </w:p>
    <w:p w14:paraId="26F5A949" w14:textId="70D5E1DF" w:rsidR="00BE561E" w:rsidRPr="00207699" w:rsidRDefault="00BE561E" w:rsidP="00BE561E">
      <w:r w:rsidRPr="00207699">
        <w:t xml:space="preserve">However, it is not possible to capture all landfill </w:t>
      </w:r>
      <w:proofErr w:type="gramStart"/>
      <w:r w:rsidRPr="00207699">
        <w:t>gas</w:t>
      </w:r>
      <w:proofErr w:type="gramEnd"/>
      <w:r w:rsidRPr="00207699">
        <w:t xml:space="preserve"> and some is inevitably lost to the atmosphere. A methane mass balance calculates the different pathways for CH</w:t>
      </w:r>
      <w:r w:rsidRPr="00207699">
        <w:rPr>
          <w:vertAlign w:val="subscript"/>
        </w:rPr>
        <w:t xml:space="preserve">4 </w:t>
      </w:r>
      <w:r w:rsidRPr="00207699">
        <w:t xml:space="preserve">emissions in a landfill by summing landfill gas collected, methane oxidized by the landfill cover soils and the methane lost as emissions to the atmosphere </w:t>
      </w:r>
      <w:r w:rsidRPr="00207699">
        <w:fldChar w:fldCharType="begin"/>
      </w:r>
      <w:r w:rsidRPr="00207699">
        <w:instrText xml:space="preserve"> ADDIN ZOTERO_ITEM CSL_CITATION {"citationID":"1mejn92fda","properties":{"formattedCitation":"(Goldsmith et al., 2012)","plainCitation":"(Goldsmith et al., 2012)"},"citationItems":[{"id":1005,"uris":["http://zotero.org/groups/277937/items/4QSWXCQU"],"uri":["http://zotero.org/groups/277937/items/4QSWXCQU"],"itemData":{"id":1005,"type":"article-journal","title":"Methane emissions from 20 landfills across the United States using vertical radial plume mapping","container-title":"Journal of the Air &amp; Waste Management Association","page":"183-197","volume":"62","issue":"2","source":"Taylor and Francis+NEJM","abstract":"Landfill fugitive methane emissions were quantified as a function of climate type and cover type at 20 landfills using U.S. Environmental Protection Agency (EPA) Other Test Method (OTM)-10 vertical radial plume mapping (VRPM) with tunable diode lasers (TDLs). The VRPM data were initially collected as g CH4/sec emission rates and subsequently converted to g CH4/m2/day rates using two recently published approaches. The first was based upon field tracer releases of methane or acetylene and multiple linear regression analysis (MLRM). The second was a virtual computer model that was based upon the Industrial Source Complex (ISC3) and Pasquill plume stability class models (PSCMs). Calculated emission results in g CH4/m2/day for each measured VRPM with the two approaches agreed well (r 2 = 0.93). The VRPM data were obtained from the working face, temporary soil, intermediate soil, and final soil or synthetic covers. The data show that methane emissions to the atmosphere are a function of climate and cover type. Humid subtropical climates exhibited the highest emissions for all cover types at 207, 127, 102, and 32 g CH4/m2/day, for working face (no cover), temporary, intermediate, and final cover, respectively. Humid continental warm summers showed 67, 51, and 27 g CH4/m2/day for temporary, intermediate, and final covers. Humid continental cool summers were 135, 40, and 26 g CH4/m2/day for the working face, intermediate, and final covers. Mediterranean climates were examined for intermediate and final covers only and found to be 11 and 6 g CH4/m2/day, respectively, whereas semiarid climates showed 85, 11, 3.7, and 2.7 g CH4/m2/day for working face, temporary, intermediate, and final covers. A closed, synthetically capped landfill covered with soil and vegetation with a gas collection system in a humid continental warm summer climate gave mostly background methane readings and average emission rates of only 0.09 g CH4/m2/day flux when measurable. Implications The OTM-10 method is being proposed by EPA to quantify surface methane emissions from landfill covers. This study of 20 landfills across the United States was done to determine the efficacy of using OTM-10 for this purpose. Two recently published models were used to evaluate the methane flux results found with VRPM optical remote sensing. The results should provide a sense of the practicality of the method, its limitations at landfills, and the impact of climate upon the cover's methane flux. Measured field data may assist landfill owners in refining previously modeled methane emission factor default values.","DOI":"10.1080/10473289.2011.639480","ISSN":"1096-2247","author":[{"family":"Goldsmith","given":"C. Douglas"},{"family":"Chanton","given":"Jeffrey"},{"family":"Abichou","given":"Tarek"},{"family":"Swan","given":"Nathan"},{"family":"Green","given":"Roger"},{"family":"Hater","given":"Gary"}],"issued":{"date-parts":[["2012",2,1]]},"accessed":{"date-parts":[["2015",2,18]]}}}],"schema":"https://github.com/citation-style-language/schema/raw/master/csl-citation.json"} </w:instrText>
      </w:r>
      <w:r w:rsidRPr="00207699">
        <w:fldChar w:fldCharType="separate"/>
      </w:r>
      <w:r w:rsidRPr="00207699">
        <w:t xml:space="preserve">(Goldsmith </w:t>
      </w:r>
      <w:r w:rsidRPr="00B933B6">
        <w:rPr>
          <w:i/>
        </w:rPr>
        <w:t>et al</w:t>
      </w:r>
      <w:r w:rsidRPr="00207699">
        <w:t>., 2012)</w:t>
      </w:r>
      <w:r w:rsidRPr="00207699">
        <w:fldChar w:fldCharType="end"/>
      </w:r>
      <w:r w:rsidRPr="00207699">
        <w:t xml:space="preserve"> (Figure 1</w:t>
      </w:r>
      <w:r>
        <w:t>.1</w:t>
      </w:r>
      <w:r w:rsidRPr="00207699">
        <w:t>).</w:t>
      </w:r>
    </w:p>
    <w:p w14:paraId="396C1582" w14:textId="77777777" w:rsidR="00BE561E" w:rsidRPr="00BE561E" w:rsidRDefault="00BE561E" w:rsidP="00BE561E">
      <w:pPr>
        <w:keepNext/>
        <w:spacing w:line="276" w:lineRule="auto"/>
        <w:jc w:val="center"/>
      </w:pPr>
      <w:r w:rsidRPr="00BE561E">
        <w:rPr>
          <w:noProof/>
          <w:lang w:val="en-GB" w:eastAsia="en-GB"/>
        </w:rPr>
        <w:lastRenderedPageBreak/>
        <w:drawing>
          <wp:inline distT="0" distB="0" distL="0" distR="0" wp14:anchorId="239904F9" wp14:editId="4BEFE765">
            <wp:extent cx="4974956" cy="257943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6701" cy="2580335"/>
                    </a:xfrm>
                    <a:prstGeom prst="rect">
                      <a:avLst/>
                    </a:prstGeom>
                  </pic:spPr>
                </pic:pic>
              </a:graphicData>
            </a:graphic>
          </wp:inline>
        </w:drawing>
      </w:r>
    </w:p>
    <w:p w14:paraId="0281FAB7" w14:textId="7C9B6F9E" w:rsidR="00BE561E" w:rsidRPr="00BE561E" w:rsidRDefault="00BE561E" w:rsidP="00BE561E">
      <w:pPr>
        <w:pStyle w:val="Caption"/>
        <w:spacing w:line="276" w:lineRule="auto"/>
        <w:jc w:val="center"/>
      </w:pPr>
      <w:bookmarkStart w:id="6" w:name="_Ref470490230"/>
      <w:bookmarkStart w:id="7" w:name="_Toc471442576"/>
      <w:bookmarkStart w:id="8" w:name="_Toc44379343"/>
      <w:r w:rsidRPr="00BE561E">
        <w:t>Figure 1.</w:t>
      </w:r>
      <w:r w:rsidR="006C657B">
        <w:fldChar w:fldCharType="begin"/>
      </w:r>
      <w:r w:rsidR="006C657B">
        <w:instrText xml:space="preserve"> SEQ Figure \* ARABIC </w:instrText>
      </w:r>
      <w:r w:rsidR="006C657B">
        <w:fldChar w:fldCharType="separate"/>
      </w:r>
      <w:r w:rsidRPr="00BE561E">
        <w:rPr>
          <w:noProof/>
        </w:rPr>
        <w:t>1</w:t>
      </w:r>
      <w:r w:rsidR="006C657B">
        <w:rPr>
          <w:noProof/>
        </w:rPr>
        <w:fldChar w:fldCharType="end"/>
      </w:r>
      <w:bookmarkEnd w:id="6"/>
      <w:r w:rsidRPr="00BE561E">
        <w:t xml:space="preserve"> Methane mass balance </w:t>
      </w:r>
      <w:r w:rsidRPr="00BE561E">
        <w:fldChar w:fldCharType="begin"/>
      </w:r>
      <w:r w:rsidRPr="00BE561E">
        <w:instrText xml:space="preserve"> ADDIN ZOTERO_ITEM CSL_CITATION {"citationID":"81f75aje2","properties":{"formattedCitation":"(Bogner et al., 2007)","plainCitation":"(Bogner et al., 2007)"},"citationItems":[{"id":1124,"uris":["http://zotero.org/groups/277937/items/QFHVAED8"],"uri":["http://zotero.org/groups/277937/items/QFHVAED8"],"itemData":{"id":1124,"type":"chapter","title":"Waste management","container-title":"Climate Change 2007: Mitigation. Contribution of Working Group III to the Fourth Assessment Report of the Intergovernmental Panel on Cliamte Change","publisher":"Cambridge University Press","author":[{"family":"Bogner","given":"J"},{"family":"Abdelrafie Ahmed","given":"M."},{"family":"Diaz","given":"C."},{"family":"Faaij","given":"A."},{"family":"Gao","given":"Q."},{"family":"Hasimoto","given":"S."},{"family":"Mareckova","given":"K."},{"family":"Pipatti","given":"R."},{"family":"Zhang","given":"T."}],"issued":{"date-parts":[["2007"]]}}}],"schema":"https://github.com/citation-style-language/schema/raw/master/csl-citation.json"} </w:instrText>
      </w:r>
      <w:r w:rsidRPr="00BE561E">
        <w:fldChar w:fldCharType="separate"/>
      </w:r>
      <w:r w:rsidRPr="00BE561E">
        <w:t>(Bogner et al., 2007)</w:t>
      </w:r>
      <w:bookmarkEnd w:id="7"/>
      <w:bookmarkEnd w:id="8"/>
      <w:r w:rsidRPr="00BE561E">
        <w:fldChar w:fldCharType="end"/>
      </w:r>
    </w:p>
    <w:p w14:paraId="4F7BF3D4" w14:textId="77777777" w:rsidR="00BE561E" w:rsidRPr="00BE561E" w:rsidRDefault="00BE561E" w:rsidP="00BE561E">
      <w:pPr>
        <w:pStyle w:val="Heading3"/>
      </w:pPr>
      <w:bookmarkStart w:id="9" w:name="_Toc471776772"/>
      <w:bookmarkStart w:id="10" w:name="_Toc44379364"/>
      <w:r w:rsidRPr="00BE561E">
        <w:t>Landfill gas technologies</w:t>
      </w:r>
      <w:bookmarkEnd w:id="9"/>
      <w:bookmarkEnd w:id="10"/>
    </w:p>
    <w:p w14:paraId="6145F271" w14:textId="77777777" w:rsidR="00BE561E" w:rsidRPr="00BE561E" w:rsidRDefault="00BE561E" w:rsidP="00BE561E">
      <w:r w:rsidRPr="00BE561E">
        <w:t>Landfills can be broadly classified in three categories:</w:t>
      </w:r>
    </w:p>
    <w:p w14:paraId="5372D581" w14:textId="77777777" w:rsidR="00BE561E" w:rsidRPr="00BE561E" w:rsidRDefault="00BE561E" w:rsidP="00BB3C2B">
      <w:pPr>
        <w:pStyle w:val="ListParagraph"/>
        <w:numPr>
          <w:ilvl w:val="0"/>
          <w:numId w:val="8"/>
        </w:numPr>
        <w:spacing w:after="160"/>
      </w:pPr>
      <w:r w:rsidRPr="00BE561E">
        <w:t>Open dumps, common in areas with limited or no centralized waste management, are un-compacted piles of waste and tend to be shallow, which results in a greater degree of aerobic biodegradation.</w:t>
      </w:r>
    </w:p>
    <w:p w14:paraId="7775AAC0" w14:textId="19183108" w:rsidR="00BE561E" w:rsidRPr="00207699" w:rsidRDefault="00BE561E" w:rsidP="00BB3C2B">
      <w:pPr>
        <w:pStyle w:val="ListParagraph"/>
        <w:numPr>
          <w:ilvl w:val="0"/>
          <w:numId w:val="8"/>
        </w:numPr>
        <w:spacing w:after="160"/>
      </w:pPr>
      <w:r w:rsidRPr="00BE561E">
        <w:t>Basic or controlled landfills compact and cover waste but do not</w:t>
      </w:r>
      <w:r w:rsidRPr="00207699">
        <w:t xml:space="preserve"> include additional engineered solutions.</w:t>
      </w:r>
    </w:p>
    <w:p w14:paraId="78246F5F" w14:textId="343167F8" w:rsidR="00BE561E" w:rsidRPr="00207699" w:rsidRDefault="00BE561E" w:rsidP="00BB3C2B">
      <w:pPr>
        <w:pStyle w:val="ListParagraph"/>
        <w:numPr>
          <w:ilvl w:val="0"/>
          <w:numId w:val="8"/>
        </w:numPr>
        <w:spacing w:after="160"/>
      </w:pPr>
      <w:r w:rsidRPr="00207699">
        <w:t>Engineered sanitary landfills are engineered to contain waste until it is stabilized biologically, chemically and physically; they generally include systems for gas and leachate collection.</w:t>
      </w:r>
    </w:p>
    <w:p w14:paraId="28D197CF" w14:textId="05942BE0" w:rsidR="00BE561E" w:rsidRPr="00207699" w:rsidRDefault="00BE561E" w:rsidP="00BE561E">
      <w:r w:rsidRPr="00207699">
        <w:t xml:space="preserve">A landfill gas collection system can be applied to any of the three types of landfills, however a landfill in which the gas is more contained will result in a more effective landfill gas capture system. A landfill gas capture system consists of extraction wells, a system of lateral and header piping to convey the gas, a condensate management system, a blower and flare system, monitoring devices and system controls </w:t>
      </w:r>
      <w:r w:rsidRPr="00207699">
        <w:fldChar w:fldCharType="begin"/>
      </w:r>
      <w:r w:rsidRPr="00207699">
        <w:instrText xml:space="preserve"> ADDIN ZOTERO_ITEM CSL_CITATION {"citationID":"6bE0PKH5","properties":{"formattedCitation":"(EPA, 2012)","plainCitation":"(EPA, 2012)"},"citationItems":[{"id":1119,"uris":["http://zotero.org/groups/277937/items/BI8G37P6"],"uri":["http://zotero.org/groups/277937/items/BI8G37P6"],"itemData":{"id":1119,"type":"report","title":"International best practices guide for landfill gas energy projects","collection-title":"Global Methane Initative","author":[{"family":"EPA","given":""}],"issued":{"date-parts":[["2012"]]}}}],"schema":"https://github.com/citation-style-language/schema/raw/master/csl-citation.json"} </w:instrText>
      </w:r>
      <w:r w:rsidRPr="00207699">
        <w:fldChar w:fldCharType="separate"/>
      </w:r>
      <w:r w:rsidRPr="00207699">
        <w:t>(EPA, 2012)</w:t>
      </w:r>
      <w:r w:rsidRPr="00207699">
        <w:fldChar w:fldCharType="end"/>
      </w:r>
      <w:r w:rsidRPr="00207699">
        <w:t>. An active landfill gas collection system uses a vacuum to extract the gas from the landfill, whereas a passive system relies on the natural flow of the gas.</w:t>
      </w:r>
    </w:p>
    <w:p w14:paraId="0BB9A343" w14:textId="501DAC43" w:rsidR="00BE561E" w:rsidRPr="00207699" w:rsidRDefault="00BE561E" w:rsidP="00BE561E">
      <w:r w:rsidRPr="00207699">
        <w:t>Once landfill gas is collected, it can either be flared or collected for use as a fuel. In North America and Europe, landfill gas has been transported in pipelines and used in place of natural gas, fuel oil or coal for more than 30 years. Landfill gas can be used in boilers to produce steam or hot water and the steam can then generate electricity by driving a turbine. Other options for producing electricity include internal combustion engines, gas turbines and combined heat and power, which generates both electricity and captures waste heat for thermal energy.</w:t>
      </w:r>
    </w:p>
    <w:p w14:paraId="6BB90A9E" w14:textId="77777777" w:rsidR="00BE561E" w:rsidRPr="00BE561E" w:rsidRDefault="00BE561E" w:rsidP="00BE561E">
      <w:pPr>
        <w:pStyle w:val="Heading3"/>
      </w:pPr>
      <w:bookmarkStart w:id="11" w:name="_Toc471776773"/>
      <w:bookmarkStart w:id="12" w:name="_Toc44379365"/>
      <w:r w:rsidRPr="00BE561E">
        <w:lastRenderedPageBreak/>
        <w:t>Emerging methods and technologies</w:t>
      </w:r>
      <w:bookmarkEnd w:id="11"/>
      <w:bookmarkEnd w:id="12"/>
    </w:p>
    <w:p w14:paraId="34D941F7" w14:textId="1D667490" w:rsidR="00BE561E" w:rsidRPr="00207699" w:rsidRDefault="00BE561E" w:rsidP="00BE561E">
      <w:r w:rsidRPr="00207699">
        <w:t xml:space="preserve">Technologies and methods which increase methane capture over the life of a landfill are expected to grow, particularly for use in open landfills. Using temporary, </w:t>
      </w:r>
      <w:proofErr w:type="gramStart"/>
      <w:r w:rsidRPr="00207699">
        <w:t>low-permeability</w:t>
      </w:r>
      <w:proofErr w:type="gramEnd"/>
      <w:r w:rsidRPr="00207699">
        <w:t xml:space="preserve"> covers in open landfills is one option which shows promise to increasing capture efficiency.</w:t>
      </w:r>
    </w:p>
    <w:p w14:paraId="0DC4703C" w14:textId="7E927334" w:rsidR="00BE561E" w:rsidRPr="00207699" w:rsidRDefault="00BE561E" w:rsidP="00BE561E">
      <w:r w:rsidRPr="00207699">
        <w:t>With respect to energy generation from methane capture, in a more complex and expensive process, landfill gas can be purified by increasing the CH</w:t>
      </w:r>
      <w:r w:rsidRPr="00207699">
        <w:rPr>
          <w:vertAlign w:val="subscript"/>
        </w:rPr>
        <w:t>4</w:t>
      </w:r>
      <w:r w:rsidRPr="00207699">
        <w:t xml:space="preserve"> content and decreasing CO</w:t>
      </w:r>
      <w:r w:rsidRPr="00207699">
        <w:rPr>
          <w:vertAlign w:val="subscript"/>
        </w:rPr>
        <w:t>2</w:t>
      </w:r>
      <w:r w:rsidRPr="00207699">
        <w:t>, nitrogen, oxygen and moisture to produce the equivalent of natural gas, compressed natural gas or liquefied natural gas, which can then be used for industrial purposes or to fuel vehicles. Landfill gas can potentially be used in a pyrolysis furnace, a type of low-temperature waste incineration used to destroy semi-volatile organic compounds.</w:t>
      </w:r>
    </w:p>
    <w:p w14:paraId="4412568F" w14:textId="77777777" w:rsidR="00BE561E" w:rsidRPr="00BE561E" w:rsidRDefault="00BE561E" w:rsidP="00BE561E">
      <w:pPr>
        <w:pStyle w:val="Heading3"/>
      </w:pPr>
      <w:bookmarkStart w:id="13" w:name="_Toc470530970"/>
      <w:bookmarkStart w:id="14" w:name="_Toc470531101"/>
      <w:bookmarkStart w:id="15" w:name="_Toc470531232"/>
      <w:bookmarkStart w:id="16" w:name="_Toc471776774"/>
      <w:bookmarkStart w:id="17" w:name="_Toc44379366"/>
      <w:bookmarkEnd w:id="13"/>
      <w:bookmarkEnd w:id="14"/>
      <w:bookmarkEnd w:id="15"/>
      <w:r w:rsidRPr="00BE561E">
        <w:t>The effectiveness of landfill gas capture</w:t>
      </w:r>
      <w:bookmarkEnd w:id="16"/>
      <w:bookmarkEnd w:id="17"/>
    </w:p>
    <w:p w14:paraId="0E8F7E99" w14:textId="535A8940" w:rsidR="00BE561E" w:rsidRPr="00207699" w:rsidRDefault="00BE561E" w:rsidP="00BE561E">
      <w:r w:rsidRPr="00207699">
        <w:t xml:space="preserve">The effectiveness of landfill gas capture also depends on the type of system used. According to </w:t>
      </w:r>
      <w:proofErr w:type="gramStart"/>
      <w:r w:rsidRPr="00207699">
        <w:t>a</w:t>
      </w:r>
      <w:proofErr w:type="gramEnd"/>
      <w:r w:rsidRPr="00207699">
        <w:t xml:space="preserve"> EPA study, open landfills only capture 10% of emissions, while basic landfills and sanitary engineered landfills capture 75% and 85%, respectively (Ragnauth </w:t>
      </w:r>
      <w:r w:rsidRPr="00B933B6">
        <w:rPr>
          <w:i/>
        </w:rPr>
        <w:t>et al</w:t>
      </w:r>
      <w:r w:rsidR="00B933B6">
        <w:t>.</w:t>
      </w:r>
      <w:r w:rsidRPr="00207699">
        <w:t>, 2013).</w:t>
      </w:r>
    </w:p>
    <w:p w14:paraId="7D362885" w14:textId="535043BA" w:rsidR="00BE561E" w:rsidRPr="00BE561E" w:rsidRDefault="00BE561E" w:rsidP="00BE561E">
      <w:r w:rsidRPr="00207699">
        <w:t xml:space="preserve">A 2016 study in Nature Climate Change measured the efficiency of landfill gas capture from all landfills in the US which are required to report data on landfill gas efficiency, accounting for over 90% of the waste landfilled in the US (Powell </w:t>
      </w:r>
      <w:r w:rsidRPr="00B933B6">
        <w:rPr>
          <w:i/>
        </w:rPr>
        <w:t>et al</w:t>
      </w:r>
      <w:r w:rsidR="00B933B6" w:rsidRPr="00B933B6">
        <w:rPr>
          <w:i/>
        </w:rPr>
        <w:t>.</w:t>
      </w:r>
      <w:r w:rsidRPr="00207699">
        <w:t>, 2016). These are primarily sanitary engineered landfills. The study found the average efficiency for landfills which were still open was 17% lower than landfills which had been closed and therefore were able to better direct the flow of methane. A chart depicted in the study shows that open landfills have an efficiency of approximately 65% and closed landfills have an efficiency of approximately 82%. The analysis also showed that 91 +/- 0.5% of methane emissions by mass come from open landfills according to data from 2010-2013 (ibid).</w:t>
      </w:r>
    </w:p>
    <w:p w14:paraId="111F4010" w14:textId="200EFB32" w:rsidR="00434F61" w:rsidRDefault="551A77D0" w:rsidP="00BB3C2B">
      <w:pPr>
        <w:pStyle w:val="Heading2"/>
        <w:numPr>
          <w:ilvl w:val="1"/>
          <w:numId w:val="7"/>
        </w:numPr>
      </w:pPr>
      <w:bookmarkStart w:id="18" w:name="_Toc44379367"/>
      <w:r w:rsidRPr="00426538">
        <w:t>Adoption Path</w:t>
      </w:r>
      <w:bookmarkEnd w:id="18"/>
    </w:p>
    <w:p w14:paraId="74EF55EA" w14:textId="77777777" w:rsidR="00BE561E" w:rsidRPr="00BE561E" w:rsidRDefault="00BE561E" w:rsidP="00BE561E">
      <w:pPr>
        <w:pStyle w:val="Heading3"/>
      </w:pPr>
      <w:bookmarkStart w:id="19" w:name="_Toc471776776"/>
      <w:bookmarkStart w:id="20" w:name="_Toc44379368"/>
      <w:r w:rsidRPr="00BE561E">
        <w:t>General Trends</w:t>
      </w:r>
      <w:bookmarkEnd w:id="19"/>
      <w:bookmarkEnd w:id="20"/>
    </w:p>
    <w:p w14:paraId="1CBFE5A0" w14:textId="07DAA660" w:rsidR="00BE561E" w:rsidRPr="00207699" w:rsidRDefault="00BE561E" w:rsidP="00BE561E">
      <w:r w:rsidRPr="00207699">
        <w:t>The US and many EU nations have had laws mandating that landfill methane capture is performed for decades (Powell</w:t>
      </w:r>
      <w:r w:rsidR="00B933B6">
        <w:t xml:space="preserve"> </w:t>
      </w:r>
      <w:r w:rsidR="00B933B6" w:rsidRPr="00B933B6">
        <w:rPr>
          <w:i/>
        </w:rPr>
        <w:t>et al.</w:t>
      </w:r>
      <w:r w:rsidRPr="00207699">
        <w:t xml:space="preserve">, 2016). Therefore, </w:t>
      </w:r>
      <w:proofErr w:type="gramStart"/>
      <w:r w:rsidRPr="00207699">
        <w:t>the vast majority of</w:t>
      </w:r>
      <w:proofErr w:type="gramEnd"/>
      <w:r w:rsidRPr="00207699">
        <w:t xml:space="preserve"> all large landfills in the US and EU use landfill methane capture of some form.</w:t>
      </w:r>
    </w:p>
    <w:p w14:paraId="08D8E918" w14:textId="4092A855" w:rsidR="00BE561E" w:rsidRPr="00207699" w:rsidRDefault="00BE561E" w:rsidP="00BE561E">
      <w:r w:rsidRPr="00207699">
        <w:t xml:space="preserve">In developing nations, current adoption of landfill methane capture is less clear, and sources estimating total adoption are few and far between. When they are available, they are often based on specific case studies. In many instances landfill methane capture projects are enacted in developing countries under the Clean Development Mechanism (CDM), one of the three mechanisms under the Kyoto Protocol used for </w:t>
      </w:r>
      <w:r w:rsidRPr="00207699">
        <w:lastRenderedPageBreak/>
        <w:t>allowing industrialized countries to get credit for emissions reduction projects in developing countries. While today, many of these projects seem to prioritize electricity generating systems, it is likely that landfill methane capture of all forms will spread to developing countries. As landfill technology changes in developing countries from open dumps which are common today to sanitary landfills, landfill methane capture will become necessary for health and safety reasons and is likely to be quickly adopted.</w:t>
      </w:r>
    </w:p>
    <w:p w14:paraId="0472F984" w14:textId="6A2D6FF6" w:rsidR="00BE561E" w:rsidRPr="00207699" w:rsidRDefault="00BE561E" w:rsidP="00BE561E">
      <w:pPr>
        <w:rPr>
          <w:highlight w:val="yellow"/>
        </w:rPr>
      </w:pPr>
      <w:r w:rsidRPr="00207699">
        <w:t xml:space="preserve">In Asia, due to different climate and moisture characteristics, it is difficult to directly transfer technology for landfill gas generation that was developed for western climates and waste streams. Therefore, adoption in Asia has been slow, and many areas have been developing slightly different landfill methane capture solutions and methane reduction technologies, including semi-aerobic landfill designs to encourage increased aerobic reactions with the waste and reduce overall GHG emissions (Ishigaki </w:t>
      </w:r>
      <w:r w:rsidRPr="00B933B6">
        <w:rPr>
          <w:i/>
        </w:rPr>
        <w:t>et al</w:t>
      </w:r>
      <w:r w:rsidR="00B933B6" w:rsidRPr="00B933B6">
        <w:rPr>
          <w:i/>
        </w:rPr>
        <w:t>.</w:t>
      </w:r>
      <w:r w:rsidRPr="00207699">
        <w:t xml:space="preserve">, 2011). This may in the end be a better </w:t>
      </w:r>
      <w:proofErr w:type="gramStart"/>
      <w:r w:rsidRPr="00207699">
        <w:t>low cost</w:t>
      </w:r>
      <w:proofErr w:type="gramEnd"/>
      <w:r w:rsidRPr="00207699">
        <w:t xml:space="preserve"> solution for methane reduction in tropical climates in Asia than landfill capture gas flaring.</w:t>
      </w:r>
    </w:p>
    <w:p w14:paraId="49DAEE7B" w14:textId="77777777" w:rsidR="00BE561E" w:rsidRPr="00207699" w:rsidRDefault="00BE561E" w:rsidP="00BE561E">
      <w:pPr>
        <w:pStyle w:val="Heading3"/>
        <w:rPr>
          <w:rFonts w:asciiTheme="minorHAnsi" w:hAnsiTheme="minorHAnsi"/>
        </w:rPr>
      </w:pPr>
      <w:bookmarkStart w:id="21" w:name="_Toc471776777"/>
      <w:bookmarkStart w:id="22" w:name="_Toc44379369"/>
      <w:r w:rsidRPr="00BE561E">
        <w:t>Percentage of Waste used and Methane Mitigated</w:t>
      </w:r>
      <w:bookmarkEnd w:id="21"/>
      <w:bookmarkEnd w:id="22"/>
    </w:p>
    <w:p w14:paraId="6EFBC0FE" w14:textId="77777777" w:rsidR="00BE561E" w:rsidRPr="00207699" w:rsidRDefault="00BE561E" w:rsidP="00BE561E">
      <w:r w:rsidRPr="00207699">
        <w:t>Specific estimates on adoption rates of methane capture are few and far between, and oftentimes obfuscated behind other data. However, a few studies give an indication which can be used to understand the magnitude of landfill methane capture overall potential.</w:t>
      </w:r>
    </w:p>
    <w:p w14:paraId="4B27C815" w14:textId="03CA10DE" w:rsidR="00BE561E" w:rsidRPr="00207699" w:rsidRDefault="00BE561E" w:rsidP="00BE561E">
      <w:r w:rsidRPr="00207699">
        <w:t>A large study undertaken by the EPA in 2013 to estimate the marginal abatement cost of waste diversion solutions uses one approach to estimate total potential adoption of landfill methane capture technologies. Using estimations for CH</w:t>
      </w:r>
      <w:r w:rsidRPr="00207699">
        <w:rPr>
          <w:vertAlign w:val="subscript"/>
        </w:rPr>
        <w:t>4</w:t>
      </w:r>
      <w:r w:rsidRPr="00207699">
        <w:t xml:space="preserve"> emissions from landfills given the “BAU” scenario for landfill technology (based on current technologies and policy measures), the report estimates the potential adoption and resulting CH</w:t>
      </w:r>
      <w:r w:rsidRPr="00207699">
        <w:rPr>
          <w:vertAlign w:val="subscript"/>
        </w:rPr>
        <w:t>4</w:t>
      </w:r>
      <w:r w:rsidRPr="00207699">
        <w:t xml:space="preserve"> emissions reductions globally based on projections for landfill type and waste composition in landfills. It estimates that given current technology, it is possible to reduce 61% of all projected emissions, 7-8% of which could be done in a way that is cost effective with today’s energy prices (Ragnauth </w:t>
      </w:r>
      <w:r w:rsidRPr="00B933B6">
        <w:rPr>
          <w:i/>
        </w:rPr>
        <w:t>et al</w:t>
      </w:r>
      <w:r>
        <w:t>.</w:t>
      </w:r>
      <w:r w:rsidRPr="00207699">
        <w:t xml:space="preserve">, 2013). </w:t>
      </w:r>
    </w:p>
    <w:p w14:paraId="5033B88D" w14:textId="642A76D2" w:rsidR="00BE561E" w:rsidRPr="00207699" w:rsidRDefault="00BE561E" w:rsidP="00BE561E">
      <w:pPr>
        <w:rPr>
          <w:rFonts w:eastAsia="Times New Roman" w:cs="Times New Roman"/>
          <w:sz w:val="24"/>
          <w:szCs w:val="24"/>
          <w:lang w:eastAsia="en-US"/>
        </w:rPr>
      </w:pPr>
      <w:r w:rsidRPr="00207699">
        <w:t xml:space="preserve">Another useful piece of information in this study is the estimate of the percentage of each type of landfill (open, basic, engineered) by country, projected to 2030, shown in </w:t>
      </w:r>
      <w:r w:rsidRPr="00207699">
        <w:fldChar w:fldCharType="begin"/>
      </w:r>
      <w:r w:rsidRPr="00207699">
        <w:instrText xml:space="preserve"> REF _Ref470490235 \h  \* MERGEFORMAT </w:instrText>
      </w:r>
      <w:r w:rsidRPr="00207699">
        <w:fldChar w:fldCharType="separate"/>
      </w:r>
      <w:r w:rsidRPr="00207699">
        <w:t xml:space="preserve">Figure </w:t>
      </w:r>
      <w:r>
        <w:t>1.</w:t>
      </w:r>
      <w:r w:rsidRPr="00207699">
        <w:rPr>
          <w:noProof/>
        </w:rPr>
        <w:t>2</w:t>
      </w:r>
      <w:r w:rsidRPr="00207699">
        <w:fldChar w:fldCharType="end"/>
      </w:r>
      <w:r w:rsidRPr="00207699">
        <w:t xml:space="preserve"> below. The report states that “these shares were developed using expert judgment after reviewing existing literature on waste disposal trends and abatement opportunities provided through various studies by the World Bank, USEPA’s LMOP program, and the Global Methane Initiative (GMI)” (Ragnauth </w:t>
      </w:r>
      <w:r w:rsidRPr="00B933B6">
        <w:rPr>
          <w:i/>
        </w:rPr>
        <w:t>et</w:t>
      </w:r>
      <w:r w:rsidR="00B933B6" w:rsidRPr="00B933B6">
        <w:rPr>
          <w:i/>
        </w:rPr>
        <w:t xml:space="preserve"> </w:t>
      </w:r>
      <w:r w:rsidRPr="00B933B6">
        <w:rPr>
          <w:i/>
        </w:rPr>
        <w:t>al</w:t>
      </w:r>
      <w:r w:rsidR="00B933B6" w:rsidRPr="00B933B6">
        <w:rPr>
          <w:i/>
        </w:rPr>
        <w:t>.</w:t>
      </w:r>
      <w:r w:rsidRPr="00207699">
        <w:t xml:space="preserve">, 2013, p. III-17). This information can be used to discern a reasonable estimate of the percentage of waste and CH4 emissions which can be expected to adopt landfill methane capture. Engineered landfills are likely to already have some form of landfill methane capture built into their design, even if it may be only flaring the gas. Basic landfills are able to have landfill methane capture </w:t>
      </w:r>
      <w:proofErr w:type="gramStart"/>
      <w:r w:rsidRPr="00207699">
        <w:t>added, but</w:t>
      </w:r>
      <w:proofErr w:type="gramEnd"/>
      <w:r w:rsidRPr="00207699">
        <w:t xml:space="preserve"> are likely to have a lower adoption rate than engineered </w:t>
      </w:r>
      <w:r w:rsidRPr="00207699">
        <w:lastRenderedPageBreak/>
        <w:t>landfills. Open dumps can sometimes add landfill methane capture, but not in a way that is likely to be economically viable. Therefore, the adoption rate for these landfills can be assumed to be very low (ibid).</w:t>
      </w:r>
    </w:p>
    <w:p w14:paraId="6B3BDAC7" w14:textId="77777777" w:rsidR="00BE561E" w:rsidRPr="00207699" w:rsidRDefault="00BE561E" w:rsidP="00BE561E">
      <w:pPr>
        <w:keepNext/>
      </w:pPr>
      <w:r w:rsidRPr="00207699">
        <w:rPr>
          <w:noProof/>
          <w:lang w:val="en-GB" w:eastAsia="en-GB"/>
        </w:rPr>
        <w:drawing>
          <wp:inline distT="0" distB="0" distL="0" distR="0" wp14:anchorId="36BE1C4A" wp14:editId="36501B13">
            <wp:extent cx="5943600" cy="449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495800"/>
                    </a:xfrm>
                    <a:prstGeom prst="rect">
                      <a:avLst/>
                    </a:prstGeom>
                    <a:noFill/>
                    <a:ln>
                      <a:noFill/>
                    </a:ln>
                  </pic:spPr>
                </pic:pic>
              </a:graphicData>
            </a:graphic>
          </wp:inline>
        </w:drawing>
      </w:r>
    </w:p>
    <w:p w14:paraId="7244F129" w14:textId="2CB3200A" w:rsidR="00BE561E" w:rsidRPr="00207699" w:rsidRDefault="00BE561E" w:rsidP="00BE561E">
      <w:pPr>
        <w:pStyle w:val="Caption"/>
        <w:jc w:val="center"/>
      </w:pPr>
      <w:bookmarkStart w:id="23" w:name="_Ref470490235"/>
      <w:bookmarkStart w:id="24" w:name="_Toc471442577"/>
      <w:bookmarkStart w:id="25" w:name="_Toc44379344"/>
      <w:r w:rsidRPr="00207699">
        <w:t xml:space="preserve">Figure </w:t>
      </w:r>
      <w:r>
        <w:t>1.</w:t>
      </w:r>
      <w:r w:rsidR="006C657B">
        <w:fldChar w:fldCharType="begin"/>
      </w:r>
      <w:r w:rsidR="006C657B">
        <w:instrText xml:space="preserve"> SEQ Figure \* ARABIC </w:instrText>
      </w:r>
      <w:r w:rsidR="006C657B">
        <w:fldChar w:fldCharType="separate"/>
      </w:r>
      <w:r w:rsidRPr="00207699">
        <w:rPr>
          <w:noProof/>
        </w:rPr>
        <w:t>2</w:t>
      </w:r>
      <w:r w:rsidR="006C657B">
        <w:rPr>
          <w:noProof/>
        </w:rPr>
        <w:fldChar w:fldCharType="end"/>
      </w:r>
      <w:bookmarkEnd w:id="23"/>
      <w:r w:rsidRPr="00207699">
        <w:t xml:space="preserve"> Estimation of Landfill Type by Country from the EPA's MAC Report (Ragnauth et al, 2013).</w:t>
      </w:r>
      <w:bookmarkEnd w:id="24"/>
      <w:bookmarkEnd w:id="25"/>
    </w:p>
    <w:p w14:paraId="59E4AF40" w14:textId="77777777" w:rsidR="00BE561E" w:rsidRPr="00BE561E" w:rsidRDefault="00BE561E" w:rsidP="00BE561E">
      <w:pPr>
        <w:pStyle w:val="Heading3"/>
        <w:spacing w:before="200" w:line="259" w:lineRule="auto"/>
        <w:jc w:val="left"/>
      </w:pPr>
      <w:bookmarkStart w:id="26" w:name="_Toc471776778"/>
      <w:bookmarkStart w:id="27" w:name="_Toc44379370"/>
      <w:r w:rsidRPr="00BE561E">
        <w:t>Landfill Gas to electricity adoption</w:t>
      </w:r>
      <w:bookmarkEnd w:id="26"/>
      <w:bookmarkEnd w:id="27"/>
    </w:p>
    <w:p w14:paraId="3523FFBF" w14:textId="77777777" w:rsidR="00BE561E" w:rsidRPr="00207699" w:rsidRDefault="00BE561E" w:rsidP="00BE561E">
      <w:r w:rsidRPr="00207699">
        <w:t xml:space="preserve">Global and regional estimates of landfill gas to electricity adoption are reported with more frequency than total landfill methane capture adoption rates or landfill gas flaring rates. However, their adoption is often reported together with biogas created from other sources, such as agriculture and </w:t>
      </w:r>
      <w:proofErr w:type="gramStart"/>
      <w:r w:rsidRPr="00207699">
        <w:t>waste water</w:t>
      </w:r>
      <w:proofErr w:type="gramEnd"/>
      <w:r w:rsidRPr="00207699">
        <w:t xml:space="preserve">. Therefore, assumptions about percentage adoption of each source need to be made in order to separate the landfill gas prognostications from the total biogas prognostications. </w:t>
      </w:r>
    </w:p>
    <w:p w14:paraId="79C77C0F" w14:textId="5AD537DE" w:rsidR="00BE561E" w:rsidRPr="00BE561E" w:rsidRDefault="00BE561E" w:rsidP="00BE561E">
      <w:r w:rsidRPr="00207699">
        <w:t xml:space="preserve">Current adoption of landfill gas to electricity is heavily focused </w:t>
      </w:r>
      <w:r w:rsidR="00BB0B22">
        <w:t>on global estimates</w:t>
      </w:r>
      <w:r w:rsidRPr="00207699">
        <w:t xml:space="preserve">. Future prognostications vary significantly across sources, likely </w:t>
      </w:r>
      <w:proofErr w:type="gramStart"/>
      <w:r w:rsidRPr="00207699">
        <w:t>based on the fact that</w:t>
      </w:r>
      <w:proofErr w:type="gramEnd"/>
      <w:r w:rsidRPr="00207699">
        <w:t xml:space="preserve"> different sources had different goals and value judgements when making the prognostications.</w:t>
      </w:r>
    </w:p>
    <w:p w14:paraId="12A2F24A" w14:textId="02173C03" w:rsidR="001C49CB" w:rsidRPr="00426538" w:rsidRDefault="551A77D0" w:rsidP="00BB3C2B">
      <w:pPr>
        <w:pStyle w:val="Heading2"/>
        <w:numPr>
          <w:ilvl w:val="1"/>
          <w:numId w:val="7"/>
        </w:numPr>
      </w:pPr>
      <w:bookmarkStart w:id="28" w:name="_Toc44379371"/>
      <w:r w:rsidRPr="00426538">
        <w:lastRenderedPageBreak/>
        <w:t xml:space="preserve">Advantages and disadvantages of </w:t>
      </w:r>
      <w:r w:rsidR="00BE561E">
        <w:t>Landfill Methane Capture</w:t>
      </w:r>
      <w:bookmarkEnd w:id="28"/>
    </w:p>
    <w:p w14:paraId="473285D3" w14:textId="36A80383" w:rsidR="00202788" w:rsidRPr="00426538" w:rsidRDefault="551A77D0" w:rsidP="002C62B6">
      <w:pPr>
        <w:pStyle w:val="Heading3"/>
      </w:pPr>
      <w:bookmarkStart w:id="29" w:name="_Toc44379372"/>
      <w:r w:rsidRPr="00426538">
        <w:t>Similar Solutions</w:t>
      </w:r>
      <w:bookmarkEnd w:id="29"/>
    </w:p>
    <w:p w14:paraId="077086FA" w14:textId="1CDEE1F1" w:rsidR="000654B5" w:rsidRDefault="00935D88" w:rsidP="000654B5">
      <w:pPr>
        <w:rPr>
          <w:rFonts w:cs="Times New Roman"/>
        </w:rPr>
      </w:pPr>
      <w:r w:rsidRPr="00426538">
        <w:rPr>
          <w:rFonts w:cs="Times New Roman"/>
        </w:rPr>
        <w:t xml:space="preserve">There are several solutions in the electricity generation sector that can replace conventional electricity-generating technologies such as coal, oil, and natural gas power plants which could be considered as similar/analogous solutions. Solutions </w:t>
      </w:r>
      <w:proofErr w:type="gramStart"/>
      <w:r w:rsidRPr="00426538">
        <w:rPr>
          <w:rFonts w:cs="Times New Roman"/>
        </w:rPr>
        <w:t>similar to</w:t>
      </w:r>
      <w:proofErr w:type="gramEnd"/>
      <w:r w:rsidRPr="00426538">
        <w:rPr>
          <w:rFonts w:cs="Times New Roman"/>
        </w:rPr>
        <w:t xml:space="preserve"> </w:t>
      </w:r>
      <w:r w:rsidR="00BE561E">
        <w:rPr>
          <w:rFonts w:cs="Times New Roman"/>
        </w:rPr>
        <w:t>landfill methane capture</w:t>
      </w:r>
      <w:r w:rsidRPr="00426538">
        <w:rPr>
          <w:rFonts w:cs="Times New Roman"/>
        </w:rPr>
        <w:t xml:space="preserve"> </w:t>
      </w:r>
      <w:r w:rsidR="00BE561E">
        <w:rPr>
          <w:rFonts w:cs="Times New Roman"/>
        </w:rPr>
        <w:t>can be the ones</w:t>
      </w:r>
      <w:r w:rsidRPr="00426538">
        <w:rPr>
          <w:rFonts w:cs="Times New Roman"/>
        </w:rPr>
        <w:t xml:space="preserve"> </w:t>
      </w:r>
      <w:r w:rsidR="000654B5">
        <w:rPr>
          <w:rFonts w:cs="Times New Roman"/>
        </w:rPr>
        <w:t xml:space="preserve">also </w:t>
      </w:r>
      <w:r w:rsidRPr="00426538">
        <w:rPr>
          <w:rFonts w:cs="Times New Roman"/>
        </w:rPr>
        <w:t>us</w:t>
      </w:r>
      <w:r w:rsidR="00BE561E">
        <w:rPr>
          <w:rFonts w:cs="Times New Roman"/>
        </w:rPr>
        <w:t>ing</w:t>
      </w:r>
      <w:r w:rsidRPr="00426538">
        <w:rPr>
          <w:rFonts w:cs="Times New Roman"/>
        </w:rPr>
        <w:t xml:space="preserve"> </w:t>
      </w:r>
      <w:r w:rsidR="000654B5">
        <w:rPr>
          <w:rFonts w:cs="Times New Roman"/>
        </w:rPr>
        <w:t>the waste stream for electricity generation</w:t>
      </w:r>
      <w:r w:rsidRPr="00426538">
        <w:rPr>
          <w:rFonts w:cs="Times New Roman"/>
        </w:rPr>
        <w:t xml:space="preserve">. These differ from </w:t>
      </w:r>
      <w:r w:rsidR="000654B5">
        <w:rPr>
          <w:rFonts w:cs="Times New Roman"/>
        </w:rPr>
        <w:t>this</w:t>
      </w:r>
      <w:r w:rsidRPr="00426538">
        <w:rPr>
          <w:rFonts w:cs="Times New Roman"/>
        </w:rPr>
        <w:t xml:space="preserve"> solution in the way the technologies work</w:t>
      </w:r>
      <w:r w:rsidR="000654B5">
        <w:rPr>
          <w:rFonts w:cs="Times New Roman"/>
        </w:rPr>
        <w:t xml:space="preserve"> or the type of input</w:t>
      </w:r>
      <w:r w:rsidRPr="00426538">
        <w:rPr>
          <w:rFonts w:cs="Times New Roman"/>
        </w:rPr>
        <w:t>. These are:</w:t>
      </w:r>
    </w:p>
    <w:p w14:paraId="4C4D53E4" w14:textId="12D8126C" w:rsidR="000654B5" w:rsidRPr="000654B5" w:rsidRDefault="000654B5" w:rsidP="00BB3C2B">
      <w:pPr>
        <w:pStyle w:val="ListParagraph"/>
        <w:numPr>
          <w:ilvl w:val="0"/>
          <w:numId w:val="9"/>
        </w:numPr>
        <w:rPr>
          <w:rFonts w:cs="Times New Roman"/>
        </w:rPr>
      </w:pPr>
      <w:r w:rsidRPr="000654B5">
        <w:rPr>
          <w:rFonts w:cs="Times New Roman"/>
          <w:b/>
          <w:bCs/>
          <w:u w:val="single"/>
        </w:rPr>
        <w:t>Large Methane Digesters:</w:t>
      </w:r>
      <w:r w:rsidRPr="000654B5">
        <w:rPr>
          <w:rFonts w:cs="Times New Roman"/>
          <w:bCs/>
        </w:rPr>
        <w:t xml:space="preserve"> </w:t>
      </w:r>
      <w:r w:rsidRPr="000654B5">
        <w:rPr>
          <w:rFonts w:cs="Times New Roman"/>
        </w:rPr>
        <w:t>large methane digesters associated with agriculture, manure, and wastewater facilities that produce biogas to be used for electricity generation in dedicated biogas or combined heat and power plants.</w:t>
      </w:r>
    </w:p>
    <w:p w14:paraId="0469DFF2" w14:textId="208C5EFB" w:rsidR="00664333" w:rsidRPr="000654B5" w:rsidRDefault="000654B5" w:rsidP="000654B5">
      <w:pPr>
        <w:pStyle w:val="ListParagraph"/>
        <w:numPr>
          <w:ilvl w:val="0"/>
          <w:numId w:val="4"/>
        </w:numPr>
        <w:rPr>
          <w:b/>
          <w:u w:val="single"/>
        </w:rPr>
      </w:pPr>
      <w:r w:rsidRPr="000654B5">
        <w:rPr>
          <w:rFonts w:cs="Times New Roman"/>
          <w:b/>
          <w:bCs/>
          <w:u w:val="single"/>
        </w:rPr>
        <w:t xml:space="preserve">Waste to Energy: </w:t>
      </w:r>
      <w:r w:rsidRPr="000654B5">
        <w:rPr>
          <w:rFonts w:cs="Times New Roman"/>
        </w:rPr>
        <w:t xml:space="preserve">the combustion of waste and conversion to electricity and usable heat in waste-to-energy plants. Waste-to-energy reduces greenhouse gas emissions in many cases, though the magnitude of that reduction varies substantially depending on the baseline used for comparison. Key considerations in waste-to-energy’s case include: the caloric content of combusted waste; its methane generation potential (where it </w:t>
      </w:r>
      <w:r>
        <w:rPr>
          <w:rFonts w:cs="Times New Roman"/>
        </w:rPr>
        <w:t>would</w:t>
      </w:r>
      <w:r w:rsidRPr="000654B5">
        <w:rPr>
          <w:rFonts w:cs="Times New Roman"/>
        </w:rPr>
        <w:t xml:space="preserve"> be landfilled); likely alternative waste disposal pathways; and the emissions intensity of electricity and/or heat being displaced by that generated by the waste-to-energy process.</w:t>
      </w:r>
    </w:p>
    <w:p w14:paraId="66FEF337" w14:textId="38EFCFC9" w:rsidR="000330C6" w:rsidRDefault="551A77D0" w:rsidP="00DD5F77">
      <w:pPr>
        <w:pStyle w:val="Heading3"/>
      </w:pPr>
      <w:bookmarkStart w:id="30" w:name="_Toc44379373"/>
      <w:r w:rsidRPr="00426538">
        <w:t>Arguments for Adoption</w:t>
      </w:r>
      <w:bookmarkEnd w:id="30"/>
    </w:p>
    <w:p w14:paraId="082A1177" w14:textId="77777777" w:rsidR="00C943DD" w:rsidRPr="00207699" w:rsidRDefault="00C943DD" w:rsidP="00C943DD">
      <w:r w:rsidRPr="00207699">
        <w:t>Landfills which were created within the past 15 years are still emitting methane into the environment, so even without any new landfills being created, the methane from current landfills is polluting our environment. Landfill methane capture is the only solution widely used to mitigate methane from landfills which are already in place, and therefore is often a wise environmental decision for landfills which are emitting methane today. Additionally, it is highly unlikely that a switch from landfilling to other waste diversion practices will happen overnight. Therefore, in the short term it is inevitable that emissions of methane from landfills will continue to be a problem to which landfill methane capture is well-suited.</w:t>
      </w:r>
    </w:p>
    <w:p w14:paraId="50ECB328" w14:textId="1786C8B5" w:rsidR="00C943DD" w:rsidRPr="00207699" w:rsidRDefault="00C943DD" w:rsidP="00C943DD">
      <w:r w:rsidRPr="00207699">
        <w:t xml:space="preserve">In addition to reducing landfill methane emissions, landfill methane capture can also provide benefits to public health and safety. Burning of the landfill gas not only destroys the methane, but also most of the other non-methane organic components, many of which are hazardous air pollutants and volatile organic compounds (VOCS) which can be dangerous to health. Additionally, as gas builds up in landfills, they present a risk to explosions from accumulation in structures on or near the landfill (US EPA, 2016). </w:t>
      </w:r>
      <w:r w:rsidRPr="00207699">
        <w:lastRenderedPageBreak/>
        <w:t>Originally landfill methane capture was developed not as a climate change mitigation tool, but as a prevention of explosions in the area near the landfill.</w:t>
      </w:r>
    </w:p>
    <w:p w14:paraId="23A1F6D3" w14:textId="77777777" w:rsidR="00C943DD" w:rsidRPr="00207699" w:rsidRDefault="00C943DD" w:rsidP="00C943DD">
      <w:r w:rsidRPr="00207699">
        <w:t>Furthermore, landfill methane capture solutions which recover energy from the methane in the form of electricity or thermal energy directly offset emissions from fossil fuels, further increasing the positive environmental impact of the solution. In many countries, this energy is considered renewable energy, since it is mainly the biomass portions of the waste which are producing the methane. Unlike many sources of renewable energy, it provides a continuous supply of energy which can be used to balance out the variable supply of sources such as wind and solar. While not commonly done due to increased costs, it can even be processed and refined into a gas which can be transported and stored as a natural gas replacement.</w:t>
      </w:r>
    </w:p>
    <w:p w14:paraId="631C1215" w14:textId="77777777" w:rsidR="006D6012" w:rsidRPr="00426538" w:rsidRDefault="551A77D0" w:rsidP="005D49A8">
      <w:pPr>
        <w:pStyle w:val="Heading3"/>
      </w:pPr>
      <w:bookmarkStart w:id="31" w:name="_Toc44379374"/>
      <w:r w:rsidRPr="00426538">
        <w:t>Additional Benefits and Burdens</w:t>
      </w:r>
      <w:bookmarkEnd w:id="31"/>
    </w:p>
    <w:p w14:paraId="3C7244E0" w14:textId="700A140B" w:rsidR="00C943DD" w:rsidRPr="00207699" w:rsidRDefault="00C943DD" w:rsidP="00C943DD">
      <w:bookmarkStart w:id="32" w:name="_Toc524993438"/>
      <w:r>
        <w:t>W</w:t>
      </w:r>
      <w:r w:rsidRPr="00207699">
        <w:t xml:space="preserve">hile landfill methane capture is preferable to other types of landfilling, in most reports it is rated lower than all other alternative waste diversion options. Universally, solutions which reduce the amount of waste generated in the first place or recycle or compost the waste are seen as environmentally preferable solutions. Landfill methane capture is typically seen as preferable only if there is no other way to prevent the waste from going to the landfill and reaching its end of life in the first place. Three different waste hierarchies are shown in </w:t>
      </w:r>
      <w:r w:rsidRPr="00207699">
        <w:fldChar w:fldCharType="begin"/>
      </w:r>
      <w:r w:rsidRPr="00207699">
        <w:instrText xml:space="preserve"> REF _Ref470032076 \h </w:instrText>
      </w:r>
      <w:r>
        <w:instrText xml:space="preserve"> \* MERGEFORMAT </w:instrText>
      </w:r>
      <w:r w:rsidRPr="00207699">
        <w:fldChar w:fldCharType="separate"/>
      </w:r>
      <w:r w:rsidRPr="00207699">
        <w:t xml:space="preserve">Figure </w:t>
      </w:r>
      <w:r>
        <w:t>1.</w:t>
      </w:r>
      <w:r w:rsidRPr="00207699">
        <w:rPr>
          <w:noProof/>
        </w:rPr>
        <w:t>3</w:t>
      </w:r>
      <w:r w:rsidRPr="00207699">
        <w:fldChar w:fldCharType="end"/>
      </w:r>
      <w:r w:rsidRPr="00207699">
        <w:t xml:space="preserve">, </w:t>
      </w:r>
      <w:r w:rsidRPr="00207699">
        <w:fldChar w:fldCharType="begin"/>
      </w:r>
      <w:r w:rsidRPr="00207699">
        <w:instrText xml:space="preserve"> REF _Ref470032103 \h </w:instrText>
      </w:r>
      <w:r>
        <w:instrText xml:space="preserve"> \* MERGEFORMAT </w:instrText>
      </w:r>
      <w:r w:rsidRPr="00207699">
        <w:fldChar w:fldCharType="separate"/>
      </w:r>
      <w:r w:rsidRPr="00207699">
        <w:t xml:space="preserve">Figure </w:t>
      </w:r>
      <w:r>
        <w:t>1.</w:t>
      </w:r>
      <w:r w:rsidRPr="00207699">
        <w:rPr>
          <w:noProof/>
        </w:rPr>
        <w:t>4</w:t>
      </w:r>
      <w:r w:rsidRPr="00207699">
        <w:fldChar w:fldCharType="end"/>
      </w:r>
      <w:r w:rsidRPr="00207699">
        <w:t xml:space="preserve">, and </w:t>
      </w:r>
      <w:r w:rsidRPr="00207699">
        <w:fldChar w:fldCharType="begin"/>
      </w:r>
      <w:r w:rsidRPr="00207699">
        <w:instrText xml:space="preserve"> REF _Ref470032115 \h </w:instrText>
      </w:r>
      <w:r>
        <w:instrText xml:space="preserve"> \* MERGEFORMAT </w:instrText>
      </w:r>
      <w:r w:rsidRPr="00207699">
        <w:fldChar w:fldCharType="separate"/>
      </w:r>
      <w:r w:rsidRPr="00207699">
        <w:t xml:space="preserve">Figure </w:t>
      </w:r>
      <w:r>
        <w:t>1.</w:t>
      </w:r>
      <w:r w:rsidRPr="00207699">
        <w:rPr>
          <w:noProof/>
        </w:rPr>
        <w:t>5</w:t>
      </w:r>
      <w:r w:rsidRPr="00207699">
        <w:fldChar w:fldCharType="end"/>
      </w:r>
      <w:r w:rsidRPr="00207699">
        <w:t xml:space="preserve"> below. The first, from the IPCC, places landfill with methane recovery and use just above treatment (most likely incineration) of waste without any energy recovery. Landfill with Methane Flared is only rated higher than other landfill solutions. (</w:t>
      </w:r>
      <w:r>
        <w:t>Figure 1.3).</w:t>
      </w:r>
    </w:p>
    <w:p w14:paraId="06C92A9B" w14:textId="77777777" w:rsidR="00C943DD" w:rsidRPr="00207699" w:rsidRDefault="00C943DD" w:rsidP="00C943DD">
      <w:pPr>
        <w:keepNext/>
        <w:spacing w:after="0"/>
        <w:jc w:val="center"/>
      </w:pPr>
      <w:r w:rsidRPr="00207699">
        <w:rPr>
          <w:noProof/>
          <w:lang w:val="en-GB" w:eastAsia="en-GB"/>
        </w:rPr>
        <w:drawing>
          <wp:inline distT="0" distB="0" distL="0" distR="0" wp14:anchorId="5180E777" wp14:editId="0E47C650">
            <wp:extent cx="4839865" cy="2789695"/>
            <wp:effectExtent l="0" t="0" r="0" b="4445"/>
            <wp:docPr id="8" name="Picture 8" descr="Description: ipcc_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ipcc_hierarchy"/>
                    <pic:cNvPicPr>
                      <a:picLocks noChangeAspect="1" noChangeArrowheads="1"/>
                    </pic:cNvPicPr>
                  </pic:nvPicPr>
                  <pic:blipFill>
                    <a:blip r:embed="rId19">
                      <a:extLst>
                        <a:ext uri="{28A0092B-C50C-407E-A947-70E740481C1C}">
                          <a14:useLocalDpi xmlns:a14="http://schemas.microsoft.com/office/drawing/2010/main" val="0"/>
                        </a:ext>
                      </a:extLst>
                    </a:blip>
                    <a:srcRect l="13812" t="8220" r="16997" b="48329"/>
                    <a:stretch>
                      <a:fillRect/>
                    </a:stretch>
                  </pic:blipFill>
                  <pic:spPr bwMode="auto">
                    <a:xfrm>
                      <a:off x="0" y="0"/>
                      <a:ext cx="4860079" cy="2801346"/>
                    </a:xfrm>
                    <a:prstGeom prst="rect">
                      <a:avLst/>
                    </a:prstGeom>
                    <a:noFill/>
                    <a:ln>
                      <a:noFill/>
                    </a:ln>
                  </pic:spPr>
                </pic:pic>
              </a:graphicData>
            </a:graphic>
          </wp:inline>
        </w:drawing>
      </w:r>
    </w:p>
    <w:p w14:paraId="6E743EFE" w14:textId="0D290A22" w:rsidR="00C943DD" w:rsidRDefault="00C943DD" w:rsidP="00C943DD">
      <w:pPr>
        <w:pStyle w:val="Caption"/>
        <w:jc w:val="center"/>
      </w:pPr>
      <w:bookmarkStart w:id="33" w:name="_Ref470032076"/>
      <w:bookmarkStart w:id="34" w:name="_Toc471442578"/>
      <w:bookmarkStart w:id="35" w:name="_Toc44379345"/>
      <w:r w:rsidRPr="00207699">
        <w:t xml:space="preserve">Figure </w:t>
      </w:r>
      <w:r>
        <w:t>1.</w:t>
      </w:r>
      <w:r w:rsidR="006C657B">
        <w:fldChar w:fldCharType="begin"/>
      </w:r>
      <w:r w:rsidR="006C657B">
        <w:instrText xml:space="preserve"> SEQ Figure \* ARABIC </w:instrText>
      </w:r>
      <w:r w:rsidR="006C657B">
        <w:fldChar w:fldCharType="separate"/>
      </w:r>
      <w:r w:rsidRPr="00207699">
        <w:rPr>
          <w:noProof/>
        </w:rPr>
        <w:t>3</w:t>
      </w:r>
      <w:r w:rsidR="006C657B">
        <w:rPr>
          <w:noProof/>
        </w:rPr>
        <w:fldChar w:fldCharType="end"/>
      </w:r>
      <w:bookmarkEnd w:id="33"/>
      <w:r w:rsidRPr="00207699">
        <w:t xml:space="preserve"> Hierarchy of solid waste disposal</w:t>
      </w:r>
      <w:r>
        <w:t xml:space="preserve"> (</w:t>
      </w:r>
      <w:r w:rsidRPr="00207699">
        <w:t>IPCC</w:t>
      </w:r>
      <w:r>
        <w:t xml:space="preserve">, </w:t>
      </w:r>
      <w:r w:rsidRPr="00207699">
        <w:t>2014)</w:t>
      </w:r>
      <w:bookmarkEnd w:id="34"/>
      <w:bookmarkEnd w:id="35"/>
    </w:p>
    <w:p w14:paraId="7A766DD3" w14:textId="22411890" w:rsidR="00C943DD" w:rsidRPr="00C943DD" w:rsidRDefault="00C943DD" w:rsidP="00C943DD">
      <w:r w:rsidRPr="00207699">
        <w:lastRenderedPageBreak/>
        <w:t>The second figure places landfill methane recovery below all solutions aside from landfilling without methane capture (</w:t>
      </w:r>
      <w:r>
        <w:t>Figure 1.4).</w:t>
      </w:r>
      <w:r w:rsidRPr="00207699">
        <w:t xml:space="preserve"> Unlike the first figure it also includes composting as a waste disposal option. It is commonly argued that if biomass materials were habitually composted rather than sent to the landfill, very little methane would be emitted from a landfill as </w:t>
      </w:r>
      <w:proofErr w:type="gramStart"/>
      <w:r w:rsidRPr="00207699">
        <w:t>the majority of</w:t>
      </w:r>
      <w:proofErr w:type="gramEnd"/>
      <w:r w:rsidRPr="00207699">
        <w:t xml:space="preserve"> landfill methane comes from biomass. However, this hierarchy specifies that the composting should be aerobic, as many composting sites can cause anaerobic breakdown of the waste </w:t>
      </w:r>
      <w:proofErr w:type="gramStart"/>
      <w:r w:rsidRPr="00207699">
        <w:t>and also</w:t>
      </w:r>
      <w:proofErr w:type="gramEnd"/>
      <w:r w:rsidRPr="00207699">
        <w:t xml:space="preserve"> emit methane. Some larger sites even capture it and use it to generate electricity for their facility (Powell et al, 2016). Therefore, the design of the composting site is very important to determining the magnitude of its benefits relative to landfill methane capture.</w:t>
      </w:r>
    </w:p>
    <w:p w14:paraId="5C226E92" w14:textId="77777777" w:rsidR="00C943DD" w:rsidRPr="00207699" w:rsidRDefault="00C943DD" w:rsidP="00C943DD">
      <w:pPr>
        <w:keepNext/>
        <w:spacing w:after="0"/>
        <w:jc w:val="center"/>
      </w:pPr>
      <w:r w:rsidRPr="00207699">
        <w:rPr>
          <w:noProof/>
          <w:lang w:val="en-GB" w:eastAsia="en-GB"/>
        </w:rPr>
        <w:drawing>
          <wp:inline distT="0" distB="0" distL="0" distR="0" wp14:anchorId="0839B052" wp14:editId="282E00F9">
            <wp:extent cx="3611880" cy="2705100"/>
            <wp:effectExtent l="0" t="0" r="7620" b="0"/>
            <wp:docPr id="4" name="Picture 4" descr="Description: eec_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eec_hierarchy"/>
                    <pic:cNvPicPr>
                      <a:picLocks noChangeAspect="1" noChangeArrowheads="1"/>
                    </pic:cNvPicPr>
                  </pic:nvPicPr>
                  <pic:blipFill>
                    <a:blip r:embed="rId20">
                      <a:extLst>
                        <a:ext uri="{28A0092B-C50C-407E-A947-70E740481C1C}">
                          <a14:useLocalDpi xmlns:a14="http://schemas.microsoft.com/office/drawing/2010/main" val="0"/>
                        </a:ext>
                      </a:extLst>
                    </a:blip>
                    <a:srcRect l="17496" t="4720" r="21788" b="45804"/>
                    <a:stretch>
                      <a:fillRect/>
                    </a:stretch>
                  </pic:blipFill>
                  <pic:spPr bwMode="auto">
                    <a:xfrm>
                      <a:off x="0" y="0"/>
                      <a:ext cx="3611880" cy="2705100"/>
                    </a:xfrm>
                    <a:prstGeom prst="rect">
                      <a:avLst/>
                    </a:prstGeom>
                    <a:noFill/>
                    <a:ln>
                      <a:noFill/>
                    </a:ln>
                  </pic:spPr>
                </pic:pic>
              </a:graphicData>
            </a:graphic>
          </wp:inline>
        </w:drawing>
      </w:r>
    </w:p>
    <w:p w14:paraId="2FF8ABA2" w14:textId="0FC624CF" w:rsidR="00C943DD" w:rsidRPr="00207699" w:rsidRDefault="00C943DD" w:rsidP="00C943DD">
      <w:pPr>
        <w:pStyle w:val="Caption"/>
        <w:jc w:val="center"/>
      </w:pPr>
      <w:bookmarkStart w:id="36" w:name="_Ref470032103"/>
      <w:bookmarkStart w:id="37" w:name="_Toc471442579"/>
      <w:bookmarkStart w:id="38" w:name="_Toc44379346"/>
      <w:r w:rsidRPr="00207699">
        <w:t xml:space="preserve">Figure </w:t>
      </w:r>
      <w:r>
        <w:t>1.</w:t>
      </w:r>
      <w:r w:rsidR="006C657B">
        <w:fldChar w:fldCharType="begin"/>
      </w:r>
      <w:r w:rsidR="006C657B">
        <w:instrText xml:space="preserve"> SEQ Fig</w:instrText>
      </w:r>
      <w:r w:rsidR="006C657B">
        <w:instrText xml:space="preserve">ure \* ARABIC </w:instrText>
      </w:r>
      <w:r w:rsidR="006C657B">
        <w:fldChar w:fldCharType="separate"/>
      </w:r>
      <w:r w:rsidRPr="00207699">
        <w:rPr>
          <w:noProof/>
        </w:rPr>
        <w:t>4</w:t>
      </w:r>
      <w:r w:rsidR="006C657B">
        <w:rPr>
          <w:noProof/>
        </w:rPr>
        <w:fldChar w:fldCharType="end"/>
      </w:r>
      <w:bookmarkEnd w:id="36"/>
      <w:r>
        <w:rPr>
          <w:noProof/>
        </w:rPr>
        <w:t xml:space="preserve"> </w:t>
      </w:r>
      <w:r w:rsidRPr="00207699">
        <w:t xml:space="preserve">Hierarchy of solid waste disposal </w:t>
      </w:r>
      <w:r>
        <w:t>(</w:t>
      </w:r>
      <w:r w:rsidRPr="00207699">
        <w:t>Themelis et al.</w:t>
      </w:r>
      <w:r>
        <w:t xml:space="preserve">, </w:t>
      </w:r>
      <w:r w:rsidRPr="00207699">
        <w:t>2013)</w:t>
      </w:r>
      <w:bookmarkEnd w:id="37"/>
      <w:bookmarkEnd w:id="38"/>
    </w:p>
    <w:p w14:paraId="504B9630" w14:textId="35E27DCC" w:rsidR="00C943DD" w:rsidRPr="00207699" w:rsidRDefault="00C943DD" w:rsidP="00C943DD">
      <w:pPr>
        <w:spacing w:after="0"/>
        <w:rPr>
          <w:bCs/>
        </w:rPr>
      </w:pPr>
      <w:r w:rsidRPr="00207699">
        <w:rPr>
          <w:bCs/>
        </w:rPr>
        <w:t>The third hierarchy is slightly less clear and places landfill above incineration, though only by a dotted line, and their waste disposal category is</w:t>
      </w:r>
      <w:r>
        <w:rPr>
          <w:bCs/>
        </w:rPr>
        <w:t xml:space="preserve"> no</w:t>
      </w:r>
      <w:r w:rsidRPr="00207699">
        <w:rPr>
          <w:bCs/>
        </w:rPr>
        <w:t>t visually separated, as the others in the diagram are. This depiction reflects a more developing-world conscious view of the study’s authors, staff at The World Bank, who probably recognize that low-cost incineration is not likely a strategy they should advocate to many readers of World Bank reports (</w:t>
      </w:r>
      <w:r>
        <w:rPr>
          <w:bCs/>
        </w:rPr>
        <w:t>Figure 1.5).</w:t>
      </w:r>
      <w:r w:rsidRPr="00207699">
        <w:rPr>
          <w:bCs/>
        </w:rPr>
        <w:t xml:space="preserve"> </w:t>
      </w:r>
    </w:p>
    <w:p w14:paraId="7ECD89DF" w14:textId="77777777" w:rsidR="00C943DD" w:rsidRPr="00207699" w:rsidRDefault="00C943DD" w:rsidP="00C943DD">
      <w:pPr>
        <w:keepNext/>
        <w:spacing w:after="0"/>
        <w:jc w:val="center"/>
      </w:pPr>
      <w:r w:rsidRPr="00207699">
        <w:rPr>
          <w:noProof/>
          <w:lang w:val="en-GB" w:eastAsia="en-GB"/>
        </w:rPr>
        <w:lastRenderedPageBreak/>
        <w:drawing>
          <wp:inline distT="0" distB="0" distL="0" distR="0" wp14:anchorId="07E8195E" wp14:editId="094A7959">
            <wp:extent cx="3589313" cy="2502976"/>
            <wp:effectExtent l="0" t="0" r="5080" b="0"/>
            <wp:docPr id="9" name="Picture 9" descr="Description: waw_hierarch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waw_hierarchy"/>
                    <pic:cNvPicPr>
                      <a:picLocks noChangeAspect="1" noChangeArrowheads="1"/>
                    </pic:cNvPicPr>
                  </pic:nvPicPr>
                  <pic:blipFill>
                    <a:blip r:embed="rId21">
                      <a:extLst>
                        <a:ext uri="{28A0092B-C50C-407E-A947-70E740481C1C}">
                          <a14:useLocalDpi xmlns:a14="http://schemas.microsoft.com/office/drawing/2010/main" val="0"/>
                        </a:ext>
                      </a:extLst>
                    </a:blip>
                    <a:srcRect l="13644" t="5070" r="23726" b="47203"/>
                    <a:stretch>
                      <a:fillRect/>
                    </a:stretch>
                  </pic:blipFill>
                  <pic:spPr bwMode="auto">
                    <a:xfrm>
                      <a:off x="0" y="0"/>
                      <a:ext cx="3596787" cy="2508188"/>
                    </a:xfrm>
                    <a:prstGeom prst="rect">
                      <a:avLst/>
                    </a:prstGeom>
                    <a:noFill/>
                    <a:ln>
                      <a:noFill/>
                    </a:ln>
                  </pic:spPr>
                </pic:pic>
              </a:graphicData>
            </a:graphic>
          </wp:inline>
        </w:drawing>
      </w:r>
    </w:p>
    <w:p w14:paraId="2E2F396E" w14:textId="367846E7" w:rsidR="00C943DD" w:rsidRPr="00207699" w:rsidRDefault="00C943DD" w:rsidP="00C943DD">
      <w:pPr>
        <w:pStyle w:val="Caption"/>
        <w:jc w:val="center"/>
        <w:rPr>
          <w:bCs/>
        </w:rPr>
      </w:pPr>
      <w:bookmarkStart w:id="39" w:name="_Ref470032115"/>
      <w:bookmarkStart w:id="40" w:name="_Toc471442580"/>
      <w:bookmarkStart w:id="41" w:name="_Toc44379347"/>
      <w:r w:rsidRPr="00207699">
        <w:t xml:space="preserve">Figure </w:t>
      </w:r>
      <w:r>
        <w:t>1.</w:t>
      </w:r>
      <w:r w:rsidR="006C657B">
        <w:fldChar w:fldCharType="begin"/>
      </w:r>
      <w:r w:rsidR="006C657B">
        <w:instrText xml:space="preserve"> SEQ Figure \* ARABIC </w:instrText>
      </w:r>
      <w:r w:rsidR="006C657B">
        <w:fldChar w:fldCharType="separate"/>
      </w:r>
      <w:r w:rsidRPr="00207699">
        <w:rPr>
          <w:noProof/>
        </w:rPr>
        <w:t>5</w:t>
      </w:r>
      <w:r w:rsidR="006C657B">
        <w:rPr>
          <w:noProof/>
        </w:rPr>
        <w:fldChar w:fldCharType="end"/>
      </w:r>
      <w:bookmarkEnd w:id="39"/>
      <w:r w:rsidRPr="00207699">
        <w:t xml:space="preserve"> Hierarchy of solid waste disposal</w:t>
      </w:r>
      <w:r>
        <w:t xml:space="preserve"> (</w:t>
      </w:r>
      <w:r w:rsidRPr="00207699">
        <w:t>Hoornweg and Bhada-Tata</w:t>
      </w:r>
      <w:r>
        <w:t xml:space="preserve">, </w:t>
      </w:r>
      <w:r w:rsidRPr="00207699">
        <w:t>2012</w:t>
      </w:r>
      <w:bookmarkEnd w:id="40"/>
      <w:r>
        <w:t>)</w:t>
      </w:r>
      <w:bookmarkEnd w:id="41"/>
    </w:p>
    <w:p w14:paraId="64BB0FE5" w14:textId="0ACBF3B1" w:rsidR="00C943DD" w:rsidRPr="00207699" w:rsidRDefault="00C943DD" w:rsidP="00C943DD">
      <w:pPr>
        <w:rPr>
          <w:bCs/>
        </w:rPr>
      </w:pPr>
      <w:r w:rsidRPr="00207699">
        <w:rPr>
          <w:bCs/>
        </w:rPr>
        <w:t xml:space="preserve">As the waste hierarchies above highlight, there is wide agreement that it is a ‘second best’ or even a ‘last resort’ waste management strategy, even though it can have substantial benefits. Its proponents’ arguments live or die on the assumption that some </w:t>
      </w:r>
      <w:proofErr w:type="gramStart"/>
      <w:r w:rsidRPr="00207699">
        <w:rPr>
          <w:bCs/>
        </w:rPr>
        <w:t>landfill-bound</w:t>
      </w:r>
      <w:proofErr w:type="gramEnd"/>
      <w:r w:rsidRPr="00207699">
        <w:rPr>
          <w:bCs/>
        </w:rPr>
        <w:t xml:space="preserve"> MSW is unavoidable. As progressive cities begin to more aggressively pursue zero-waste strategies, this assumption will be tested.</w:t>
      </w:r>
    </w:p>
    <w:p w14:paraId="775DA359" w14:textId="4D50924F" w:rsidR="00C943DD" w:rsidRPr="00207699" w:rsidRDefault="00C943DD" w:rsidP="00C943DD">
      <w:r w:rsidRPr="00207699">
        <w:t xml:space="preserve">While waste to energy/incineration is clearly a close competitor with landfill methane capture, there are a few reasons that landfill methane capture is often ranked lower. First, even in engineered landfills, 17-35% of methane emissions are unable to be captured and still pollute the environment (Powell </w:t>
      </w:r>
      <w:r w:rsidRPr="00B933B6">
        <w:rPr>
          <w:i/>
        </w:rPr>
        <w:t>et al</w:t>
      </w:r>
      <w:r w:rsidRPr="00207699">
        <w:t xml:space="preserve">., 2016). Second, </w:t>
      </w:r>
      <w:proofErr w:type="gramStart"/>
      <w:r w:rsidRPr="00207699">
        <w:t>due to the fact that</w:t>
      </w:r>
      <w:proofErr w:type="gramEnd"/>
      <w:r w:rsidRPr="00207699">
        <w:t xml:space="preserve"> methane emissions tend to peak and then sharply decline, the electricity generation potential from a landfill varies significantly over time. This makes it difficult to size an engine, since engine efficiency varies with load. Therefore, the engine is typically either under-sized and unused landfill gas is flared, or it is sized to the peak load and operates at lower than peak efficiency for much of its life. Either way, this reduces the effective efficiency and total energy output from landfill gas to electricity solutions when compared to waste to energy. Along a similar vein, some of the energy potential in the waste is not recovered through landfill methane capture, as fossil fuel-based wastes such as plastics and textiles which can be burned in waste to energy plants do not typically degrade and produce methane in landfills. Another large disadvantage compared to many other waste diversion solutions is that landfill methane capture still requires a vast portion of land to hold the waste, destroying landscapes and habitats and removing other potential uses for the land and resources.</w:t>
      </w:r>
    </w:p>
    <w:p w14:paraId="0E6878D3" w14:textId="4D00BBFF" w:rsidR="005D49A8" w:rsidRPr="00C943DD" w:rsidRDefault="00C943DD" w:rsidP="00C943DD">
      <w:pPr>
        <w:spacing w:after="0"/>
        <w:rPr>
          <w:bCs/>
        </w:rPr>
      </w:pPr>
      <w:r w:rsidRPr="00207699">
        <w:rPr>
          <w:bCs/>
        </w:rPr>
        <w:t xml:space="preserve">Another issue with landfilling in general is the potential for landfill fires. The likelihood of fires from landfills is thought to even be increased by adding landfill methane capture systems which encourage airflow throughout the landfill and can oxidize the waste, though this is a bigger issue at landfills that are </w:t>
      </w:r>
      <w:r w:rsidRPr="00207699">
        <w:rPr>
          <w:bCs/>
        </w:rPr>
        <w:lastRenderedPageBreak/>
        <w:t>open and still accepting waste rather than closed landfills. Between 2004 and 2010, 839 unique landfill fires occurred in the US alone 25% of which were at landfills which had already had a fire at least once before. Of the landfills with active landfill gas collection systems, 46% of them had at least one fire between 2004 and 2010. These fires are sometimes difficult to extinguish, lasting for months or years (Powell et al, 2016). These fires are also damaging to health, safety, and environment, presenting a significant downside to landfilling of any kind. The risk and impact of fires may increase further in developing countries which have less stringent access controls, as illicit disposal of materials is a common cause of fires (ibid).</w:t>
      </w:r>
    </w:p>
    <w:bookmarkEnd w:id="32"/>
    <w:p w14:paraId="58D827DE" w14:textId="28CE893E" w:rsidR="00C943DD" w:rsidRPr="00426538" w:rsidRDefault="00C943DD" w:rsidP="00EB247F">
      <w:pPr>
        <w:autoSpaceDE w:val="0"/>
        <w:spacing w:after="0"/>
        <w:rPr>
          <w:rFonts w:eastAsiaTheme="majorEastAsia" w:cs="Times New Roman"/>
          <w:bCs/>
          <w:color w:val="000000" w:themeColor="text1"/>
        </w:rPr>
        <w:sectPr w:rsidR="00C943DD" w:rsidRPr="00426538">
          <w:pgSz w:w="12240" w:h="15840"/>
          <w:pgMar w:top="1440" w:right="1440" w:bottom="1440" w:left="1440" w:header="720" w:footer="720" w:gutter="0"/>
          <w:cols w:space="720"/>
        </w:sectPr>
      </w:pPr>
    </w:p>
    <w:p w14:paraId="756DEC01" w14:textId="38F8D36A" w:rsidR="00966563" w:rsidRPr="00426538" w:rsidRDefault="551A77D0" w:rsidP="00BB3C2B">
      <w:pPr>
        <w:pStyle w:val="Heading1"/>
        <w:numPr>
          <w:ilvl w:val="0"/>
          <w:numId w:val="10"/>
        </w:numPr>
      </w:pPr>
      <w:bookmarkStart w:id="42" w:name="_Toc44379375"/>
      <w:r w:rsidRPr="00426538">
        <w:lastRenderedPageBreak/>
        <w:t>Methodology</w:t>
      </w:r>
      <w:bookmarkEnd w:id="42"/>
    </w:p>
    <w:p w14:paraId="567926D6" w14:textId="0A9748D3" w:rsidR="00BD136D" w:rsidRPr="00426538" w:rsidRDefault="551A77D0" w:rsidP="00BB3C2B">
      <w:pPr>
        <w:pStyle w:val="Heading2"/>
        <w:numPr>
          <w:ilvl w:val="1"/>
          <w:numId w:val="10"/>
        </w:numPr>
        <w:ind w:hanging="414"/>
      </w:pPr>
      <w:bookmarkStart w:id="43" w:name="_Toc44379376"/>
      <w:r w:rsidRPr="00426538">
        <w:t>I</w:t>
      </w:r>
      <w:r w:rsidR="00E069AC" w:rsidRPr="00426538">
        <w:t>ntroduction</w:t>
      </w:r>
      <w:bookmarkEnd w:id="43"/>
    </w:p>
    <w:p w14:paraId="7837546F" w14:textId="3BB07EC5" w:rsidR="00202788" w:rsidRPr="00426538" w:rsidRDefault="00202788" w:rsidP="00EB247F">
      <w:pPr>
        <w:rPr>
          <w:rFonts w:cs="Times New Roman"/>
        </w:rPr>
      </w:pPr>
      <w:r w:rsidRPr="00426538">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426538">
        <w:rPr>
          <w:rFonts w:cs="Times New Roman"/>
        </w:rPr>
        <w:t>placement of conventional</w:t>
      </w:r>
      <w:r w:rsidRPr="00426538">
        <w:rPr>
          <w:rFonts w:cs="Times New Roman"/>
        </w:rPr>
        <w:t xml:space="preserve"> </w:t>
      </w:r>
      <w:r w:rsidR="000C3F49" w:rsidRPr="00426538">
        <w:rPr>
          <w:rFonts w:cs="Times New Roman"/>
        </w:rPr>
        <w:t>electricity generation technologies (</w:t>
      </w:r>
      <w:proofErr w:type="gramStart"/>
      <w:r w:rsidR="000C3F49" w:rsidRPr="00426538">
        <w:rPr>
          <w:rFonts w:cs="Times New Roman"/>
        </w:rPr>
        <w:t>i.e.</w:t>
      </w:r>
      <w:proofErr w:type="gramEnd"/>
      <w:r w:rsidR="000C3F49" w:rsidRPr="00426538">
        <w:rPr>
          <w:rFonts w:cs="Times New Roman"/>
        </w:rPr>
        <w:t xml:space="preserve"> coal, oil, natural gas)</w:t>
      </w:r>
      <w:r w:rsidRPr="00426538">
        <w:rPr>
          <w:rFonts w:cs="Times New Roman"/>
        </w:rPr>
        <w:t xml:space="preserve"> </w:t>
      </w:r>
      <w:r w:rsidR="000C3F49" w:rsidRPr="00426538">
        <w:rPr>
          <w:rFonts w:cs="Times New Roman"/>
        </w:rPr>
        <w:t>and related emissions</w:t>
      </w:r>
      <w:r w:rsidRPr="00426538">
        <w:rPr>
          <w:rFonts w:cs="Times New Roman"/>
        </w:rPr>
        <w:t xml:space="preserve"> for a</w:t>
      </w:r>
      <w:r w:rsidR="000C3F49" w:rsidRPr="00426538">
        <w:rPr>
          <w:rFonts w:cs="Times New Roman"/>
        </w:rPr>
        <w:t>n</w:t>
      </w:r>
      <w:r w:rsidRPr="00426538">
        <w:rPr>
          <w:rFonts w:cs="Times New Roman"/>
        </w:rPr>
        <w:t xml:space="preserve"> </w:t>
      </w:r>
      <w:r w:rsidR="000C3F49" w:rsidRPr="00426538">
        <w:rPr>
          <w:rFonts w:cs="Times New Roman"/>
        </w:rPr>
        <w:t xml:space="preserve">alternative </w:t>
      </w:r>
      <w:r w:rsidRPr="00426538">
        <w:rPr>
          <w:rFonts w:cs="Times New Roman"/>
        </w:rPr>
        <w:t>solution</w:t>
      </w:r>
      <w:r w:rsidR="005B7A11" w:rsidRPr="00426538">
        <w:rPr>
          <w:rFonts w:cs="Times New Roman"/>
        </w:rPr>
        <w:t xml:space="preserve"> (</w:t>
      </w:r>
      <w:r w:rsidR="00AE749D" w:rsidRPr="00426538">
        <w:rPr>
          <w:rFonts w:cs="Times New Roman"/>
        </w:rPr>
        <w:t>see the</w:t>
      </w:r>
      <w:r w:rsidR="00395868" w:rsidRPr="00426538">
        <w:rPr>
          <w:rFonts w:cs="Times New Roman"/>
        </w:rPr>
        <w:t xml:space="preserve"> </w:t>
      </w:r>
      <w:r w:rsidR="00AE749D" w:rsidRPr="00426538">
        <w:rPr>
          <w:rFonts w:cs="Times New Roman"/>
        </w:rPr>
        <w:t>Drawdown RRS Model Framework and Guide for more details</w:t>
      </w:r>
      <w:r w:rsidR="005B7A11" w:rsidRPr="00426538">
        <w:rPr>
          <w:rFonts w:cs="Times New Roman"/>
        </w:rPr>
        <w:t>)</w:t>
      </w:r>
      <w:r w:rsidR="000C3F49" w:rsidRPr="00426538">
        <w:rPr>
          <w:rFonts w:cs="Times New Roman"/>
        </w:rPr>
        <w:t>.</w:t>
      </w:r>
      <w:r w:rsidRPr="00426538">
        <w:rPr>
          <w:rFonts w:cs="Times New Roman"/>
        </w:rPr>
        <w:t xml:space="preserve"> These technologies are assumed to compete in markets to supply the final functional </w:t>
      </w:r>
      <w:proofErr w:type="gramStart"/>
      <w:r w:rsidRPr="00426538">
        <w:rPr>
          <w:rFonts w:cs="Times New Roman"/>
        </w:rPr>
        <w:t>demand</w:t>
      </w:r>
      <w:proofErr w:type="gramEnd"/>
      <w:r w:rsidRPr="00426538">
        <w:rPr>
          <w:rFonts w:cs="Times New Roman"/>
        </w:rPr>
        <w:t xml:space="preserve"> which is exogenous to the model, but may be shared across several solution models. The adoption and markets are therefore defined in terms of functional units</w:t>
      </w:r>
      <w:r w:rsidR="000C3F49" w:rsidRPr="00426538">
        <w:rPr>
          <w:rFonts w:cs="Times New Roman"/>
        </w:rPr>
        <w:t xml:space="preserve"> (TWh)</w:t>
      </w:r>
      <w:r w:rsidRPr="00426538">
        <w:rPr>
          <w:rFonts w:cs="Times New Roman"/>
        </w:rPr>
        <w:t>, and for investment costing, adoptions are also converted to implementation units</w:t>
      </w:r>
      <w:r w:rsidR="000C3F49" w:rsidRPr="00426538">
        <w:rPr>
          <w:rFonts w:cs="Times New Roman"/>
        </w:rPr>
        <w:t xml:space="preserve"> (TW)</w:t>
      </w:r>
      <w:r w:rsidRPr="00426538">
        <w:rPr>
          <w:rFonts w:cs="Times New Roman"/>
        </w:rPr>
        <w:t xml:space="preserve">. The adoption of both conventional </w:t>
      </w:r>
      <w:r w:rsidR="00095D76" w:rsidRPr="00426538">
        <w:rPr>
          <w:rFonts w:cs="Times New Roman"/>
        </w:rPr>
        <w:t xml:space="preserve">technologies </w:t>
      </w:r>
      <w:r w:rsidRPr="00426538">
        <w:rPr>
          <w:rFonts w:cs="Times New Roman"/>
        </w:rPr>
        <w:t>and</w:t>
      </w:r>
      <w:r w:rsidR="00095D76" w:rsidRPr="00426538">
        <w:rPr>
          <w:rFonts w:cs="Times New Roman"/>
        </w:rPr>
        <w:t xml:space="preserve"> the present</w:t>
      </w:r>
      <w:r w:rsidRPr="00426538">
        <w:rPr>
          <w:rFonts w:cs="Times New Roman"/>
        </w:rPr>
        <w:t xml:space="preserve"> solution</w:t>
      </w:r>
      <w:r w:rsidR="00095D76" w:rsidRPr="00426538">
        <w:rPr>
          <w:rFonts w:cs="Times New Roman"/>
        </w:rPr>
        <w:t xml:space="preserve"> (</w:t>
      </w:r>
      <w:r w:rsidR="00C943DD">
        <w:rPr>
          <w:rFonts w:cs="Times New Roman"/>
        </w:rPr>
        <w:t>Landfill Methane Capture</w:t>
      </w:r>
      <w:r w:rsidR="00095D76" w:rsidRPr="00426538">
        <w:rPr>
          <w:rFonts w:cs="Times New Roman"/>
        </w:rPr>
        <w:t>)</w:t>
      </w:r>
      <w:r w:rsidRPr="00426538">
        <w:rPr>
          <w:rFonts w:cs="Times New Roman"/>
        </w:rPr>
        <w:t xml:space="preserve"> were projected for each of several scenarios from 2015 to 2050 and the comparison of these scenarios (for the 2020-2050 segment</w:t>
      </w:r>
      <w:r w:rsidR="000C3F49" w:rsidRPr="00426538">
        <w:rPr>
          <w:rFonts w:cs="Times New Roman"/>
        </w:rPr>
        <w:t>) is what constitutes</w:t>
      </w:r>
      <w:r w:rsidRPr="00426538">
        <w:rPr>
          <w:rFonts w:cs="Times New Roman"/>
        </w:rPr>
        <w:t xml:space="preserve"> the results.</w:t>
      </w:r>
    </w:p>
    <w:p w14:paraId="3F01DEC2" w14:textId="5275F037" w:rsidR="002D4B9E" w:rsidRPr="00426538" w:rsidRDefault="00202788" w:rsidP="00EB247F">
      <w:pPr>
        <w:rPr>
          <w:rFonts w:cs="Times New Roman"/>
          <w:i/>
          <w:iCs/>
          <w:highlight w:val="yellow"/>
        </w:rPr>
      </w:pPr>
      <w:r w:rsidRPr="00426538">
        <w:rPr>
          <w:rFonts w:cs="Times New Roman"/>
        </w:rPr>
        <w:t xml:space="preserve">For this solution, </w:t>
      </w:r>
      <w:r w:rsidRPr="00426538">
        <w:rPr>
          <w:rFonts w:cs="Times New Roman"/>
          <w:bCs/>
        </w:rPr>
        <w:t xml:space="preserve">the approach was to analyze </w:t>
      </w:r>
      <w:r w:rsidR="000C3F49" w:rsidRPr="00426538">
        <w:rPr>
          <w:rFonts w:cs="Times New Roman"/>
          <w:bCs/>
        </w:rPr>
        <w:t xml:space="preserve">the impacts of increased </w:t>
      </w:r>
      <w:r w:rsidRPr="00426538">
        <w:rPr>
          <w:rFonts w:cs="Times New Roman"/>
          <w:bCs/>
        </w:rPr>
        <w:t xml:space="preserve">adoption of </w:t>
      </w:r>
      <w:r w:rsidR="00C943DD">
        <w:rPr>
          <w:rFonts w:cs="Times New Roman"/>
        </w:rPr>
        <w:t>landfill methane capture</w:t>
      </w:r>
      <w:r w:rsidR="009E79B6" w:rsidRPr="00426538">
        <w:rPr>
          <w:rFonts w:cs="Times New Roman"/>
        </w:rPr>
        <w:t xml:space="preserve"> </w:t>
      </w:r>
      <w:r w:rsidR="000C3F49" w:rsidRPr="00426538">
        <w:rPr>
          <w:rFonts w:cs="Times New Roman"/>
        </w:rPr>
        <w:t xml:space="preserve">systems. </w:t>
      </w:r>
      <w:r w:rsidR="00683100" w:rsidRPr="00426538">
        <w:rPr>
          <w:rFonts w:cs="Times New Roman"/>
        </w:rPr>
        <w:t>The</w:t>
      </w:r>
      <w:r w:rsidR="002D4B9E" w:rsidRPr="00426538">
        <w:rPr>
          <w:rFonts w:cs="Times New Roman"/>
        </w:rPr>
        <w:t xml:space="preserve"> model used for this analysis constructs both </w:t>
      </w:r>
      <w:r w:rsidR="00683100" w:rsidRPr="00426538">
        <w:rPr>
          <w:rFonts w:cs="Times New Roman"/>
        </w:rPr>
        <w:t>alternative ambitious</w:t>
      </w:r>
      <w:r w:rsidR="002D4B9E" w:rsidRPr="00426538">
        <w:rPr>
          <w:rFonts w:cs="Times New Roman"/>
        </w:rPr>
        <w:t xml:space="preserve"> adoption</w:t>
      </w:r>
      <w:r w:rsidR="00683100" w:rsidRPr="00426538">
        <w:rPr>
          <w:rFonts w:cs="Times New Roman"/>
        </w:rPr>
        <w:t xml:space="preserve"> pathways </w:t>
      </w:r>
      <w:r w:rsidR="00AE749D" w:rsidRPr="00426538">
        <w:rPr>
          <w:rFonts w:cs="Times New Roman"/>
        </w:rPr>
        <w:t>(PD</w:t>
      </w:r>
      <w:r w:rsidR="00A2204D" w:rsidRPr="00426538">
        <w:rPr>
          <w:rFonts w:cs="Times New Roman"/>
        </w:rPr>
        <w:t xml:space="preserve"> scenarios)</w:t>
      </w:r>
      <w:r w:rsidR="002D4B9E" w:rsidRPr="00426538">
        <w:rPr>
          <w:rFonts w:cs="Times New Roman"/>
        </w:rPr>
        <w:t xml:space="preserve"> and a Reference scenario (REF) for </w:t>
      </w:r>
      <w:r w:rsidR="00C943DD">
        <w:rPr>
          <w:rFonts w:cs="Times New Roman"/>
        </w:rPr>
        <w:t>Landfill Methane Capture</w:t>
      </w:r>
      <w:r w:rsidR="002D4B9E" w:rsidRPr="00426538">
        <w:rPr>
          <w:rFonts w:cs="Times New Roman"/>
        </w:rPr>
        <w:t xml:space="preserve">. </w:t>
      </w:r>
      <w:r w:rsidR="00683100" w:rsidRPr="00426538">
        <w:rPr>
          <w:rFonts w:cs="Times New Roman"/>
        </w:rPr>
        <w:t>Following project Drawdown methodological assumption</w:t>
      </w:r>
      <w:r w:rsidR="00095D76" w:rsidRPr="00426538">
        <w:rPr>
          <w:rFonts w:cs="Times New Roman"/>
        </w:rPr>
        <w:t>s</w:t>
      </w:r>
      <w:r w:rsidR="00395868" w:rsidRPr="00426538">
        <w:rPr>
          <w:rFonts w:cs="Times New Roman"/>
        </w:rPr>
        <w:t xml:space="preserve"> (</w:t>
      </w:r>
      <w:r w:rsidR="00AE749D" w:rsidRPr="00426538">
        <w:rPr>
          <w:rFonts w:cs="Times New Roman"/>
        </w:rPr>
        <w:t>further description available on the Drawdown RRS Model Framework and Guide),</w:t>
      </w:r>
      <w:r w:rsidR="00412483" w:rsidRPr="00426538">
        <w:rPr>
          <w:rFonts w:cs="Times New Roman"/>
        </w:rPr>
        <w:t xml:space="preserve"> and </w:t>
      </w:r>
      <w:r w:rsidR="00683100" w:rsidRPr="00426538">
        <w:rPr>
          <w:rFonts w:cs="Times New Roman"/>
        </w:rPr>
        <w:t>in order to grasp the total impact of an increased adoption of the solution during the assessed time frame</w:t>
      </w:r>
      <w:r w:rsidR="00412483" w:rsidRPr="00426538">
        <w:rPr>
          <w:rFonts w:cs="Times New Roman"/>
        </w:rPr>
        <w:t>,</w:t>
      </w:r>
      <w:r w:rsidR="00683100" w:rsidRPr="00426538">
        <w:rPr>
          <w:rFonts w:cs="Times New Roman"/>
        </w:rPr>
        <w:t xml:space="preserve"> the REF scenario assumes </w:t>
      </w:r>
      <w:r w:rsidR="00412483" w:rsidRPr="00426538">
        <w:rPr>
          <w:rFonts w:cs="Times New Roman"/>
        </w:rPr>
        <w:t xml:space="preserve">the </w:t>
      </w:r>
      <w:r w:rsidR="00683100" w:rsidRPr="00426538">
        <w:rPr>
          <w:rFonts w:cs="Times New Roman"/>
        </w:rPr>
        <w:t xml:space="preserve">future </w:t>
      </w:r>
      <w:r w:rsidR="00412483" w:rsidRPr="00426538">
        <w:rPr>
          <w:rFonts w:cs="Times New Roman"/>
        </w:rPr>
        <w:t xml:space="preserve">rate of </w:t>
      </w:r>
      <w:r w:rsidR="00683100" w:rsidRPr="00426538">
        <w:rPr>
          <w:rFonts w:cs="Times New Roman"/>
        </w:rPr>
        <w:t xml:space="preserve">adoption of </w:t>
      </w:r>
      <w:r w:rsidR="00C943DD">
        <w:rPr>
          <w:rFonts w:cs="Times New Roman"/>
        </w:rPr>
        <w:t>this solution</w:t>
      </w:r>
      <w:r w:rsidR="009E79B6" w:rsidRPr="00426538">
        <w:rPr>
          <w:rFonts w:cs="Times New Roman"/>
        </w:rPr>
        <w:t xml:space="preserve"> </w:t>
      </w:r>
      <w:r w:rsidR="00683100" w:rsidRPr="00426538">
        <w:rPr>
          <w:rFonts w:cs="Times New Roman"/>
        </w:rPr>
        <w:t xml:space="preserve">remains fixed at the current </w:t>
      </w:r>
      <w:r w:rsidR="00B933B6">
        <w:rPr>
          <w:rFonts w:cs="Times New Roman"/>
        </w:rPr>
        <w:t>adoption</w:t>
      </w:r>
      <w:r w:rsidR="00683100" w:rsidRPr="00426538">
        <w:rPr>
          <w:rFonts w:cs="Times New Roman"/>
        </w:rPr>
        <w:t xml:space="preserve"> (i.e. 201</w:t>
      </w:r>
      <w:r w:rsidR="00B933B6">
        <w:rPr>
          <w:rFonts w:cs="Times New Roman"/>
        </w:rPr>
        <w:t>8</w:t>
      </w:r>
      <w:r w:rsidR="00683100" w:rsidRPr="00426538">
        <w:rPr>
          <w:rFonts w:cs="Times New Roman"/>
        </w:rPr>
        <w:t xml:space="preserve">) </w:t>
      </w:r>
      <w:r w:rsidR="00412483" w:rsidRPr="00426538">
        <w:rPr>
          <w:rFonts w:cs="Times New Roman"/>
        </w:rPr>
        <w:t>level</w:t>
      </w:r>
      <w:r w:rsidR="00683100" w:rsidRPr="00426538">
        <w:rPr>
          <w:rFonts w:cs="Times New Roman"/>
        </w:rPr>
        <w:t xml:space="preserve"> of</w:t>
      </w:r>
      <w:r w:rsidR="00412483" w:rsidRPr="00426538">
        <w:rPr>
          <w:rFonts w:cs="Times New Roman"/>
        </w:rPr>
        <w:t xml:space="preserve"> the</w:t>
      </w:r>
      <w:r w:rsidR="00683100" w:rsidRPr="00426538">
        <w:rPr>
          <w:rFonts w:cs="Times New Roman"/>
        </w:rPr>
        <w:t xml:space="preserve"> T</w:t>
      </w:r>
      <w:r w:rsidR="00A2204D" w:rsidRPr="00426538">
        <w:rPr>
          <w:rFonts w:cs="Times New Roman"/>
        </w:rPr>
        <w:t>otal Addressable Market (T</w:t>
      </w:r>
      <w:r w:rsidR="00683100" w:rsidRPr="00426538">
        <w:rPr>
          <w:rFonts w:cs="Times New Roman"/>
        </w:rPr>
        <w:t>AM</w:t>
      </w:r>
      <w:r w:rsidR="00A2204D" w:rsidRPr="00426538">
        <w:rPr>
          <w:rFonts w:cs="Times New Roman"/>
        </w:rPr>
        <w:t>)</w:t>
      </w:r>
      <w:r w:rsidR="00683100" w:rsidRPr="00426538">
        <w:rPr>
          <w:rFonts w:cs="Times New Roman"/>
        </w:rPr>
        <w:t xml:space="preserve">, </w:t>
      </w:r>
      <w:r w:rsidR="007D0471">
        <w:rPr>
          <w:rFonts w:cs="Times New Roman"/>
        </w:rPr>
        <w:t xml:space="preserve">estimated at </w:t>
      </w:r>
      <w:r w:rsidR="00561F35">
        <w:t>26.9</w:t>
      </w:r>
      <w:r w:rsidR="00C44D6F" w:rsidRPr="00231FAD">
        <w:t xml:space="preserve"> </w:t>
      </w:r>
      <w:r w:rsidR="007D0471" w:rsidRPr="00231FAD">
        <w:t>terawatt-hours, or 0.1</w:t>
      </w:r>
      <w:r w:rsidR="00561F35">
        <w:t>2</w:t>
      </w:r>
      <w:r w:rsidR="007D0471" w:rsidRPr="00231FAD">
        <w:t xml:space="preserve"> percent of total electricity generated worldwide (IRENA, </w:t>
      </w:r>
      <w:r w:rsidR="00C44D6F" w:rsidRPr="00231FAD">
        <w:t>201</w:t>
      </w:r>
      <w:r w:rsidR="00C44D6F">
        <w:t>9</w:t>
      </w:r>
      <w:r w:rsidR="007D0471" w:rsidRPr="00231FAD">
        <w:t xml:space="preserve">). </w:t>
      </w:r>
      <w:r w:rsidR="00992B8D" w:rsidRPr="00426538">
        <w:rPr>
          <w:rFonts w:cs="Times New Roman"/>
        </w:rPr>
        <w:t xml:space="preserve">The TAM for </w:t>
      </w:r>
      <w:r w:rsidR="00992B8D" w:rsidRPr="00426538">
        <w:rPr>
          <w:rFonts w:cs="Times New Roman"/>
          <w:iCs/>
        </w:rPr>
        <w:t>this solution</w:t>
      </w:r>
      <w:r w:rsidR="00992B8D" w:rsidRPr="00426538">
        <w:rPr>
          <w:rFonts w:cs="Times New Roman"/>
        </w:rPr>
        <w:t xml:space="preserve"> is based on the common project Drawdown projected global electricity generation in terawatt-hours till 2050</w:t>
      </w:r>
      <w:r w:rsidR="00AE749D" w:rsidRPr="00426538">
        <w:rPr>
          <w:rFonts w:cs="Times New Roman"/>
        </w:rPr>
        <w:t xml:space="preserve"> (Section 2.3</w:t>
      </w:r>
      <w:r w:rsidR="00992B8D" w:rsidRPr="00426538">
        <w:rPr>
          <w:rFonts w:cs="Times New Roman"/>
        </w:rPr>
        <w:t>.).</w:t>
      </w:r>
    </w:p>
    <w:p w14:paraId="44E67117" w14:textId="2568632B" w:rsidR="00395868" w:rsidRPr="00217490" w:rsidRDefault="00395868" w:rsidP="00EB247F">
      <w:r w:rsidRPr="00426538">
        <w:rPr>
          <w:rFonts w:cs="Times New Roman"/>
        </w:rPr>
        <w:t xml:space="preserve">The developed alternative PDS scenarios, draw on existing adoption scenarios for </w:t>
      </w:r>
      <w:r w:rsidR="00C943DD">
        <w:rPr>
          <w:rFonts w:cs="Times New Roman"/>
        </w:rPr>
        <w:t>waste and biomass generation and landfill methane capture</w:t>
      </w:r>
      <w:r w:rsidRPr="00426538">
        <w:rPr>
          <w:rFonts w:cs="Times New Roman"/>
        </w:rPr>
        <w:t xml:space="preserve"> </w:t>
      </w:r>
      <w:r w:rsidR="00C943DD">
        <w:rPr>
          <w:rFonts w:cs="Times New Roman"/>
        </w:rPr>
        <w:t xml:space="preserve">use is extrapolated </w:t>
      </w:r>
      <w:r w:rsidRPr="00426538">
        <w:rPr>
          <w:rFonts w:cs="Times New Roman"/>
        </w:rPr>
        <w:t xml:space="preserve">to model several alternative adoptions. </w:t>
      </w:r>
      <w:r w:rsidR="00217490" w:rsidRPr="00207699">
        <w:t>The landfill methane capture solution in RSS encompasses only electricity generation from landfill methane</w:t>
      </w:r>
      <w:r w:rsidR="0026614A">
        <w:t>.</w:t>
      </w:r>
      <w:r w:rsidR="00217490" w:rsidRPr="00207699">
        <w:t xml:space="preserve"> </w:t>
      </w:r>
      <w:r w:rsidRPr="00426538">
        <w:rPr>
          <w:rFonts w:cs="Times New Roman"/>
        </w:rPr>
        <w:t>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426538">
        <w:rPr>
          <w:rFonts w:cs="Times New Roman"/>
        </w:rPr>
        <w:t>s</w:t>
      </w:r>
      <w:r w:rsidRPr="00426538">
        <w:rPr>
          <w:rFonts w:cs="Times New Roman"/>
        </w:rPr>
        <w:t xml:space="preserve"> for </w:t>
      </w:r>
      <w:r w:rsidR="00C943DD">
        <w:rPr>
          <w:rFonts w:cs="Times New Roman"/>
        </w:rPr>
        <w:t>landfill methane capture for electricity generation</w:t>
      </w:r>
      <w:r w:rsidRPr="00426538">
        <w:rPr>
          <w:rFonts w:cs="Times New Roman"/>
        </w:rPr>
        <w:t>, as well as the contribution this adoption can make to annual and cumulative emissions reduction.</w:t>
      </w:r>
    </w:p>
    <w:p w14:paraId="298F46AB" w14:textId="10B0532C" w:rsidR="00F52595" w:rsidRPr="00426538" w:rsidRDefault="00E069AC" w:rsidP="00BB3C2B">
      <w:pPr>
        <w:pStyle w:val="Heading2"/>
        <w:numPr>
          <w:ilvl w:val="1"/>
          <w:numId w:val="10"/>
        </w:numPr>
        <w:ind w:hanging="414"/>
      </w:pPr>
      <w:bookmarkStart w:id="44" w:name="_Toc44379377"/>
      <w:r w:rsidRPr="00426538">
        <w:lastRenderedPageBreak/>
        <w:t>Data Sources</w:t>
      </w:r>
      <w:bookmarkEnd w:id="44"/>
    </w:p>
    <w:p w14:paraId="7E1F86C7" w14:textId="2248C25F" w:rsidR="00933FD7" w:rsidRPr="00426538" w:rsidRDefault="00F66D25" w:rsidP="00EB247F">
      <w:pPr>
        <w:rPr>
          <w:rFonts w:cs="Times New Roman"/>
        </w:rPr>
      </w:pPr>
      <w:r w:rsidRPr="00426538">
        <w:rPr>
          <w:rFonts w:cs="Times New Roman"/>
        </w:rPr>
        <w:t>This section presents key data sources utilized in the mode</w:t>
      </w:r>
      <w:r w:rsidR="00D2050B" w:rsidRPr="00426538">
        <w:rPr>
          <w:rFonts w:cs="Times New Roman"/>
        </w:rPr>
        <w:t xml:space="preserve"> to evaluate t</w:t>
      </w:r>
      <w:r w:rsidR="00F4258D" w:rsidRPr="00426538">
        <w:rPr>
          <w:rFonts w:cs="Times New Roman"/>
        </w:rPr>
        <w:t xml:space="preserve">he adoption of </w:t>
      </w:r>
      <w:r w:rsidR="00C943DD">
        <w:rPr>
          <w:rFonts w:cs="Times New Roman"/>
        </w:rPr>
        <w:t>landfill methane capture</w:t>
      </w:r>
      <w:r w:rsidR="001767E2" w:rsidRPr="00426538">
        <w:rPr>
          <w:rFonts w:cs="Times New Roman"/>
        </w:rPr>
        <w:t xml:space="preserve"> technologies</w:t>
      </w:r>
      <w:r w:rsidR="00C943DD">
        <w:rPr>
          <w:rFonts w:cs="Times New Roman"/>
        </w:rPr>
        <w:t xml:space="preserve"> for electricity generation</w:t>
      </w:r>
      <w:r w:rsidR="001767E2" w:rsidRPr="00426538">
        <w:rPr>
          <w:rFonts w:cs="Times New Roman"/>
        </w:rPr>
        <w:t xml:space="preserve">. </w:t>
      </w:r>
      <w:r w:rsidR="00933FD7" w:rsidRPr="00426538">
        <w:rPr>
          <w:rFonts w:cs="Times New Roman"/>
        </w:rPr>
        <w:t>Data inputs for the model come from a variety of sources, primarily from peer-reviewed publications and from in</w:t>
      </w:r>
      <w:r w:rsidR="00DA44EB" w:rsidRPr="00426538">
        <w:rPr>
          <w:rFonts w:cs="Times New Roman"/>
        </w:rPr>
        <w:t xml:space="preserve">stitutional reports. For all variable inputs, </w:t>
      </w:r>
      <w:r w:rsidR="00933FD7" w:rsidRPr="00426538">
        <w:rPr>
          <w:rFonts w:cs="Times New Roman"/>
        </w:rPr>
        <w:t>a variable meta-analysis of existing literature</w:t>
      </w:r>
      <w:r w:rsidR="006F1447" w:rsidRPr="00426538">
        <w:rPr>
          <w:rFonts w:cs="Times New Roman"/>
        </w:rPr>
        <w:t xml:space="preserve"> was conducted</w:t>
      </w:r>
      <w:r w:rsidR="00933FD7" w:rsidRPr="00426538">
        <w:rPr>
          <w:rFonts w:cs="Times New Roman"/>
        </w:rPr>
        <w:t xml:space="preserve"> to create low, high, and mean estimates. For each </w:t>
      </w:r>
      <w:r w:rsidRPr="00426538">
        <w:rPr>
          <w:rFonts w:cs="Times New Roman"/>
        </w:rPr>
        <w:t xml:space="preserve">solution variable, </w:t>
      </w:r>
      <w:r w:rsidR="00933FD7" w:rsidRPr="00426538">
        <w:rPr>
          <w:rFonts w:cs="Times New Roman"/>
        </w:rPr>
        <w:t>a sensitivity analysis of</w:t>
      </w:r>
      <w:r w:rsidR="00FB041A">
        <w:rPr>
          <w:rFonts w:cs="Times New Roman"/>
        </w:rPr>
        <w:t xml:space="preserve"> </w:t>
      </w:r>
      <w:r w:rsidR="00FB041A" w:rsidRPr="002D569B">
        <w:rPr>
          <w:rFonts w:cs="Times New Roman"/>
        </w:rPr>
        <w:t>collected</w:t>
      </w:r>
      <w:r w:rsidR="00933FD7" w:rsidRPr="002D569B">
        <w:rPr>
          <w:rFonts w:cs="Times New Roman"/>
        </w:rPr>
        <w:t xml:space="preserve"> data points reported in the literature</w:t>
      </w:r>
      <w:r w:rsidR="006F1447" w:rsidRPr="002D569B">
        <w:rPr>
          <w:rFonts w:cs="Times New Roman"/>
        </w:rPr>
        <w:t xml:space="preserve"> was conducted.</w:t>
      </w:r>
      <w:r w:rsidRPr="002D569B">
        <w:rPr>
          <w:rFonts w:cs="Times New Roman"/>
        </w:rPr>
        <w:t xml:space="preserve"> </w:t>
      </w:r>
      <w:r w:rsidR="006F1447" w:rsidRPr="002D569B">
        <w:rPr>
          <w:rFonts w:cs="Times New Roman"/>
        </w:rPr>
        <w:t>I</w:t>
      </w:r>
      <w:r w:rsidRPr="002D569B">
        <w:rPr>
          <w:rFonts w:cs="Times New Roman"/>
        </w:rPr>
        <w:t xml:space="preserve">n some </w:t>
      </w:r>
      <w:proofErr w:type="gramStart"/>
      <w:r w:rsidRPr="002D569B">
        <w:rPr>
          <w:rFonts w:cs="Times New Roman"/>
        </w:rPr>
        <w:t>cases</w:t>
      </w:r>
      <w:proofErr w:type="gramEnd"/>
      <w:r w:rsidRPr="002D569B">
        <w:rPr>
          <w:rFonts w:cs="Times New Roman"/>
        </w:rPr>
        <w:t xml:space="preserve"> as many as </w:t>
      </w:r>
      <w:r w:rsidR="002D569B" w:rsidRPr="002D569B">
        <w:rPr>
          <w:rFonts w:cs="Times New Roman"/>
        </w:rPr>
        <w:t>12</w:t>
      </w:r>
      <w:r w:rsidR="00613B7C" w:rsidRPr="002D569B">
        <w:rPr>
          <w:rFonts w:cs="Times New Roman"/>
        </w:rPr>
        <w:t xml:space="preserve"> data points were considered</w:t>
      </w:r>
      <w:r w:rsidR="00933FD7" w:rsidRPr="002D569B">
        <w:rPr>
          <w:rFonts w:cs="Times New Roman"/>
        </w:rPr>
        <w:t xml:space="preserve">. </w:t>
      </w:r>
      <w:r w:rsidR="00DA44EB" w:rsidRPr="002D569B">
        <w:rPr>
          <w:rFonts w:cs="Times New Roman"/>
        </w:rPr>
        <w:t xml:space="preserve">This </w:t>
      </w:r>
      <w:r w:rsidR="00613B7C" w:rsidRPr="002D569B">
        <w:rPr>
          <w:rFonts w:cs="Times New Roman"/>
        </w:rPr>
        <w:t>allowed a</w:t>
      </w:r>
      <w:r w:rsidR="00933FD7" w:rsidRPr="002D569B">
        <w:rPr>
          <w:rFonts w:cs="Times New Roman"/>
        </w:rPr>
        <w:t xml:space="preserve"> rob</w:t>
      </w:r>
      <w:r w:rsidR="00DA44EB" w:rsidRPr="002D569B">
        <w:rPr>
          <w:rFonts w:cs="Times New Roman"/>
        </w:rPr>
        <w:t xml:space="preserve">ust and reliable </w:t>
      </w:r>
      <w:r w:rsidR="00613B7C" w:rsidRPr="002D569B">
        <w:rPr>
          <w:rFonts w:cs="Times New Roman"/>
        </w:rPr>
        <w:t>analysis of</w:t>
      </w:r>
      <w:r w:rsidR="00DA44EB" w:rsidRPr="002D569B">
        <w:rPr>
          <w:rFonts w:cs="Times New Roman"/>
        </w:rPr>
        <w:t xml:space="preserve"> </w:t>
      </w:r>
      <w:r w:rsidR="00933FD7" w:rsidRPr="002D569B">
        <w:rPr>
          <w:rFonts w:cs="Times New Roman"/>
        </w:rPr>
        <w:t>financial</w:t>
      </w:r>
      <w:r w:rsidRPr="002D569B">
        <w:rPr>
          <w:rFonts w:cs="Times New Roman"/>
        </w:rPr>
        <w:t>, technological</w:t>
      </w:r>
      <w:r w:rsidR="00933FD7" w:rsidRPr="002D569B">
        <w:rPr>
          <w:rFonts w:cs="Times New Roman"/>
        </w:rPr>
        <w:t xml:space="preserve"> and climate</w:t>
      </w:r>
      <w:r w:rsidR="00613B7C" w:rsidRPr="002D569B">
        <w:rPr>
          <w:rFonts w:cs="Times New Roman"/>
        </w:rPr>
        <w:t xml:space="preserve"> parameters. These</w:t>
      </w:r>
      <w:r w:rsidR="00933FD7" w:rsidRPr="002D569B">
        <w:rPr>
          <w:rFonts w:cs="Times New Roman"/>
        </w:rPr>
        <w:t xml:space="preserve"> represent both optimistic and conservative estimates for the future costs and benefits of adopting this solution</w:t>
      </w:r>
      <w:r w:rsidR="00933FD7" w:rsidRPr="00426538">
        <w:rPr>
          <w:rFonts w:cs="Times New Roman"/>
        </w:rPr>
        <w:t>.</w:t>
      </w:r>
    </w:p>
    <w:p w14:paraId="2A173084" w14:textId="7A7502EC" w:rsidR="007B33E7" w:rsidRPr="00207699" w:rsidRDefault="007B33E7" w:rsidP="007B33E7">
      <w:pPr>
        <w:rPr>
          <w:rFonts w:cs="Arial"/>
          <w:color w:val="000000"/>
        </w:rPr>
      </w:pPr>
      <w:r w:rsidRPr="00207699">
        <w:t xml:space="preserve">Financial data sources are primarily available for landfill gas to electricity systems. First cost data from </w:t>
      </w:r>
      <w:r w:rsidR="00217490">
        <w:t>several sources was collected.</w:t>
      </w:r>
      <w:r w:rsidRPr="00207699">
        <w:t xml:space="preserve"> First, USAID’s </w:t>
      </w:r>
      <w:r w:rsidRPr="00207699">
        <w:rPr>
          <w:i/>
        </w:rPr>
        <w:t xml:space="preserve">Grid-Connected Energy Generation Toolkit, </w:t>
      </w:r>
      <w:r w:rsidRPr="00207699">
        <w:t xml:space="preserve">a collection of presentations made to help “USAID mission staff and national policy makers </w:t>
      </w:r>
      <w:r w:rsidRPr="00207699">
        <w:rPr>
          <w:rFonts w:cs="Arial"/>
          <w:color w:val="000000"/>
        </w:rPr>
        <w:t>understand and assess the relevance of policies and programs that have been used successfully in support of large, grid-connected renewable energy (RE) development” (Hamrin, 2016). It is a comprehensive source detailing cost and other parameters for a wide range of renewable energy sources, including landfill gas. While the information is gathered from a series of peer-reviewed data sources, it is often not clear which source relates to which data point, and what year the data was gathered, as it appears to be updated over time. However, low and high estimates for first cost of electricity generation from landfill gas appear to be relatively in line with other sources.</w:t>
      </w:r>
      <w:r w:rsidRPr="00207699">
        <w:t xml:space="preserve"> </w:t>
      </w:r>
      <w:r w:rsidRPr="00207699">
        <w:rPr>
          <w:rFonts w:cs="Arial"/>
          <w:color w:val="000000"/>
        </w:rPr>
        <w:t>EPA</w:t>
      </w:r>
      <w:r w:rsidR="00217490">
        <w:rPr>
          <w:rFonts w:cs="Arial"/>
          <w:color w:val="000000"/>
        </w:rPr>
        <w:t xml:space="preserve"> (2016</w:t>
      </w:r>
      <w:r w:rsidR="0081443E">
        <w:rPr>
          <w:rFonts w:cs="Arial"/>
          <w:color w:val="000000"/>
        </w:rPr>
        <w:t xml:space="preserve"> and 2020</w:t>
      </w:r>
      <w:r w:rsidR="00217490">
        <w:rPr>
          <w:rFonts w:cs="Arial"/>
          <w:color w:val="000000"/>
        </w:rPr>
        <w:t>)</w:t>
      </w:r>
      <w:r w:rsidRPr="00207699">
        <w:rPr>
          <w:rFonts w:cs="Arial"/>
          <w:color w:val="000000"/>
        </w:rPr>
        <w:t xml:space="preserve"> study on landfill gas to energy </w:t>
      </w:r>
      <w:r w:rsidR="00217490">
        <w:rPr>
          <w:rFonts w:cs="Arial"/>
          <w:color w:val="000000"/>
        </w:rPr>
        <w:t>is also used,</w:t>
      </w:r>
      <w:r w:rsidRPr="00207699">
        <w:rPr>
          <w:rFonts w:cs="Arial"/>
          <w:color w:val="000000"/>
        </w:rPr>
        <w:t xml:space="preserve"> </w:t>
      </w:r>
      <w:r w:rsidR="00217490">
        <w:rPr>
          <w:rFonts w:cs="Arial"/>
          <w:color w:val="000000"/>
        </w:rPr>
        <w:t>where</w:t>
      </w:r>
      <w:r w:rsidRPr="00207699">
        <w:rPr>
          <w:rFonts w:cs="Arial"/>
          <w:color w:val="000000"/>
        </w:rPr>
        <w:t xml:space="preserve"> first cost estimates are shown to vary greatly between end generation technology (microturbine, small internal combustion engine, large internal combustion engine, gas turbine). Data from IRENA (2012)</w:t>
      </w:r>
      <w:r w:rsidR="0081443E">
        <w:rPr>
          <w:rFonts w:cs="Arial"/>
          <w:color w:val="000000"/>
        </w:rPr>
        <w:t xml:space="preserve">, </w:t>
      </w:r>
      <w:r w:rsidRPr="00207699">
        <w:rPr>
          <w:rFonts w:cs="Arial"/>
          <w:color w:val="000000"/>
        </w:rPr>
        <w:t>EESI (2013)</w:t>
      </w:r>
      <w:r w:rsidR="0081443E">
        <w:rPr>
          <w:rFonts w:cs="Arial"/>
          <w:color w:val="000000"/>
        </w:rPr>
        <w:t>, and IPCC 4</w:t>
      </w:r>
      <w:r w:rsidR="0081443E" w:rsidRPr="00B933B6">
        <w:rPr>
          <w:rFonts w:cs="Arial"/>
          <w:color w:val="000000"/>
          <w:vertAlign w:val="superscript"/>
        </w:rPr>
        <w:t>th</w:t>
      </w:r>
      <w:r w:rsidR="0081443E">
        <w:rPr>
          <w:rFonts w:cs="Arial"/>
          <w:color w:val="000000"/>
        </w:rPr>
        <w:t xml:space="preserve"> Assessment Waste Management Report (2003)</w:t>
      </w:r>
      <w:r w:rsidRPr="00207699">
        <w:rPr>
          <w:rFonts w:cs="Arial"/>
          <w:color w:val="000000"/>
        </w:rPr>
        <w:t xml:space="preserve"> is also </w:t>
      </w:r>
      <w:r w:rsidR="00217490">
        <w:rPr>
          <w:rFonts w:cs="Arial"/>
          <w:color w:val="000000"/>
        </w:rPr>
        <w:t>collected into the RRS model.</w:t>
      </w:r>
    </w:p>
    <w:p w14:paraId="5667BBA0" w14:textId="1E279AFE" w:rsidR="00217490" w:rsidRPr="002D569B" w:rsidRDefault="00217490" w:rsidP="00217490">
      <w:pPr>
        <w:rPr>
          <w:rFonts w:cs="Arial"/>
          <w:color w:val="000000"/>
        </w:rPr>
      </w:pPr>
      <w:r w:rsidRPr="00207699">
        <w:rPr>
          <w:rFonts w:cs="Arial"/>
          <w:color w:val="000000"/>
        </w:rPr>
        <w:t xml:space="preserve">Fixed operation and maintenance (FOM) costs are estimated from </w:t>
      </w:r>
      <w:r>
        <w:rPr>
          <w:rFonts w:cs="Arial"/>
          <w:color w:val="000000"/>
        </w:rPr>
        <w:t>sources like</w:t>
      </w:r>
      <w:r w:rsidRPr="00207699">
        <w:rPr>
          <w:rFonts w:cs="Arial"/>
          <w:color w:val="000000"/>
        </w:rPr>
        <w:t xml:space="preserve"> EPA</w:t>
      </w:r>
      <w:r>
        <w:rPr>
          <w:rFonts w:cs="Arial"/>
          <w:color w:val="000000"/>
        </w:rPr>
        <w:t xml:space="preserve"> (2016</w:t>
      </w:r>
      <w:r w:rsidR="0081443E">
        <w:rPr>
          <w:rFonts w:cs="Arial"/>
          <w:color w:val="000000"/>
        </w:rPr>
        <w:t xml:space="preserve"> and 2020</w:t>
      </w:r>
      <w:r>
        <w:rPr>
          <w:rFonts w:cs="Arial"/>
          <w:color w:val="000000"/>
        </w:rPr>
        <w:t>)</w:t>
      </w:r>
      <w:r w:rsidRPr="00207699">
        <w:rPr>
          <w:rFonts w:cs="Arial"/>
          <w:color w:val="000000"/>
        </w:rPr>
        <w:t xml:space="preserve"> which estimate operating costs for each type of electricity generation technology (microturbine, small internal combustion engine, large internal combustion engine, gas turbine) and Ragnauth </w:t>
      </w:r>
      <w:r w:rsidRPr="00B933B6">
        <w:rPr>
          <w:rFonts w:cs="Arial"/>
          <w:i/>
          <w:color w:val="000000"/>
        </w:rPr>
        <w:t>et al.</w:t>
      </w:r>
      <w:r>
        <w:rPr>
          <w:rFonts w:cs="Arial"/>
          <w:color w:val="000000"/>
        </w:rPr>
        <w:t xml:space="preserve"> (</w:t>
      </w:r>
      <w:r w:rsidRPr="00207699">
        <w:rPr>
          <w:rFonts w:cs="Arial"/>
          <w:color w:val="000000"/>
        </w:rPr>
        <w:t xml:space="preserve">2013). Data from IRENA (2012) </w:t>
      </w:r>
      <w:r w:rsidRPr="002D569B">
        <w:rPr>
          <w:rFonts w:cs="Arial"/>
          <w:color w:val="000000"/>
        </w:rPr>
        <w:t xml:space="preserve">and EESI (2013) is also included. </w:t>
      </w:r>
    </w:p>
    <w:p w14:paraId="15AB7547" w14:textId="636FE316" w:rsidR="005A6986" w:rsidRPr="00426538" w:rsidRDefault="002C62B6" w:rsidP="00EB247F">
      <w:pPr>
        <w:rPr>
          <w:rFonts w:cs="Times New Roman"/>
        </w:rPr>
      </w:pPr>
      <w:r w:rsidRPr="002D569B">
        <w:rPr>
          <w:rFonts w:cs="Times New Roman"/>
        </w:rPr>
        <w:t>T</w:t>
      </w:r>
      <w:r w:rsidR="005A6986" w:rsidRPr="002D569B">
        <w:rPr>
          <w:rFonts w:cs="Times New Roman"/>
        </w:rPr>
        <w:t xml:space="preserve">hese estimates were used to calculate total operating costs of </w:t>
      </w:r>
      <w:r w:rsidR="00217490" w:rsidRPr="002D569B">
        <w:rPr>
          <w:rFonts w:cs="Times New Roman"/>
        </w:rPr>
        <w:t>landfill methane capture</w:t>
      </w:r>
      <w:r w:rsidR="005A6986" w:rsidRPr="002D569B">
        <w:rPr>
          <w:rFonts w:cs="Times New Roman"/>
        </w:rPr>
        <w:t xml:space="preserve"> adoption, which, combined with capital costs for installation, represent the total financial costs of adopting </w:t>
      </w:r>
      <w:r w:rsidR="00FD0E76" w:rsidRPr="002D569B">
        <w:rPr>
          <w:rFonts w:cs="Times New Roman"/>
        </w:rPr>
        <w:t xml:space="preserve">this solution </w:t>
      </w:r>
      <w:r w:rsidR="005A6986" w:rsidRPr="002D569B">
        <w:rPr>
          <w:rFonts w:cs="Times New Roman"/>
        </w:rPr>
        <w:t xml:space="preserve">in the </w:t>
      </w:r>
      <w:r w:rsidR="00DA44EB" w:rsidRPr="002D569B">
        <w:rPr>
          <w:rFonts w:cs="Times New Roman"/>
        </w:rPr>
        <w:t>PD</w:t>
      </w:r>
      <w:r w:rsidR="005A6986" w:rsidRPr="002D569B">
        <w:rPr>
          <w:rFonts w:cs="Times New Roman"/>
        </w:rPr>
        <w:t xml:space="preserve"> scenario</w:t>
      </w:r>
      <w:r w:rsidR="00FD0E76" w:rsidRPr="002D569B">
        <w:rPr>
          <w:rFonts w:cs="Times New Roman"/>
        </w:rPr>
        <w:t>s</w:t>
      </w:r>
      <w:r w:rsidR="005A6986" w:rsidRPr="002D569B">
        <w:rPr>
          <w:rFonts w:cs="Times New Roman"/>
        </w:rPr>
        <w:t>. Fixed operation and</w:t>
      </w:r>
      <w:r w:rsidR="005A6986" w:rsidRPr="00CD5E8E">
        <w:rPr>
          <w:rFonts w:cs="Times New Roman"/>
        </w:rPr>
        <w:t xml:space="preserve">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CD5E8E">
        <w:rPr>
          <w:rFonts w:cs="Times New Roman"/>
        </w:rPr>
        <w:t>Average fuel price</w:t>
      </w:r>
      <w:r w:rsidR="00936B09" w:rsidRPr="00CD5E8E">
        <w:rPr>
          <w:rFonts w:cs="Times New Roman"/>
        </w:rPr>
        <w:t xml:space="preserve"> was calculated considering average prices </w:t>
      </w:r>
      <w:proofErr w:type="gramStart"/>
      <w:r w:rsidR="00936B09" w:rsidRPr="00CD5E8E">
        <w:rPr>
          <w:rFonts w:cs="Times New Roman"/>
        </w:rPr>
        <w:t>for  coal</w:t>
      </w:r>
      <w:proofErr w:type="gramEnd"/>
      <w:r w:rsidR="00936B09" w:rsidRPr="00CD5E8E">
        <w:rPr>
          <w:rFonts w:cs="Times New Roman"/>
        </w:rPr>
        <w:t>, oil and natural gas from 2005-</w:t>
      </w:r>
      <w:r w:rsidR="007546C9" w:rsidRPr="00CD5E8E">
        <w:rPr>
          <w:rFonts w:cs="Times New Roman"/>
        </w:rPr>
        <w:t>2014 usi</w:t>
      </w:r>
      <w:r w:rsidR="00936B09" w:rsidRPr="00CD5E8E">
        <w:rPr>
          <w:rFonts w:cs="Times New Roman"/>
        </w:rPr>
        <w:t>ng IEA</w:t>
      </w:r>
      <w:r w:rsidR="00395868" w:rsidRPr="00CD5E8E">
        <w:rPr>
          <w:rFonts w:cs="Times New Roman"/>
        </w:rPr>
        <w:t xml:space="preserve"> data</w:t>
      </w:r>
      <w:r w:rsidR="00AE749D" w:rsidRPr="00CD5E8E">
        <w:rPr>
          <w:rFonts w:cs="Times New Roman"/>
        </w:rPr>
        <w:t xml:space="preserve"> (IEA, 2016a)</w:t>
      </w:r>
      <w:r w:rsidR="00395868" w:rsidRPr="00CD5E8E">
        <w:rPr>
          <w:rFonts w:cs="Times New Roman"/>
        </w:rPr>
        <w:t>.</w:t>
      </w:r>
    </w:p>
    <w:p w14:paraId="3F21FC58" w14:textId="2050DC11" w:rsidR="00F95C31" w:rsidRPr="00207699" w:rsidRDefault="00F95C31" w:rsidP="00F95C31">
      <w:r w:rsidRPr="00207699">
        <w:lastRenderedPageBreak/>
        <w:t xml:space="preserve">Technical parameters used in the </w:t>
      </w:r>
      <w:r>
        <w:t xml:space="preserve">RRS </w:t>
      </w:r>
      <w:r w:rsidRPr="00207699">
        <w:t xml:space="preserve">model for the financial calculations such as average annual use and lifetime capacity are retrieved from </w:t>
      </w:r>
      <w:r>
        <w:t xml:space="preserve">e.g. </w:t>
      </w:r>
      <w:r w:rsidRPr="00207699">
        <w:t xml:space="preserve">World Bank </w:t>
      </w:r>
      <w:r>
        <w:t>(</w:t>
      </w:r>
      <w:r w:rsidRPr="00207699">
        <w:t>2005</w:t>
      </w:r>
      <w:r>
        <w:t>);</w:t>
      </w:r>
      <w:r w:rsidRPr="00207699">
        <w:t xml:space="preserve"> Ragnauth et al</w:t>
      </w:r>
      <w:r>
        <w:t>. (</w:t>
      </w:r>
      <w:r w:rsidRPr="00207699">
        <w:t>2013</w:t>
      </w:r>
      <w:r>
        <w:t>)</w:t>
      </w:r>
      <w:r w:rsidRPr="00207699">
        <w:t xml:space="preserve">; EPA </w:t>
      </w:r>
      <w:r>
        <w:t>(</w:t>
      </w:r>
      <w:r w:rsidRPr="00207699">
        <w:t>2016</w:t>
      </w:r>
      <w:r>
        <w:t>)</w:t>
      </w:r>
      <w:r w:rsidRPr="00207699">
        <w:t>; Chandel et al</w:t>
      </w:r>
      <w:r>
        <w:t>.</w:t>
      </w:r>
      <w:r w:rsidRPr="00207699">
        <w:t xml:space="preserve"> </w:t>
      </w:r>
      <w:r>
        <w:t>(</w:t>
      </w:r>
      <w:r w:rsidRPr="00207699">
        <w:t>2012</w:t>
      </w:r>
      <w:r>
        <w:t>)</w:t>
      </w:r>
      <w:r w:rsidRPr="00207699">
        <w:t xml:space="preserve">; GMI </w:t>
      </w:r>
      <w:r>
        <w:t>(</w:t>
      </w:r>
      <w:r w:rsidRPr="00207699">
        <w:t>2013)</w:t>
      </w:r>
      <w:r w:rsidR="004F2A80">
        <w:t xml:space="preserve">; Ahmed </w:t>
      </w:r>
      <w:proofErr w:type="gramStart"/>
      <w:r w:rsidR="004F2A80" w:rsidRPr="00B933B6">
        <w:rPr>
          <w:i/>
        </w:rPr>
        <w:t>et al.(</w:t>
      </w:r>
      <w:proofErr w:type="gramEnd"/>
      <w:r w:rsidR="004F2A80">
        <w:t xml:space="preserve">2008); Cooley </w:t>
      </w:r>
      <w:r w:rsidR="004F2A80" w:rsidRPr="00B933B6">
        <w:rPr>
          <w:i/>
        </w:rPr>
        <w:t>et al.</w:t>
      </w:r>
      <w:r w:rsidR="004F2A80">
        <w:t xml:space="preserve"> (2013)</w:t>
      </w:r>
      <w:r w:rsidRPr="00207699">
        <w:t>.</w:t>
      </w:r>
    </w:p>
    <w:p w14:paraId="51473506" w14:textId="0314312D" w:rsidR="005A6986" w:rsidRPr="00426538" w:rsidRDefault="005A6986" w:rsidP="00EB247F">
      <w:pPr>
        <w:rPr>
          <w:rFonts w:cs="Times New Roman"/>
        </w:rPr>
      </w:pPr>
      <w:r w:rsidRPr="00C943DD">
        <w:rPr>
          <w:rFonts w:cs="Times New Roman"/>
        </w:rPr>
        <w:t>In order to compare capital and O</w:t>
      </w:r>
      <w:r w:rsidR="00830299" w:rsidRPr="00C943DD">
        <w:rPr>
          <w:rFonts w:cs="Times New Roman"/>
        </w:rPr>
        <w:t>&amp;</w:t>
      </w:r>
      <w:r w:rsidRPr="00C943DD">
        <w:rPr>
          <w:rFonts w:cs="Times New Roman"/>
        </w:rPr>
        <w:t xml:space="preserve">M costs of </w:t>
      </w:r>
      <w:r w:rsidR="00C943DD" w:rsidRPr="00C943DD">
        <w:rPr>
          <w:rFonts w:cs="Times New Roman"/>
        </w:rPr>
        <w:t>landfill methane capture</w:t>
      </w:r>
      <w:r w:rsidR="00FD0E76" w:rsidRPr="00C943DD">
        <w:rPr>
          <w:rFonts w:cs="Times New Roman"/>
        </w:rPr>
        <w:t xml:space="preserve"> system</w:t>
      </w:r>
      <w:r w:rsidR="00C943DD" w:rsidRPr="00C943DD">
        <w:rPr>
          <w:rFonts w:cs="Times New Roman"/>
        </w:rPr>
        <w:t>s</w:t>
      </w:r>
      <w:r w:rsidRPr="00C943DD">
        <w:rPr>
          <w:rFonts w:cs="Times New Roman"/>
        </w:rPr>
        <w:t xml:space="preserve"> </w:t>
      </w:r>
      <w:r w:rsidR="00B54259" w:rsidRPr="00C943DD">
        <w:rPr>
          <w:rFonts w:cs="Times New Roman"/>
        </w:rPr>
        <w:t>adoption</w:t>
      </w:r>
      <w:r w:rsidRPr="00C943DD">
        <w:rPr>
          <w:rFonts w:cs="Times New Roman"/>
        </w:rPr>
        <w:t xml:space="preserve"> in the </w:t>
      </w:r>
      <w:r w:rsidR="00767F96" w:rsidRPr="00C943DD">
        <w:rPr>
          <w:rFonts w:cs="Times New Roman"/>
        </w:rPr>
        <w:t>PD</w:t>
      </w:r>
      <w:r w:rsidRPr="00C943DD">
        <w:rPr>
          <w:rFonts w:cs="Times New Roman"/>
        </w:rPr>
        <w:t xml:space="preserve"> scenario</w:t>
      </w:r>
      <w:r w:rsidR="00767F96" w:rsidRPr="00C943DD">
        <w:rPr>
          <w:rFonts w:cs="Times New Roman"/>
        </w:rPr>
        <w:t>s</w:t>
      </w:r>
      <w:r w:rsidRPr="00C943DD">
        <w:rPr>
          <w:rFonts w:cs="Times New Roman"/>
        </w:rPr>
        <w:t xml:space="preserve"> </w:t>
      </w:r>
      <w:r w:rsidR="00830299" w:rsidRPr="00C943DD">
        <w:rPr>
          <w:rFonts w:cs="Times New Roman"/>
        </w:rPr>
        <w:t>with</w:t>
      </w:r>
      <w:r w:rsidRPr="00C943DD">
        <w:rPr>
          <w:rFonts w:cs="Times New Roman"/>
        </w:rPr>
        <w:t xml:space="preserve"> that of conventional generation technologies, </w:t>
      </w:r>
      <w:r w:rsidR="003F4C47" w:rsidRPr="00C943DD">
        <w:rPr>
          <w:rFonts w:cs="Times New Roman"/>
        </w:rPr>
        <w:t xml:space="preserve"> the </w:t>
      </w:r>
      <w:r w:rsidRPr="00C943DD">
        <w:rPr>
          <w:rFonts w:cs="Times New Roman"/>
        </w:rPr>
        <w:t xml:space="preserve">cost data </w:t>
      </w:r>
      <w:r w:rsidR="003F4C47" w:rsidRPr="00C943DD">
        <w:rPr>
          <w:rFonts w:cs="Times New Roman"/>
        </w:rPr>
        <w:t xml:space="preserve">was obtained </w:t>
      </w:r>
      <w:r w:rsidRPr="00C943DD">
        <w:rPr>
          <w:rFonts w:cs="Times New Roman"/>
        </w:rPr>
        <w:t>for fossil fuel-based electricity generating sources from the IPCC 5</w:t>
      </w:r>
      <w:r w:rsidRPr="00C943DD">
        <w:rPr>
          <w:rFonts w:cs="Times New Roman"/>
          <w:vertAlign w:val="superscript"/>
        </w:rPr>
        <w:t>th</w:t>
      </w:r>
      <w:r w:rsidRPr="00C943DD">
        <w:rPr>
          <w:rFonts w:cs="Times New Roman"/>
        </w:rPr>
        <w:t xml:space="preserve"> Assessment Report </w:t>
      </w:r>
      <w:r w:rsidRPr="00C943DD">
        <w:rPr>
          <w:rFonts w:cs="Times New Roman"/>
        </w:rPr>
        <w:fldChar w:fldCharType="begin"/>
      </w:r>
      <w:r w:rsidRPr="00C943DD">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C943DD">
        <w:rPr>
          <w:rFonts w:cs="Times New Roman"/>
        </w:rPr>
        <w:fldChar w:fldCharType="separate"/>
      </w:r>
      <w:r w:rsidRPr="00C943DD">
        <w:rPr>
          <w:rFonts w:cs="Times New Roman"/>
        </w:rPr>
        <w:t>(IPCC, 2014)</w:t>
      </w:r>
      <w:r w:rsidRPr="00C943DD">
        <w:rPr>
          <w:rFonts w:cs="Times New Roman"/>
        </w:rPr>
        <w:fldChar w:fldCharType="end"/>
      </w:r>
      <w:r w:rsidR="00767F96" w:rsidRPr="00C943DD">
        <w:rPr>
          <w:rFonts w:cs="Times New Roman"/>
        </w:rPr>
        <w:t xml:space="preserve"> which </w:t>
      </w:r>
      <w:r w:rsidR="00830299" w:rsidRPr="00C943DD">
        <w:rPr>
          <w:rFonts w:cs="Times New Roman"/>
        </w:rPr>
        <w:t xml:space="preserve">has </w:t>
      </w:r>
      <w:r w:rsidR="00767F96" w:rsidRPr="00C943DD">
        <w:rPr>
          <w:rFonts w:cs="Times New Roman"/>
        </w:rPr>
        <w:t>conducted its own sensitivity analysis of a number of sources from the literature</w:t>
      </w:r>
      <w:r w:rsidR="00767F96" w:rsidRPr="00C943DD">
        <w:rPr>
          <w:rStyle w:val="FootnoteReference"/>
          <w:rFonts w:cs="Times New Roman"/>
          <w:bCs/>
        </w:rPr>
        <w:footnoteReference w:id="2"/>
      </w:r>
      <w:r w:rsidR="00767F96" w:rsidRPr="00C943DD">
        <w:rPr>
          <w:rFonts w:cs="Times New Roman"/>
        </w:rPr>
        <w:t>, and other sources such as OECD (2015), Lazard (2016)</w:t>
      </w:r>
      <w:r w:rsidR="00963552">
        <w:rPr>
          <w:rFonts w:cs="Times New Roman"/>
        </w:rPr>
        <w:t xml:space="preserve">, Schmidt </w:t>
      </w:r>
      <w:r w:rsidR="00963552" w:rsidRPr="00B933B6">
        <w:rPr>
          <w:rFonts w:cs="Times New Roman"/>
          <w:i/>
        </w:rPr>
        <w:t>et al.</w:t>
      </w:r>
      <w:r w:rsidR="00963552">
        <w:rPr>
          <w:rFonts w:cs="Times New Roman"/>
        </w:rPr>
        <w:t xml:space="preserve"> (2012), and USE EIA (2013)</w:t>
      </w:r>
      <w:r w:rsidR="00767F96" w:rsidRPr="00C943DD">
        <w:rPr>
          <w:rFonts w:cs="Times New Roman"/>
        </w:rPr>
        <w:t>.</w:t>
      </w:r>
      <w:r w:rsidRPr="00C943DD">
        <w:rPr>
          <w:rFonts w:cs="Times New Roman"/>
        </w:rPr>
        <w:t xml:space="preserve"> </w:t>
      </w:r>
      <w:r w:rsidR="00767F96" w:rsidRPr="00C943DD">
        <w:rPr>
          <w:rFonts w:cs="Times New Roman"/>
        </w:rPr>
        <w:t>In all</w:t>
      </w:r>
      <w:r w:rsidR="00DA66F8" w:rsidRPr="00C943DD">
        <w:rPr>
          <w:rFonts w:cs="Times New Roman"/>
        </w:rPr>
        <w:t>,</w:t>
      </w:r>
      <w:r w:rsidR="00767F96" w:rsidRPr="00C943DD">
        <w:rPr>
          <w:rFonts w:cs="Times New Roman"/>
        </w:rPr>
        <w:t xml:space="preserve"> </w:t>
      </w:r>
      <w:r w:rsidRPr="00C943DD">
        <w:rPr>
          <w:rFonts w:cs="Times New Roman"/>
        </w:rPr>
        <w:t>variables for conventi</w:t>
      </w:r>
      <w:r w:rsidR="00767F96" w:rsidRPr="00C943DD">
        <w:rPr>
          <w:rFonts w:cs="Times New Roman"/>
        </w:rPr>
        <w:t>onal electricity generation sources, data for</w:t>
      </w:r>
      <w:r w:rsidRPr="00C943DD">
        <w:rPr>
          <w:rFonts w:cs="Times New Roman"/>
        </w:rPr>
        <w:t xml:space="preserve"> coal</w:t>
      </w:r>
      <w:r w:rsidR="00767F96" w:rsidRPr="00C943DD">
        <w:rPr>
          <w:rFonts w:cs="Times New Roman"/>
        </w:rPr>
        <w:t>, oil</w:t>
      </w:r>
      <w:r w:rsidRPr="00C943DD">
        <w:rPr>
          <w:rFonts w:cs="Times New Roman"/>
        </w:rPr>
        <w:t xml:space="preserve"> and natural gas (primarily pulverized coal and combined cycle gas turbine technologies) </w:t>
      </w:r>
      <w:r w:rsidR="006B267A" w:rsidRPr="00C943DD">
        <w:rPr>
          <w:rFonts w:cs="Times New Roman"/>
        </w:rPr>
        <w:t xml:space="preserve">were included and </w:t>
      </w:r>
      <w:r w:rsidRPr="00C943DD">
        <w:rPr>
          <w:rFonts w:cs="Times New Roman"/>
        </w:rPr>
        <w:t>a</w:t>
      </w:r>
      <w:r w:rsidR="006B267A" w:rsidRPr="00C943DD">
        <w:rPr>
          <w:rFonts w:cs="Times New Roman"/>
        </w:rPr>
        <w:t xml:space="preserve"> weighted average</w:t>
      </w:r>
      <w:r w:rsidR="00DA66F8" w:rsidRPr="00C943DD">
        <w:rPr>
          <w:rFonts w:cs="Times New Roman"/>
        </w:rPr>
        <w:t xml:space="preserve"> obtained</w:t>
      </w:r>
      <w:r w:rsidR="006B267A" w:rsidRPr="00C943DD">
        <w:rPr>
          <w:rFonts w:cs="Times New Roman"/>
        </w:rPr>
        <w:t xml:space="preserve">. </w:t>
      </w:r>
      <w:r w:rsidRPr="00C943DD">
        <w:rPr>
          <w:rFonts w:cs="Times New Roman"/>
        </w:rPr>
        <w:t>The</w:t>
      </w:r>
      <w:r w:rsidR="00DA66F8" w:rsidRPr="00C943DD">
        <w:rPr>
          <w:rFonts w:cs="Times New Roman"/>
        </w:rPr>
        <w:t>se</w:t>
      </w:r>
      <w:r w:rsidRPr="00C943DD">
        <w:rPr>
          <w:rFonts w:cs="Times New Roman"/>
        </w:rPr>
        <w:t xml:space="preserve"> weights are based on the percentage, for each </w:t>
      </w:r>
      <w:r w:rsidR="006B267A" w:rsidRPr="00C943DD">
        <w:rPr>
          <w:rFonts w:cs="Times New Roman"/>
        </w:rPr>
        <w:t>fuel on the</w:t>
      </w:r>
      <w:r w:rsidRPr="00C943DD">
        <w:rPr>
          <w:rFonts w:cs="Times New Roman"/>
        </w:rPr>
        <w:t xml:space="preserve"> total global </w:t>
      </w:r>
      <w:r w:rsidR="006B267A" w:rsidRPr="00C943DD">
        <w:rPr>
          <w:rFonts w:cs="Times New Roman"/>
        </w:rPr>
        <w:t xml:space="preserve">electricity </w:t>
      </w:r>
      <w:r w:rsidRPr="00C943DD">
        <w:rPr>
          <w:rFonts w:cs="Times New Roman"/>
        </w:rPr>
        <w:t xml:space="preserve">generation </w:t>
      </w:r>
      <w:r w:rsidR="006B267A" w:rsidRPr="00C943DD">
        <w:rPr>
          <w:rFonts w:cs="Times New Roman"/>
        </w:rPr>
        <w:t>for 2014 (World Bank, 2015).</w:t>
      </w:r>
    </w:p>
    <w:p w14:paraId="6B7E417B" w14:textId="3CC1BB31" w:rsidR="005A6986" w:rsidRPr="00DB298E" w:rsidRDefault="00DA66F8" w:rsidP="00EB247F">
      <w:pPr>
        <w:rPr>
          <w:rFonts w:cs="Times New Roman"/>
        </w:rPr>
      </w:pPr>
      <w:r w:rsidRPr="00426538">
        <w:rPr>
          <w:rFonts w:cs="Times New Roman"/>
        </w:rPr>
        <w:t>In order t</w:t>
      </w:r>
      <w:r w:rsidR="005A6986" w:rsidRPr="00426538">
        <w:rPr>
          <w:rFonts w:cs="Times New Roman"/>
        </w:rPr>
        <w:t xml:space="preserve">o calculate the total </w:t>
      </w:r>
      <w:r w:rsidR="00936B09" w:rsidRPr="00426538">
        <w:rPr>
          <w:rFonts w:cs="Times New Roman"/>
        </w:rPr>
        <w:t>impacts and</w:t>
      </w:r>
      <w:r w:rsidR="005A6986" w:rsidRPr="00426538">
        <w:rPr>
          <w:rFonts w:cs="Times New Roman"/>
        </w:rPr>
        <w:t xml:space="preserve"> benefits of </w:t>
      </w:r>
      <w:r w:rsidR="006B267A" w:rsidRPr="00426538">
        <w:rPr>
          <w:rFonts w:cs="Times New Roman"/>
        </w:rPr>
        <w:t xml:space="preserve">increased solution </w:t>
      </w:r>
      <w:r w:rsidR="005A6986" w:rsidRPr="00426538">
        <w:rPr>
          <w:rFonts w:cs="Times New Roman"/>
        </w:rPr>
        <w:t>adoption</w:t>
      </w:r>
      <w:r w:rsidR="006B267A" w:rsidRPr="00426538">
        <w:rPr>
          <w:rFonts w:cs="Times New Roman"/>
        </w:rPr>
        <w:t xml:space="preserve"> (</w:t>
      </w:r>
      <w:r w:rsidRPr="00426538">
        <w:rPr>
          <w:rFonts w:cs="Times New Roman"/>
        </w:rPr>
        <w:t>for the</w:t>
      </w:r>
      <w:r w:rsidR="006B267A" w:rsidRPr="00426538">
        <w:rPr>
          <w:rFonts w:cs="Times New Roman"/>
        </w:rPr>
        <w:t xml:space="preserve"> PDS scenarios)</w:t>
      </w:r>
      <w:r w:rsidR="005A6986" w:rsidRPr="00426538">
        <w:rPr>
          <w:rFonts w:cs="Times New Roman"/>
        </w:rPr>
        <w:t xml:space="preserve">, </w:t>
      </w:r>
      <w:r w:rsidR="006B267A" w:rsidRPr="00426538">
        <w:rPr>
          <w:rFonts w:cs="Times New Roman"/>
        </w:rPr>
        <w:t xml:space="preserve">technical </w:t>
      </w:r>
      <w:r w:rsidR="005A6986" w:rsidRPr="00426538">
        <w:rPr>
          <w:rFonts w:cs="Times New Roman"/>
        </w:rPr>
        <w:t xml:space="preserve">data </w:t>
      </w:r>
      <w:r w:rsidR="006B267A" w:rsidRPr="00426538">
        <w:rPr>
          <w:rFonts w:cs="Times New Roman"/>
        </w:rPr>
        <w:t>was also integrated</w:t>
      </w:r>
      <w:r w:rsidR="005A6986" w:rsidRPr="00426538">
        <w:rPr>
          <w:rFonts w:cs="Times New Roman"/>
        </w:rPr>
        <w:t xml:space="preserve">, including average annual use, </w:t>
      </w:r>
      <w:r w:rsidR="00936B09" w:rsidRPr="00426538">
        <w:rPr>
          <w:rFonts w:cs="Times New Roman"/>
        </w:rPr>
        <w:t xml:space="preserve">plant lifetime, </w:t>
      </w:r>
      <w:r w:rsidR="005A6986" w:rsidRPr="00426538">
        <w:rPr>
          <w:rFonts w:cs="Times New Roman"/>
        </w:rPr>
        <w:t xml:space="preserve">and average </w:t>
      </w:r>
      <w:r w:rsidR="00936B09" w:rsidRPr="00426538">
        <w:rPr>
          <w:rFonts w:cs="Times New Roman"/>
        </w:rPr>
        <w:t>efficiencies</w:t>
      </w:r>
      <w:r w:rsidR="005A6986" w:rsidRPr="00426538">
        <w:rPr>
          <w:rFonts w:cs="Times New Roman"/>
        </w:rPr>
        <w:t>. All three of these are key to determining the variable O</w:t>
      </w:r>
      <w:r w:rsidR="00CD5E8E">
        <w:rPr>
          <w:rFonts w:cs="Times New Roman"/>
        </w:rPr>
        <w:t>&amp;</w:t>
      </w:r>
      <w:r w:rsidR="005A6986" w:rsidRPr="00426538">
        <w:rPr>
          <w:rFonts w:cs="Times New Roman"/>
        </w:rPr>
        <w:t xml:space="preserve">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426538">
        <w:rPr>
          <w:rFonts w:cs="Times New Roman"/>
        </w:rPr>
        <w:t xml:space="preserve">Average plants efficiency is calculated from several global sources (IPCC, 2014; IEA, 2010), as well as from the </w:t>
      </w:r>
      <w:r w:rsidR="00936B09" w:rsidRPr="00DB298E">
        <w:rPr>
          <w:rFonts w:cs="Times New Roman"/>
        </w:rPr>
        <w:t>U.S. EIA (2015).</w:t>
      </w:r>
    </w:p>
    <w:p w14:paraId="2A745443" w14:textId="7597AEEE" w:rsidR="00B54259" w:rsidRPr="00426538" w:rsidRDefault="002D5C14" w:rsidP="00AE749D">
      <w:pPr>
        <w:rPr>
          <w:rFonts w:cs="Times New Roman"/>
        </w:rPr>
      </w:pPr>
      <w:r w:rsidRPr="00DB298E">
        <w:rPr>
          <w:rFonts w:cs="Times New Roman"/>
        </w:rPr>
        <w:t xml:space="preserve">The model’s analysis of the climate impacts of adoption are primarily derived from the direct emissions factor associated with the replacement of conventional generating technologies with </w:t>
      </w:r>
      <w:r w:rsidR="002D569B" w:rsidRPr="00DB298E">
        <w:rPr>
          <w:rFonts w:cs="Times New Roman"/>
        </w:rPr>
        <w:t>landfill methane capture systems</w:t>
      </w:r>
      <w:r w:rsidR="00FD0E76" w:rsidRPr="00DB298E">
        <w:rPr>
          <w:rFonts w:cs="Times New Roman"/>
        </w:rPr>
        <w:t xml:space="preserve"> </w:t>
      </w:r>
      <w:r w:rsidR="002D569B" w:rsidRPr="00DB298E">
        <w:rPr>
          <w:rFonts w:cs="Times New Roman"/>
        </w:rPr>
        <w:t>for electricity generation</w:t>
      </w:r>
      <w:r w:rsidR="00DB298E" w:rsidRPr="00DB298E">
        <w:rPr>
          <w:rFonts w:cs="Times New Roman"/>
        </w:rPr>
        <w:t xml:space="preserve"> and the avoided methane emissions using flaring</w:t>
      </w:r>
      <w:r w:rsidRPr="00DB298E">
        <w:rPr>
          <w:rFonts w:cs="Times New Roman"/>
        </w:rPr>
        <w:t xml:space="preserve">. This methodology is explained in greater detail </w:t>
      </w:r>
      <w:r w:rsidR="00936B09" w:rsidRPr="00DB298E">
        <w:rPr>
          <w:rFonts w:cs="Times New Roman"/>
        </w:rPr>
        <w:t>in</w:t>
      </w:r>
      <w:r w:rsidR="004B4939" w:rsidRPr="00DB298E">
        <w:rPr>
          <w:rFonts w:cs="Times New Roman"/>
        </w:rPr>
        <w:t xml:space="preserve"> Drawdown RRS model framework and guidelines. </w:t>
      </w:r>
    </w:p>
    <w:p w14:paraId="2739E8ED" w14:textId="6FCF9CE0" w:rsidR="006D6DEA" w:rsidRPr="006D6DEA" w:rsidRDefault="00E069AC" w:rsidP="00CD5E8E">
      <w:pPr>
        <w:pStyle w:val="Heading2"/>
        <w:numPr>
          <w:ilvl w:val="1"/>
          <w:numId w:val="10"/>
        </w:numPr>
        <w:ind w:hanging="414"/>
      </w:pPr>
      <w:bookmarkStart w:id="45" w:name="_Toc44379378"/>
      <w:r w:rsidRPr="00426538">
        <w:t>Total Addressable Market</w:t>
      </w:r>
      <w:bookmarkEnd w:id="45"/>
    </w:p>
    <w:p w14:paraId="1C1BA338" w14:textId="77777777" w:rsidR="006D6DEA" w:rsidRPr="006205EB" w:rsidRDefault="006D6DEA" w:rsidP="006D6DEA">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w:t>
      </w:r>
      <w:proofErr w:type="gramStart"/>
      <w:r>
        <w:rPr>
          <w:rFonts w:cs="Times New Roman"/>
        </w:rPr>
        <w:t xml:space="preserve">of </w:t>
      </w:r>
      <w:r w:rsidRPr="00A66C20">
        <w:rPr>
          <w:rFonts w:cs="Times New Roman"/>
        </w:rPr>
        <w:t xml:space="preserve"> </w:t>
      </w:r>
      <w:r>
        <w:rPr>
          <w:rFonts w:cs="Times New Roman"/>
        </w:rPr>
        <w:t>estimations</w:t>
      </w:r>
      <w:proofErr w:type="gramEnd"/>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w:t>
      </w:r>
      <w:r w:rsidRPr="006205EB">
        <w:rPr>
          <w:rFonts w:cs="Times New Roman"/>
        </w:rPr>
        <w:lastRenderedPageBreak/>
        <w:t xml:space="preserve">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6B515B72" w14:textId="77777777" w:rsidR="006D6DEA" w:rsidRDefault="006D6DEA" w:rsidP="006D6DEA">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proofErr w:type="gramStart"/>
      <w:r>
        <w:rPr>
          <w:rFonts w:cs="Times New Roman"/>
        </w:rPr>
        <w:t>i.e.</w:t>
      </w:r>
      <w:proofErr w:type="gramEnd"/>
      <w:r>
        <w:rPr>
          <w:rFonts w:cs="Times New Roman"/>
        </w:rPr>
        <w:t xml:space="preserv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2B2E112D" w14:textId="33FE7A65" w:rsidR="006D6DEA" w:rsidRPr="00DA0DA4" w:rsidRDefault="006D6DEA" w:rsidP="006D6DEA">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 xml:space="preserve">TAM scenarios show an estimated range of electricity generation from </w:t>
      </w:r>
      <w:r w:rsidR="003A2A85">
        <w:rPr>
          <w:rFonts w:cs="Times New Roman"/>
        </w:rPr>
        <w:t>43</w:t>
      </w:r>
      <w:r>
        <w:rPr>
          <w:rFonts w:cs="Times New Roman"/>
        </w:rPr>
        <w:t>,</w:t>
      </w:r>
      <w:r w:rsidR="003A2A85">
        <w:rPr>
          <w:rFonts w:cs="Times New Roman"/>
        </w:rPr>
        <w:t>120</w:t>
      </w:r>
      <w:r>
        <w:rPr>
          <w:rFonts w:cs="Times New Roman"/>
        </w:rPr>
        <w:t xml:space="preserve">TWh to </w:t>
      </w:r>
      <w:r w:rsidR="003A2A85">
        <w:rPr>
          <w:rFonts w:cs="Times New Roman"/>
        </w:rPr>
        <w:t>52,001</w:t>
      </w:r>
      <w:r>
        <w:rPr>
          <w:rFonts w:cs="Times New Roman"/>
        </w:rPr>
        <w:t>TWh by 2050. Baseline TAM is used for PD Plausible scenario assessment.</w:t>
      </w:r>
    </w:p>
    <w:p w14:paraId="493C7450" w14:textId="3609F654" w:rsidR="006D6DEA" w:rsidRPr="00CD5E8E" w:rsidRDefault="006D6DEA" w:rsidP="00CD5E8E">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w:t>
      </w:r>
      <w:r w:rsidR="00B933B6">
        <w:rPr>
          <w:rFonts w:cs="Times New Roman"/>
        </w:rPr>
        <w:t>P</w:t>
      </w:r>
      <w:r w:rsidRPr="00DA0DA4">
        <w:rPr>
          <w:rFonts w:cs="Times New Roman"/>
        </w:rPr>
        <w:t>roject Drawdown Optimum and Drawdown scenarios</w:t>
      </w:r>
      <w:r>
        <w:rPr>
          <w:rFonts w:cs="Times New Roman"/>
        </w:rPr>
        <w:t>, utilizes</w:t>
      </w:r>
      <w:r w:rsidRPr="00DA0DA4">
        <w:rPr>
          <w:rFonts w:cs="Times New Roman"/>
        </w:rPr>
        <w:t xml:space="preserve"> the Greenpeace (2015) Advanced [R]evolution Scenario, Ram </w:t>
      </w:r>
      <w:r w:rsidRPr="00B933B6">
        <w:rPr>
          <w:rFonts w:cs="Times New Roman"/>
          <w:i/>
        </w:rPr>
        <w:t>et al</w:t>
      </w:r>
      <w:r w:rsidRPr="00DA0DA4">
        <w:rPr>
          <w:rFonts w:cs="Times New Roman"/>
        </w:rPr>
        <w:t xml:space="preserve">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3E3EEBDC" w14:textId="498C30F2" w:rsidR="00CD5E8E" w:rsidRPr="00207699" w:rsidRDefault="00CD5E8E" w:rsidP="00CD5E8E">
      <w:r w:rsidRPr="00207699">
        <w:t xml:space="preserve">While the </w:t>
      </w:r>
      <w:r>
        <w:t>RRS</w:t>
      </w:r>
      <w:r w:rsidRPr="00207699">
        <w:t xml:space="preserve"> model is used and the primary TAM is based on electricity generation, the landfill methane capture adoption parameters are also limited by the total waste available in landfills for landfill methane capture. Therefore, total landfilled waste can be seen as a “secondary” TAM, representing the waste side of the technology. Because the landfill methane capture solution includes both landfill gas to electricity systems and landfill methane capture and flaring, this is particularly important in bounding the adoption characteristics for non-</w:t>
      </w:r>
      <w:proofErr w:type="gramStart"/>
      <w:r w:rsidRPr="00207699">
        <w:t>electricity based</w:t>
      </w:r>
      <w:proofErr w:type="gramEnd"/>
      <w:r w:rsidRPr="00207699">
        <w:t xml:space="preserve"> technologies.</w:t>
      </w:r>
    </w:p>
    <w:p w14:paraId="51064CB6" w14:textId="77777777" w:rsidR="0026614A" w:rsidRPr="0026614A" w:rsidRDefault="00CD5E8E" w:rsidP="0026614A">
      <w:pPr>
        <w:pStyle w:val="NormalWeb"/>
        <w:spacing w:before="0" w:beforeAutospacing="0" w:after="0" w:afterAutospacing="0"/>
        <w:rPr>
          <w:lang w:eastAsia="en-US"/>
        </w:rPr>
      </w:pPr>
      <w:r w:rsidRPr="00207699">
        <w:t xml:space="preserve">In </w:t>
      </w:r>
      <w:r>
        <w:t>the RRS</w:t>
      </w:r>
      <w:r w:rsidRPr="00207699">
        <w:t xml:space="preserve"> model, this TAM for waste comes directly from global waste generation prognostications. The waste generation data is a blended solution which takes the average of </w:t>
      </w:r>
      <w:r w:rsidR="00B40CB5">
        <w:t>4</w:t>
      </w:r>
      <w:r w:rsidR="00B40CB5" w:rsidRPr="00207699">
        <w:t xml:space="preserve"> </w:t>
      </w:r>
      <w:r w:rsidRPr="00207699">
        <w:lastRenderedPageBreak/>
        <w:t xml:space="preserve">different waste to energy sources, common to all drawdown waste solutions. The IEA Annex 1 (IEA, 2016) is taken by interpolating from the regional waste estimates for 2013 and 2050. </w:t>
      </w:r>
      <w:r w:rsidR="00B40CB5">
        <w:t xml:space="preserve">World Bank’s What a Waste 2.0 (2016) reports global waste for 2016 and projections for 2030, and 2050 which are interpolated and extrapolated to make future projections used as a second reference. Some of the same authors from the World Bank report produced another set of future waste prognostications in 2015, which are also used as a source (Hoornweg </w:t>
      </w:r>
      <w:r w:rsidR="00B40CB5" w:rsidRPr="00E06BC8">
        <w:rPr>
          <w:i/>
        </w:rPr>
        <w:t>et al.</w:t>
      </w:r>
      <w:r w:rsidR="00B40CB5">
        <w:t xml:space="preserve">, 2015). Finally, a UNEP 2015 report on Global Waste Management Outlook is used to generate MSW generation per capita, which is multiplied by UN total urban population projections. </w:t>
      </w:r>
      <w:r w:rsidR="0026614A" w:rsidRPr="0026614A">
        <w:rPr>
          <w:color w:val="000000"/>
          <w:sz w:val="22"/>
          <w:szCs w:val="22"/>
          <w:lang w:eastAsia="en-US"/>
        </w:rPr>
        <w:t xml:space="preserve">Based on the calculated markets for </w:t>
      </w:r>
      <w:r w:rsidR="0026614A" w:rsidRPr="0026614A">
        <w:rPr>
          <w:i/>
          <w:iCs/>
          <w:color w:val="000000"/>
          <w:sz w:val="22"/>
          <w:szCs w:val="22"/>
          <w:lang w:eastAsia="en-US"/>
        </w:rPr>
        <w:t xml:space="preserve">composting, household &amp; commercial recycling, </w:t>
      </w:r>
      <w:r w:rsidR="0026614A" w:rsidRPr="0026614A">
        <w:rPr>
          <w:color w:val="000000"/>
          <w:sz w:val="22"/>
          <w:szCs w:val="22"/>
          <w:lang w:eastAsia="en-US"/>
        </w:rPr>
        <w:t>and</w:t>
      </w:r>
      <w:r w:rsidR="0026614A" w:rsidRPr="0026614A">
        <w:rPr>
          <w:i/>
          <w:iCs/>
          <w:color w:val="000000"/>
          <w:sz w:val="22"/>
          <w:szCs w:val="22"/>
          <w:lang w:eastAsia="en-US"/>
        </w:rPr>
        <w:t xml:space="preserve"> recycled paper</w:t>
      </w:r>
      <w:r w:rsidR="0026614A" w:rsidRPr="0026614A">
        <w:rPr>
          <w:color w:val="000000"/>
          <w:sz w:val="22"/>
          <w:szCs w:val="22"/>
          <w:lang w:eastAsia="en-US"/>
        </w:rPr>
        <w:t>, MSW is separated into three classifications: organic, recyclable, and remainder. Within these categories, the impact of each solution is quantified according to the following prioritization: </w:t>
      </w:r>
    </w:p>
    <w:p w14:paraId="79B9BAD4" w14:textId="77777777" w:rsidR="0026614A" w:rsidRPr="0026614A" w:rsidRDefault="0026614A" w:rsidP="0026614A">
      <w:pPr>
        <w:spacing w:after="0" w:line="240" w:lineRule="auto"/>
        <w:jc w:val="left"/>
        <w:rPr>
          <w:rFonts w:eastAsia="Times New Roman" w:cs="Times New Roman"/>
          <w:sz w:val="24"/>
          <w:szCs w:val="24"/>
          <w:lang w:eastAsia="en-US"/>
        </w:rPr>
      </w:pPr>
      <w:r w:rsidRPr="0026614A">
        <w:rPr>
          <w:rFonts w:eastAsia="Times New Roman" w:cs="Times New Roman"/>
          <w:color w:val="000000"/>
          <w:lang w:eastAsia="en-US"/>
        </w:rPr>
        <w:t xml:space="preserve">1.     </w:t>
      </w:r>
      <w:r w:rsidRPr="0026614A">
        <w:rPr>
          <w:rFonts w:eastAsia="Times New Roman" w:cs="Times New Roman"/>
          <w:color w:val="000000"/>
          <w:lang w:eastAsia="en-US"/>
        </w:rPr>
        <w:tab/>
      </w:r>
      <w:r w:rsidRPr="0026614A">
        <w:rPr>
          <w:rFonts w:eastAsia="Times New Roman" w:cs="Times New Roman"/>
          <w:i/>
          <w:iCs/>
          <w:color w:val="000000"/>
          <w:lang w:eastAsia="en-US"/>
        </w:rPr>
        <w:t>Reduced food waste</w:t>
      </w:r>
    </w:p>
    <w:p w14:paraId="6541599D" w14:textId="77777777" w:rsidR="0026614A" w:rsidRPr="0026614A" w:rsidRDefault="0026614A" w:rsidP="0026614A">
      <w:pPr>
        <w:spacing w:after="0" w:line="240" w:lineRule="auto"/>
        <w:jc w:val="left"/>
        <w:rPr>
          <w:rFonts w:eastAsia="Times New Roman" w:cs="Times New Roman"/>
          <w:sz w:val="24"/>
          <w:szCs w:val="24"/>
          <w:lang w:eastAsia="en-US"/>
        </w:rPr>
      </w:pPr>
      <w:r w:rsidRPr="0026614A">
        <w:rPr>
          <w:rFonts w:eastAsia="Times New Roman" w:cs="Times New Roman"/>
          <w:color w:val="000000"/>
          <w:lang w:eastAsia="en-US"/>
        </w:rPr>
        <w:t xml:space="preserve">2.     </w:t>
      </w:r>
      <w:r w:rsidRPr="0026614A">
        <w:rPr>
          <w:rFonts w:eastAsia="Times New Roman" w:cs="Times New Roman"/>
          <w:color w:val="000000"/>
          <w:lang w:eastAsia="en-US"/>
        </w:rPr>
        <w:tab/>
      </w:r>
      <w:r w:rsidRPr="0026614A">
        <w:rPr>
          <w:rFonts w:eastAsia="Times New Roman" w:cs="Times New Roman"/>
          <w:i/>
          <w:iCs/>
          <w:color w:val="000000"/>
          <w:lang w:eastAsia="en-US"/>
        </w:rPr>
        <w:t>Bioplastic</w:t>
      </w:r>
    </w:p>
    <w:p w14:paraId="1717CCF4" w14:textId="77777777" w:rsidR="0026614A" w:rsidRPr="0026614A" w:rsidRDefault="0026614A" w:rsidP="0026614A">
      <w:pPr>
        <w:spacing w:after="0" w:line="240" w:lineRule="auto"/>
        <w:jc w:val="left"/>
        <w:rPr>
          <w:rFonts w:eastAsia="Times New Roman" w:cs="Times New Roman"/>
          <w:sz w:val="24"/>
          <w:szCs w:val="24"/>
          <w:lang w:eastAsia="en-US"/>
        </w:rPr>
      </w:pPr>
      <w:r w:rsidRPr="0026614A">
        <w:rPr>
          <w:rFonts w:eastAsia="Times New Roman" w:cs="Times New Roman"/>
          <w:color w:val="000000"/>
          <w:lang w:eastAsia="en-US"/>
        </w:rPr>
        <w:t xml:space="preserve">3.     </w:t>
      </w:r>
      <w:r w:rsidRPr="0026614A">
        <w:rPr>
          <w:rFonts w:eastAsia="Times New Roman" w:cs="Times New Roman"/>
          <w:color w:val="000000"/>
          <w:lang w:eastAsia="en-US"/>
        </w:rPr>
        <w:tab/>
      </w:r>
      <w:r w:rsidRPr="0026614A">
        <w:rPr>
          <w:rFonts w:eastAsia="Times New Roman" w:cs="Times New Roman"/>
          <w:i/>
          <w:iCs/>
          <w:color w:val="000000"/>
          <w:lang w:eastAsia="en-US"/>
        </w:rPr>
        <w:t>Composting</w:t>
      </w:r>
    </w:p>
    <w:p w14:paraId="071E7C38" w14:textId="77777777" w:rsidR="0026614A" w:rsidRPr="0026614A" w:rsidRDefault="0026614A" w:rsidP="0026614A">
      <w:pPr>
        <w:spacing w:after="0" w:line="240" w:lineRule="auto"/>
        <w:jc w:val="left"/>
        <w:rPr>
          <w:rFonts w:eastAsia="Times New Roman" w:cs="Times New Roman"/>
          <w:sz w:val="24"/>
          <w:szCs w:val="24"/>
          <w:lang w:eastAsia="en-US"/>
        </w:rPr>
      </w:pPr>
      <w:r w:rsidRPr="0026614A">
        <w:rPr>
          <w:rFonts w:eastAsia="Times New Roman" w:cs="Times New Roman"/>
          <w:color w:val="000000"/>
          <w:lang w:eastAsia="en-US"/>
        </w:rPr>
        <w:t xml:space="preserve">4.     </w:t>
      </w:r>
      <w:r w:rsidRPr="0026614A">
        <w:rPr>
          <w:rFonts w:eastAsia="Times New Roman" w:cs="Times New Roman"/>
          <w:color w:val="000000"/>
          <w:lang w:eastAsia="en-US"/>
        </w:rPr>
        <w:tab/>
      </w:r>
      <w:r w:rsidRPr="0026614A">
        <w:rPr>
          <w:rFonts w:eastAsia="Times New Roman" w:cs="Times New Roman"/>
          <w:i/>
          <w:iCs/>
          <w:color w:val="000000"/>
          <w:lang w:eastAsia="en-US"/>
        </w:rPr>
        <w:t>Household and Commercial (HH&amp;C)</w:t>
      </w:r>
      <w:r w:rsidRPr="0026614A">
        <w:rPr>
          <w:rFonts w:eastAsia="Times New Roman" w:cs="Times New Roman"/>
          <w:color w:val="000000"/>
          <w:lang w:eastAsia="en-US"/>
        </w:rPr>
        <w:t xml:space="preserve"> </w:t>
      </w:r>
      <w:r w:rsidRPr="0026614A">
        <w:rPr>
          <w:rFonts w:eastAsia="Times New Roman" w:cs="Times New Roman"/>
          <w:i/>
          <w:iCs/>
          <w:color w:val="000000"/>
          <w:lang w:eastAsia="en-US"/>
        </w:rPr>
        <w:t>recycling</w:t>
      </w:r>
      <w:r w:rsidRPr="0026614A">
        <w:rPr>
          <w:rFonts w:eastAsia="Times New Roman" w:cs="Times New Roman"/>
          <w:color w:val="000000"/>
          <w:lang w:eastAsia="en-US"/>
        </w:rPr>
        <w:t> </w:t>
      </w:r>
    </w:p>
    <w:p w14:paraId="37902013" w14:textId="77777777" w:rsidR="0026614A" w:rsidRPr="0026614A" w:rsidRDefault="0026614A" w:rsidP="0026614A">
      <w:pPr>
        <w:spacing w:after="0" w:line="240" w:lineRule="auto"/>
        <w:jc w:val="left"/>
        <w:rPr>
          <w:rFonts w:eastAsia="Times New Roman" w:cs="Times New Roman"/>
          <w:sz w:val="24"/>
          <w:szCs w:val="24"/>
          <w:lang w:eastAsia="en-US"/>
        </w:rPr>
      </w:pPr>
      <w:r w:rsidRPr="0026614A">
        <w:rPr>
          <w:rFonts w:eastAsia="Times New Roman" w:cs="Times New Roman"/>
          <w:color w:val="000000"/>
          <w:lang w:eastAsia="en-US"/>
        </w:rPr>
        <w:t xml:space="preserve">5.     </w:t>
      </w:r>
      <w:r w:rsidRPr="0026614A">
        <w:rPr>
          <w:rFonts w:eastAsia="Times New Roman" w:cs="Times New Roman"/>
          <w:color w:val="000000"/>
          <w:lang w:eastAsia="en-US"/>
        </w:rPr>
        <w:tab/>
      </w:r>
      <w:r w:rsidRPr="0026614A">
        <w:rPr>
          <w:rFonts w:eastAsia="Times New Roman" w:cs="Times New Roman"/>
          <w:i/>
          <w:iCs/>
          <w:color w:val="000000"/>
          <w:lang w:eastAsia="en-US"/>
        </w:rPr>
        <w:t>Recycled paper</w:t>
      </w:r>
    </w:p>
    <w:p w14:paraId="2F2B476E" w14:textId="2EDE4519" w:rsidR="0026614A" w:rsidRDefault="0026614A" w:rsidP="0026614A">
      <w:pPr>
        <w:spacing w:after="0" w:line="240" w:lineRule="auto"/>
        <w:jc w:val="left"/>
        <w:rPr>
          <w:rFonts w:eastAsia="Times New Roman" w:cs="Times New Roman"/>
          <w:i/>
          <w:iCs/>
          <w:color w:val="000000"/>
          <w:lang w:eastAsia="en-US"/>
        </w:rPr>
      </w:pPr>
      <w:r w:rsidRPr="0026614A">
        <w:rPr>
          <w:rFonts w:eastAsia="Times New Roman" w:cs="Times New Roman"/>
          <w:color w:val="000000"/>
          <w:lang w:eastAsia="en-US"/>
        </w:rPr>
        <w:t xml:space="preserve">6.     </w:t>
      </w:r>
      <w:r w:rsidRPr="0026614A">
        <w:rPr>
          <w:rFonts w:eastAsia="Times New Roman" w:cs="Times New Roman"/>
          <w:color w:val="000000"/>
          <w:lang w:eastAsia="en-US"/>
        </w:rPr>
        <w:tab/>
      </w:r>
      <w:r w:rsidRPr="0026614A">
        <w:rPr>
          <w:rFonts w:eastAsia="Times New Roman" w:cs="Times New Roman"/>
          <w:i/>
          <w:iCs/>
          <w:color w:val="000000"/>
          <w:lang w:eastAsia="en-US"/>
        </w:rPr>
        <w:t>Waste-to-energy solutions</w:t>
      </w:r>
      <w:r>
        <w:rPr>
          <w:rFonts w:eastAsia="Times New Roman" w:cs="Times New Roman"/>
          <w:i/>
          <w:iCs/>
          <w:color w:val="000000"/>
          <w:lang w:eastAsia="en-US"/>
        </w:rPr>
        <w:t>:</w:t>
      </w:r>
    </w:p>
    <w:p w14:paraId="200DA008" w14:textId="67F8FD29" w:rsidR="0026614A" w:rsidRPr="0026614A" w:rsidRDefault="0026614A" w:rsidP="0026614A">
      <w:pPr>
        <w:spacing w:after="0" w:line="240" w:lineRule="auto"/>
        <w:jc w:val="left"/>
        <w:rPr>
          <w:rFonts w:eastAsia="Times New Roman" w:cs="Times New Roman"/>
          <w:lang w:eastAsia="en-US"/>
        </w:rPr>
      </w:pPr>
      <w:r w:rsidRPr="0026614A">
        <w:rPr>
          <w:rFonts w:eastAsia="Times New Roman" w:cs="Times New Roman"/>
          <w:lang w:eastAsia="en-US"/>
        </w:rPr>
        <w:tab/>
        <w:t>1. Waste to Energy</w:t>
      </w:r>
    </w:p>
    <w:p w14:paraId="56150541" w14:textId="0D6B4975" w:rsidR="0026614A" w:rsidRPr="0026614A" w:rsidRDefault="0026614A" w:rsidP="0026614A">
      <w:pPr>
        <w:spacing w:after="0" w:line="240" w:lineRule="auto"/>
        <w:jc w:val="left"/>
        <w:rPr>
          <w:rFonts w:eastAsia="Times New Roman" w:cs="Times New Roman"/>
          <w:lang w:eastAsia="en-US"/>
        </w:rPr>
      </w:pPr>
      <w:r w:rsidRPr="0026614A">
        <w:rPr>
          <w:rFonts w:eastAsia="Times New Roman" w:cs="Times New Roman"/>
          <w:lang w:eastAsia="en-US"/>
        </w:rPr>
        <w:tab/>
        <w:t>2. Landfill Methane Capture</w:t>
      </w:r>
    </w:p>
    <w:p w14:paraId="2A60083A" w14:textId="77777777" w:rsidR="0026614A" w:rsidRPr="0026614A" w:rsidRDefault="0026614A" w:rsidP="0026614A">
      <w:pPr>
        <w:spacing w:after="0" w:line="240" w:lineRule="auto"/>
        <w:jc w:val="left"/>
        <w:rPr>
          <w:rFonts w:eastAsia="Times New Roman" w:cs="Times New Roman"/>
          <w:sz w:val="24"/>
          <w:szCs w:val="24"/>
          <w:lang w:eastAsia="en-US"/>
        </w:rPr>
      </w:pPr>
    </w:p>
    <w:p w14:paraId="03ED360B" w14:textId="03C8531E" w:rsidR="00CD5E8E" w:rsidRPr="00CD5E8E" w:rsidRDefault="00CD5E8E" w:rsidP="00B933B6">
      <w:pPr>
        <w:spacing w:before="120"/>
      </w:pPr>
    </w:p>
    <w:p w14:paraId="4303D5C0" w14:textId="3C9D3EA5" w:rsidR="00B144E5" w:rsidRPr="00426538" w:rsidRDefault="00E069AC" w:rsidP="00BB3C2B">
      <w:pPr>
        <w:pStyle w:val="Heading2"/>
        <w:numPr>
          <w:ilvl w:val="1"/>
          <w:numId w:val="10"/>
        </w:numPr>
        <w:ind w:hanging="414"/>
      </w:pPr>
      <w:bookmarkStart w:id="46" w:name="_Toc44379379"/>
      <w:r w:rsidRPr="00426538">
        <w:t>Adoption Scenarios</w:t>
      </w:r>
      <w:bookmarkEnd w:id="46"/>
    </w:p>
    <w:p w14:paraId="04C20E8D" w14:textId="582F2C44" w:rsidR="000875B5" w:rsidRPr="00426538" w:rsidRDefault="00D2050B" w:rsidP="004B4939">
      <w:pPr>
        <w:autoSpaceDE w:val="0"/>
        <w:autoSpaceDN w:val="0"/>
        <w:adjustRightInd w:val="0"/>
        <w:spacing w:after="0"/>
        <w:rPr>
          <w:rFonts w:cs="Times New Roman"/>
        </w:rPr>
      </w:pPr>
      <w:bookmarkStart w:id="47" w:name="_Hlk525033174"/>
      <w:r w:rsidRPr="00426538">
        <w:rPr>
          <w:rFonts w:cs="Times New Roman"/>
        </w:rPr>
        <w:t>Two different types of adoption scenarios were developed: a Reference (REF) Case which was considered the baseline, where not much changes in the world</w:t>
      </w:r>
      <w:r w:rsidR="00D55E2C" w:rsidRPr="00426538">
        <w:rPr>
          <w:rFonts w:cs="Times New Roman"/>
        </w:rPr>
        <w:t xml:space="preserve"> were expected</w:t>
      </w:r>
      <w:r w:rsidRPr="00426538">
        <w:rPr>
          <w:rFonts w:cs="Times New Roman"/>
        </w:rPr>
        <w:t>, and a set of Project Drawdown Scenarios (PDS) with varying levels of ambitious adoption of the solution. Published results show the comparison of one PDS to the REF, and therefore focus on the change to the world relative to a baseline.</w:t>
      </w:r>
      <w:bookmarkEnd w:id="47"/>
    </w:p>
    <w:p w14:paraId="70C1DC19" w14:textId="4956EC28" w:rsidR="000E568F" w:rsidRPr="00426538" w:rsidRDefault="000E568F" w:rsidP="00BB3C2B">
      <w:pPr>
        <w:pStyle w:val="Heading3"/>
        <w:numPr>
          <w:ilvl w:val="2"/>
          <w:numId w:val="10"/>
        </w:numPr>
      </w:pPr>
      <w:bookmarkStart w:id="48" w:name="_Toc534461039"/>
      <w:bookmarkStart w:id="49" w:name="_Toc44379380"/>
      <w:r w:rsidRPr="00426538">
        <w:t>Reference Case / Current Adoption</w:t>
      </w:r>
      <w:bookmarkEnd w:id="48"/>
      <w:bookmarkEnd w:id="49"/>
    </w:p>
    <w:p w14:paraId="2069C724" w14:textId="382B2279" w:rsidR="000875B5" w:rsidRPr="00426538" w:rsidRDefault="008E6B1D" w:rsidP="00EB247F">
      <w:pPr>
        <w:rPr>
          <w:rFonts w:cs="Times New Roman"/>
        </w:rPr>
      </w:pPr>
      <w:r w:rsidRPr="00426538">
        <w:rPr>
          <w:rFonts w:cs="Times New Roman"/>
        </w:rPr>
        <w:t xml:space="preserve">For the </w:t>
      </w:r>
      <w:r w:rsidRPr="00426538">
        <w:rPr>
          <w:rFonts w:cs="Times New Roman"/>
          <w:bCs/>
        </w:rPr>
        <w:t>Reference (REF)</w:t>
      </w:r>
      <w:r w:rsidR="007470A7" w:rsidRPr="00426538">
        <w:rPr>
          <w:rFonts w:cs="Times New Roman"/>
          <w:bCs/>
        </w:rPr>
        <w:t xml:space="preserve"> case scenario</w:t>
      </w:r>
      <w:r w:rsidRPr="00426538">
        <w:rPr>
          <w:rFonts w:cs="Times New Roman"/>
          <w:bCs/>
        </w:rPr>
        <w:t xml:space="preserve">, </w:t>
      </w:r>
      <w:r w:rsidRPr="00426538">
        <w:rPr>
          <w:rFonts w:cs="Times New Roman"/>
        </w:rPr>
        <w:t>adoption is fixed at the current adoption</w:t>
      </w:r>
      <w:r w:rsidRPr="00426538">
        <w:rPr>
          <w:rStyle w:val="FootnoteReference"/>
          <w:rFonts w:cs="Times New Roman"/>
        </w:rPr>
        <w:footnoteReference w:id="3"/>
      </w:r>
      <w:r w:rsidRPr="00426538">
        <w:rPr>
          <w:rFonts w:cs="Times New Roman"/>
        </w:rPr>
        <w:t xml:space="preserve"> (in percent</w:t>
      </w:r>
      <w:r w:rsidR="007470A7" w:rsidRPr="00426538">
        <w:rPr>
          <w:rFonts w:cs="Times New Roman"/>
        </w:rPr>
        <w:t>age terms</w:t>
      </w:r>
      <w:r w:rsidRPr="00426538">
        <w:rPr>
          <w:rFonts w:cs="Times New Roman"/>
        </w:rPr>
        <w:t>) of the market. That is, the current percent</w:t>
      </w:r>
      <w:r w:rsidR="00F4258D" w:rsidRPr="00426538">
        <w:rPr>
          <w:rFonts w:cs="Times New Roman"/>
        </w:rPr>
        <w:t>age</w:t>
      </w:r>
      <w:r w:rsidRPr="00426538">
        <w:rPr>
          <w:rFonts w:cs="Times New Roman"/>
        </w:rPr>
        <w:t xml:space="preserve"> of total electricity generation (TWh) provided by </w:t>
      </w:r>
      <w:r w:rsidR="00CD5E8E">
        <w:rPr>
          <w:rFonts w:cs="Times New Roman"/>
        </w:rPr>
        <w:t xml:space="preserve">landfill methane capture </w:t>
      </w:r>
      <w:r w:rsidR="009E79B6" w:rsidRPr="00426538">
        <w:rPr>
          <w:rFonts w:cs="Times New Roman"/>
        </w:rPr>
        <w:t>systems</w:t>
      </w:r>
      <w:r w:rsidR="00AC5D7C" w:rsidRPr="00426538">
        <w:rPr>
          <w:rFonts w:cs="Times New Roman"/>
        </w:rPr>
        <w:t xml:space="preserve"> </w:t>
      </w:r>
      <w:r w:rsidR="00AC5D7C" w:rsidRPr="001E2CCC">
        <w:rPr>
          <w:rFonts w:cs="Times New Roman"/>
        </w:rPr>
        <w:t>has been kept</w:t>
      </w:r>
      <w:r w:rsidR="007470A7" w:rsidRPr="001E2CCC">
        <w:rPr>
          <w:rFonts w:cs="Times New Roman"/>
        </w:rPr>
        <w:t xml:space="preserve"> </w:t>
      </w:r>
      <w:r w:rsidRPr="001E2CCC">
        <w:rPr>
          <w:rFonts w:cs="Times New Roman"/>
        </w:rPr>
        <w:t xml:space="preserve">constant throughout the study period to 2050. As the market grows, the total number of </w:t>
      </w:r>
      <w:r w:rsidR="00CD5E8E" w:rsidRPr="001E2CCC">
        <w:rPr>
          <w:rFonts w:cs="Times New Roman"/>
        </w:rPr>
        <w:t>landfill methane capture</w:t>
      </w:r>
      <w:r w:rsidRPr="001E2CCC">
        <w:rPr>
          <w:rFonts w:cs="Times New Roman"/>
        </w:rPr>
        <w:t xml:space="preserve"> </w:t>
      </w:r>
      <w:r w:rsidR="00CD5E8E" w:rsidRPr="001E2CCC">
        <w:rPr>
          <w:rFonts w:cs="Times New Roman"/>
        </w:rPr>
        <w:t>systems</w:t>
      </w:r>
      <w:r w:rsidRPr="001E2CCC">
        <w:rPr>
          <w:rFonts w:cs="Times New Roman"/>
        </w:rPr>
        <w:t xml:space="preserve"> adopted grows equally to maintain the percent </w:t>
      </w:r>
      <w:r w:rsidRPr="001E2CCC">
        <w:rPr>
          <w:rFonts w:cs="Times New Roman"/>
        </w:rPr>
        <w:lastRenderedPageBreak/>
        <w:t>adoption at its starting value in 201</w:t>
      </w:r>
      <w:r w:rsidR="001E2CCC" w:rsidRPr="001E2CCC">
        <w:rPr>
          <w:rFonts w:cs="Times New Roman"/>
        </w:rPr>
        <w:t>8</w:t>
      </w:r>
      <w:r w:rsidRPr="001E2CCC">
        <w:rPr>
          <w:rFonts w:cs="Times New Roman"/>
        </w:rPr>
        <w:t xml:space="preserve">. It is acknowledged that this, in reality, may not be a “business as usual” </w:t>
      </w:r>
      <w:r w:rsidR="00AC5D7C" w:rsidRPr="001E2CCC">
        <w:rPr>
          <w:rFonts w:cs="Times New Roman"/>
        </w:rPr>
        <w:t xml:space="preserve">trajectory </w:t>
      </w:r>
      <w:r w:rsidRPr="001E2CCC">
        <w:rPr>
          <w:rFonts w:cs="Times New Roman"/>
        </w:rPr>
        <w:t xml:space="preserve">considering </w:t>
      </w:r>
      <w:r w:rsidR="00AC5D7C" w:rsidRPr="001E2CCC">
        <w:rPr>
          <w:rFonts w:cs="Times New Roman"/>
        </w:rPr>
        <w:t xml:space="preserve">the </w:t>
      </w:r>
      <w:r w:rsidRPr="001E2CCC">
        <w:rPr>
          <w:rFonts w:cs="Times New Roman"/>
        </w:rPr>
        <w:t>changes taking</w:t>
      </w:r>
      <w:r w:rsidRPr="00426538">
        <w:rPr>
          <w:rFonts w:cs="Times New Roman"/>
        </w:rPr>
        <w:t xml:space="preserve"> place worldwide, but it allows</w:t>
      </w:r>
      <w:r w:rsidR="00AC5D7C" w:rsidRPr="00426538">
        <w:rPr>
          <w:rFonts w:cs="Times New Roman"/>
        </w:rPr>
        <w:t xml:space="preserve"> a sort of measure to evaluate</w:t>
      </w:r>
      <w:r w:rsidRPr="00426538">
        <w:rPr>
          <w:rFonts w:cs="Times New Roman"/>
        </w:rPr>
        <w:t xml:space="preserve"> the impact of recent and even more aggressive </w:t>
      </w:r>
      <w:proofErr w:type="gramStart"/>
      <w:r w:rsidRPr="00426538">
        <w:rPr>
          <w:rFonts w:cs="Times New Roman"/>
        </w:rPr>
        <w:t xml:space="preserve">policies </w:t>
      </w:r>
      <w:r w:rsidR="00AC5D7C" w:rsidRPr="00426538">
        <w:rPr>
          <w:rFonts w:cs="Times New Roman"/>
        </w:rPr>
        <w:t xml:space="preserve"> to</w:t>
      </w:r>
      <w:proofErr w:type="gramEnd"/>
      <w:r w:rsidR="00AC5D7C" w:rsidRPr="00426538">
        <w:rPr>
          <w:rFonts w:cs="Times New Roman"/>
        </w:rPr>
        <w:t xml:space="preserve"> reverse global warming</w:t>
      </w:r>
      <w:r w:rsidRPr="00426538">
        <w:rPr>
          <w:rFonts w:cs="Times New Roman"/>
        </w:rPr>
        <w:t>.</w:t>
      </w:r>
    </w:p>
    <w:p w14:paraId="2FE0BC9D" w14:textId="364FC1E2" w:rsidR="000875B5" w:rsidRDefault="00CB6AE2" w:rsidP="00BB3C2B">
      <w:pPr>
        <w:pStyle w:val="Heading3"/>
        <w:numPr>
          <w:ilvl w:val="2"/>
          <w:numId w:val="10"/>
        </w:numPr>
      </w:pPr>
      <w:bookmarkStart w:id="50" w:name="_Toc44379381"/>
      <w:r>
        <w:t>Landfill Methane Adoption Prognostications</w:t>
      </w:r>
      <w:bookmarkEnd w:id="50"/>
    </w:p>
    <w:p w14:paraId="6C48FD41" w14:textId="2011C306" w:rsidR="00CB6AE2" w:rsidRPr="00E21647" w:rsidRDefault="00CB6AE2" w:rsidP="00CB6AE2">
      <w:r w:rsidRPr="00E21647">
        <w:t xml:space="preserve">For </w:t>
      </w:r>
      <w:r>
        <w:t>the</w:t>
      </w:r>
      <w:r w:rsidRPr="00E21647">
        <w:t xml:space="preserve"> global adoption scenarios, </w:t>
      </w:r>
      <w:r>
        <w:t>six</w:t>
      </w:r>
      <w:r w:rsidRPr="00E21647">
        <w:t xml:space="preserve"> sources </w:t>
      </w:r>
      <w:r>
        <w:t xml:space="preserve">were collected </w:t>
      </w:r>
      <w:r w:rsidRPr="00E21647">
        <w:t xml:space="preserve">that provided </w:t>
      </w:r>
      <w:r>
        <w:t>data on</w:t>
      </w:r>
      <w:r w:rsidRPr="00E21647">
        <w:t xml:space="preserve"> </w:t>
      </w:r>
      <w:r>
        <w:t>Bioenergy</w:t>
      </w:r>
      <w:r w:rsidRPr="00E21647">
        <w:t>: International Energy Agency</w:t>
      </w:r>
      <w:r>
        <w:t xml:space="preserve"> (IEA)</w:t>
      </w:r>
      <w:r w:rsidRPr="00E21647">
        <w:t xml:space="preserve"> Energy Technologies Perspectives (201</w:t>
      </w:r>
      <w:r>
        <w:t>7</w:t>
      </w:r>
      <w:r w:rsidRPr="00E21647">
        <w:t xml:space="preserve">) and </w:t>
      </w:r>
      <w:r>
        <w:t xml:space="preserve">IEA World Energy Outlook (2018), The Institute of Energy Economics Japan Outlook (2019), Equinor Energy Perspective (2018), and </w:t>
      </w:r>
      <w:r w:rsidRPr="00E21647">
        <w:t xml:space="preserve">Greenpeace Energy Revolution (2015). From these, </w:t>
      </w:r>
      <w:r>
        <w:t>13</w:t>
      </w:r>
      <w:r w:rsidRPr="00E21647">
        <w:t xml:space="preserve"> different scenarios </w:t>
      </w:r>
      <w:r>
        <w:t xml:space="preserve">were included </w:t>
      </w:r>
      <w:r w:rsidRPr="00E21647">
        <w:t xml:space="preserve">to show a wide range of results projecting the role of </w:t>
      </w:r>
      <w:r>
        <w:t>landfill methane technologies</w:t>
      </w:r>
      <w:r w:rsidRPr="00E21647">
        <w:t xml:space="preserve"> on the future global electricity generation mix. These assessments relate specifically to different climate mitigation pathways or RES adoption.</w:t>
      </w:r>
      <w:r>
        <w:t xml:space="preserve"> </w:t>
      </w:r>
      <w:r w:rsidRPr="00B933B6">
        <w:t xml:space="preserve">These sources do not clearly depict landfill methane technologies for electricity generation adoption </w:t>
      </w:r>
      <w:proofErr w:type="gramStart"/>
      <w:r w:rsidRPr="00B933B6">
        <w:t>pathways,</w:t>
      </w:r>
      <w:proofErr w:type="gramEnd"/>
      <w:r w:rsidRPr="00B933B6">
        <w:t xml:space="preserve"> thus a few assumptions were considered to obtain future adoption:</w:t>
      </w:r>
    </w:p>
    <w:p w14:paraId="47289B47" w14:textId="41F4D221" w:rsidR="00CB6AE2" w:rsidRPr="004070E2" w:rsidRDefault="00CB6AE2" w:rsidP="00CB6AE2">
      <w:pPr>
        <w:pStyle w:val="ListParagraph"/>
        <w:numPr>
          <w:ilvl w:val="0"/>
          <w:numId w:val="16"/>
        </w:numPr>
      </w:pPr>
      <w:r w:rsidRPr="004070E2">
        <w:t xml:space="preserve">Current historical global adoption share of </w:t>
      </w:r>
      <w:r>
        <w:t>biogas</w:t>
      </w:r>
      <w:r w:rsidRPr="004070E2">
        <w:t xml:space="preserve"> in all Bioenergy for electricity generation was calc</w:t>
      </w:r>
      <w:r>
        <w:t xml:space="preserve">ulated </w:t>
      </w:r>
      <w:r w:rsidRPr="004070E2">
        <w:t xml:space="preserve">from IRENA </w:t>
      </w:r>
      <w:r>
        <w:t xml:space="preserve">Renewable Energy Statistics </w:t>
      </w:r>
      <w:r w:rsidRPr="004070E2">
        <w:t>(201</w:t>
      </w:r>
      <w:r>
        <w:t>9</w:t>
      </w:r>
      <w:r w:rsidRPr="004070E2">
        <w:t>)</w:t>
      </w:r>
      <w:r>
        <w:t xml:space="preserve"> and averaged over the years 2014-2017, and equal to 17.9%</w:t>
      </w:r>
      <w:r w:rsidRPr="004070E2">
        <w:t xml:space="preserve">. </w:t>
      </w:r>
      <w:r w:rsidR="00DC1771">
        <w:t xml:space="preserve">However, electricity generated from biogas can be attributed to landfill methane solutions or to large methane digester solutions. Using data from IREA (2019), US Energy Information Administration (2018), and Scarlat </w:t>
      </w:r>
      <w:r w:rsidR="00DC1771" w:rsidRPr="00B933B6">
        <w:rPr>
          <w:i/>
        </w:rPr>
        <w:t>et al.</w:t>
      </w:r>
      <w:r w:rsidR="00DC1771">
        <w:t xml:space="preserve"> (2018), a split of 29.8% of biogas generated was allocated to landfill methane solutions while the remaining 70.2% of biogas generated was allocated to methane digester solutions. Therefore, total biogas generated from landfill methane solutions in all bioenergy was equal to 5.34%.</w:t>
      </w:r>
    </w:p>
    <w:p w14:paraId="5FDCDF13" w14:textId="3123669F" w:rsidR="00CB6AE2" w:rsidRPr="00CB6AE2" w:rsidRDefault="00CB6AE2" w:rsidP="00B933B6">
      <w:pPr>
        <w:pStyle w:val="ListParagraph"/>
        <w:numPr>
          <w:ilvl w:val="0"/>
          <w:numId w:val="16"/>
        </w:numPr>
      </w:pPr>
      <w:r w:rsidRPr="004070E2">
        <w:t>Since no better inf</w:t>
      </w:r>
      <w:r>
        <w:t>ormation is available for landfill methane</w:t>
      </w:r>
      <w:r w:rsidRPr="004070E2">
        <w:t xml:space="preserve"> for electricity generation, future adoption was obtained applying the previous calculated share of </w:t>
      </w:r>
      <w:r>
        <w:t xml:space="preserve">biogas from landfill methane </w:t>
      </w:r>
      <w:r w:rsidRPr="004070E2">
        <w:t xml:space="preserve">of total bioenergy for global and applied to the results of </w:t>
      </w:r>
      <w:r>
        <w:t>the sources and scenarios mentioned above.</w:t>
      </w:r>
    </w:p>
    <w:p w14:paraId="6687EB80" w14:textId="022B6604" w:rsidR="00CB6AE2" w:rsidRPr="00D83024" w:rsidRDefault="00CB6AE2" w:rsidP="00DC1771">
      <w:pPr>
        <w:pStyle w:val="Heading3"/>
        <w:numPr>
          <w:ilvl w:val="2"/>
          <w:numId w:val="10"/>
        </w:numPr>
      </w:pPr>
      <w:bookmarkStart w:id="51" w:name="_Toc44379382"/>
      <w:r w:rsidRPr="00D83024">
        <w:t>Project Drawdown Scenarios</w:t>
      </w:r>
      <w:bookmarkEnd w:id="51"/>
    </w:p>
    <w:p w14:paraId="006DA369" w14:textId="6FF3BA91" w:rsidR="005A6986" w:rsidRPr="00D83024" w:rsidRDefault="000875B5" w:rsidP="004B4939">
      <w:pPr>
        <w:rPr>
          <w:rFonts w:cs="Times New Roman"/>
        </w:rPr>
      </w:pPr>
      <w:r w:rsidRPr="00D83024">
        <w:rPr>
          <w:rFonts w:cs="Times New Roman"/>
        </w:rPr>
        <w:t>Three Project Dr</w:t>
      </w:r>
      <w:r w:rsidR="005A6986" w:rsidRPr="00D83024">
        <w:rPr>
          <w:rFonts w:cs="Times New Roman"/>
        </w:rPr>
        <w:t xml:space="preserve">awdown </w:t>
      </w:r>
      <w:r w:rsidR="007546C9" w:rsidRPr="00D83024">
        <w:rPr>
          <w:rFonts w:cs="Times New Roman"/>
        </w:rPr>
        <w:t xml:space="preserve">scenarios (PDS) </w:t>
      </w:r>
      <w:r w:rsidR="005A6986" w:rsidRPr="00D83024">
        <w:rPr>
          <w:rFonts w:cs="Times New Roman"/>
        </w:rPr>
        <w:t>were developed for each solution, to compare the impact of an increase</w:t>
      </w:r>
      <w:r w:rsidR="00AC493E" w:rsidRPr="00D83024">
        <w:rPr>
          <w:rFonts w:cs="Times New Roman"/>
        </w:rPr>
        <w:t>d</w:t>
      </w:r>
      <w:r w:rsidR="005A6986" w:rsidRPr="00D83024">
        <w:rPr>
          <w:rFonts w:cs="Times New Roman"/>
        </w:rPr>
        <w:t xml:space="preserve"> adoption of the solution to a reference case scenario</w:t>
      </w:r>
      <w:r w:rsidR="007470A7" w:rsidRPr="00D83024">
        <w:rPr>
          <w:rFonts w:cs="Times New Roman"/>
        </w:rPr>
        <w:t>. These are</w:t>
      </w:r>
      <w:r w:rsidR="008E6B1D" w:rsidRPr="00D83024">
        <w:rPr>
          <w:rFonts w:cs="Times New Roman"/>
        </w:rPr>
        <w:t>:</w:t>
      </w:r>
    </w:p>
    <w:p w14:paraId="7481C662" w14:textId="77777777" w:rsidR="00AC493E" w:rsidRPr="00D83024" w:rsidRDefault="00AC493E" w:rsidP="004B4939">
      <w:pPr>
        <w:pStyle w:val="Heading4"/>
      </w:pPr>
      <w:bookmarkStart w:id="52" w:name="_Toc507486009"/>
      <w:r w:rsidRPr="00D83024">
        <w:t>Plausible Scenario</w:t>
      </w:r>
      <w:bookmarkEnd w:id="52"/>
    </w:p>
    <w:p w14:paraId="5321F1EC" w14:textId="29371B48" w:rsidR="005251A9" w:rsidRPr="00D83024" w:rsidRDefault="008E6B1D" w:rsidP="007B33E7">
      <w:r w:rsidRPr="00D83024">
        <w:t>T</w:t>
      </w:r>
      <w:r w:rsidR="000875B5" w:rsidRPr="00D83024">
        <w:t xml:space="preserve">his scenario represents </w:t>
      </w:r>
      <w:r w:rsidR="007470A7" w:rsidRPr="00D83024">
        <w:t xml:space="preserve">an </w:t>
      </w:r>
      <w:r w:rsidR="000875B5" w:rsidRPr="00D83024">
        <w:t xml:space="preserve">incremental growth of renewable energy solutions using a </w:t>
      </w:r>
      <w:r w:rsidR="00624082" w:rsidRPr="00D83024">
        <w:t xml:space="preserve">conservative </w:t>
      </w:r>
      <w:r w:rsidR="000875B5" w:rsidRPr="00D83024">
        <w:t>adoption trajectory to 2050</w:t>
      </w:r>
      <w:r w:rsidR="00624082" w:rsidRPr="00D83024">
        <w:t>.</w:t>
      </w:r>
      <w:r w:rsidR="000875B5" w:rsidRPr="00D83024">
        <w:t xml:space="preserve"> For this solution, </w:t>
      </w:r>
      <w:r w:rsidR="00CD5E8E" w:rsidRPr="00D83024">
        <w:t xml:space="preserve">Due to </w:t>
      </w:r>
      <w:r w:rsidR="00CD5E8E" w:rsidRPr="00D83024">
        <w:rPr>
          <w:i/>
          <w:iCs/>
        </w:rPr>
        <w:t>landfill methane’s</w:t>
      </w:r>
      <w:r w:rsidR="00CD5E8E" w:rsidRPr="00D83024">
        <w:t xml:space="preserve"> low priority in waste management ranking, the </w:t>
      </w:r>
      <w:r w:rsidR="00CD5E8E" w:rsidRPr="00D83024">
        <w:rPr>
          <w:i/>
          <w:iCs/>
        </w:rPr>
        <w:t>Plausible</w:t>
      </w:r>
      <w:r w:rsidR="00CD5E8E" w:rsidRPr="00D83024">
        <w:t xml:space="preserve"> Scenario is built upon </w:t>
      </w:r>
      <w:r w:rsidR="00624082" w:rsidRPr="00D83024">
        <w:t xml:space="preserve">four conservative </w:t>
      </w:r>
      <w:r w:rsidR="00CD5E8E" w:rsidRPr="00D83024">
        <w:t xml:space="preserve">scenarios from the </w:t>
      </w:r>
      <w:r w:rsidR="00624082" w:rsidRPr="00D83024">
        <w:t>IEEEJ Outlook Advanced Technology Scenario (2019), IEA WEO Stated Policies Scenario (2018), IEA ETP Reference Technology Scenario (2017), and Equinor Reform Scenario (2018). Th</w:t>
      </w:r>
      <w:r w:rsidR="00D83024" w:rsidRPr="00D83024">
        <w:t xml:space="preserve">e </w:t>
      </w:r>
      <w:r w:rsidR="00624082" w:rsidRPr="00D83024">
        <w:t>average of these four cases is also</w:t>
      </w:r>
      <w:r w:rsidR="00285876">
        <w:t xml:space="preserve"> bounded </w:t>
      </w:r>
      <w:proofErr w:type="gramStart"/>
      <w:r w:rsidR="00285876">
        <w:t xml:space="preserve">by </w:t>
      </w:r>
      <w:r w:rsidR="00624082" w:rsidRPr="00D83024">
        <w:t xml:space="preserve"> </w:t>
      </w:r>
      <w:r w:rsidR="00624082" w:rsidRPr="00D83024">
        <w:lastRenderedPageBreak/>
        <w:t>the</w:t>
      </w:r>
      <w:proofErr w:type="gramEnd"/>
      <w:r w:rsidR="00624082" w:rsidRPr="00D83024">
        <w:t xml:space="preserve"> available waste allocated to the landfill methane capture solution from the integration model. </w:t>
      </w:r>
      <w:r w:rsidR="00285876">
        <w:t xml:space="preserve">As mentioned above, the landfill methane solution is at the bottom of the pyramid of solid waste disposal, therefore it is the last solution to get integrated during the waste integration. </w:t>
      </w:r>
      <w:r w:rsidR="00624082" w:rsidRPr="00D83024">
        <w:t>The</w:t>
      </w:r>
      <w:r w:rsidR="00285876">
        <w:t xml:space="preserve"> resulting Plausible Scenario is therefore determined by taking the</w:t>
      </w:r>
      <w:r w:rsidR="00624082" w:rsidRPr="00D83024">
        <w:t xml:space="preserve"> minimum value of the </w:t>
      </w:r>
      <w:r w:rsidR="00285876">
        <w:t xml:space="preserve">average of the four conservative cases or the available waste from </w:t>
      </w:r>
      <w:r w:rsidR="00624082" w:rsidRPr="00D83024">
        <w:t xml:space="preserve">and foresees landfill methane capture reaching </w:t>
      </w:r>
      <w:r w:rsidR="00605004" w:rsidRPr="00605004">
        <w:t xml:space="preserve">0.17 </w:t>
      </w:r>
      <w:r w:rsidR="00624082" w:rsidRPr="00605004">
        <w:t>percent</w:t>
      </w:r>
      <w:r w:rsidR="00624082" w:rsidRPr="00D83024">
        <w:t xml:space="preserve"> of the market share in 2050.</w:t>
      </w:r>
    </w:p>
    <w:p w14:paraId="0A63923E" w14:textId="77777777" w:rsidR="00AC493E" w:rsidRPr="00D83024" w:rsidRDefault="00AC493E" w:rsidP="004B4939">
      <w:pPr>
        <w:pStyle w:val="Heading4"/>
      </w:pPr>
      <w:bookmarkStart w:id="53" w:name="_Toc507486010"/>
      <w:r w:rsidRPr="00D83024">
        <w:t>Drawdown Scenario</w:t>
      </w:r>
      <w:bookmarkEnd w:id="53"/>
    </w:p>
    <w:p w14:paraId="7E898044" w14:textId="21DE7876" w:rsidR="007546C9" w:rsidRPr="00D83024" w:rsidRDefault="000875B5" w:rsidP="007B33E7">
      <w:r w:rsidRPr="00D83024">
        <w:t xml:space="preserve">This scenario is optimized to reach drawdown by 2050 using more ambitious projections from existing sources. </w:t>
      </w:r>
      <w:r w:rsidR="00624082" w:rsidRPr="00D83024">
        <w:t xml:space="preserve">The scenario uses the same methodology of the Plausible Scenario where the average of the four conservative adoption scenarios are </w:t>
      </w:r>
      <w:r w:rsidR="00605004">
        <w:t>bounded by</w:t>
      </w:r>
      <w:r w:rsidR="00624082" w:rsidRPr="00D83024">
        <w:t xml:space="preserve"> the available waste allocated to landfill methane capture solution from integration. </w:t>
      </w:r>
      <w:r w:rsidR="00530C3C">
        <w:t>In t</w:t>
      </w:r>
      <w:r w:rsidR="00624082" w:rsidRPr="00D83024">
        <w:t>his scenario</w:t>
      </w:r>
      <w:r w:rsidR="007B33E7" w:rsidRPr="00D83024">
        <w:t xml:space="preserve"> </w:t>
      </w:r>
      <w:r w:rsidR="00530C3C">
        <w:t xml:space="preserve">the solutions reduces </w:t>
      </w:r>
      <w:proofErr w:type="gramStart"/>
      <w:r w:rsidR="00530C3C">
        <w:t xml:space="preserve">its </w:t>
      </w:r>
      <w:r w:rsidR="007B33E7" w:rsidRPr="00D83024">
        <w:t xml:space="preserve"> market</w:t>
      </w:r>
      <w:proofErr w:type="gramEnd"/>
      <w:r w:rsidR="007B33E7" w:rsidRPr="00D83024">
        <w:t xml:space="preserve"> share in 2050 </w:t>
      </w:r>
      <w:r w:rsidR="00530C3C">
        <w:t xml:space="preserve">to </w:t>
      </w:r>
      <w:r w:rsidR="00605004" w:rsidRPr="00605004">
        <w:t xml:space="preserve">0.0 </w:t>
      </w:r>
      <w:r w:rsidR="007B33E7" w:rsidRPr="00605004">
        <w:t>percent.</w:t>
      </w:r>
      <w:r w:rsidR="007B33E7" w:rsidRPr="00D83024">
        <w:t xml:space="preserve"> </w:t>
      </w:r>
    </w:p>
    <w:p w14:paraId="7A77F5DD" w14:textId="77777777" w:rsidR="00AC493E" w:rsidRPr="00D83024" w:rsidRDefault="00AC493E" w:rsidP="004B4939">
      <w:pPr>
        <w:pStyle w:val="Heading4"/>
      </w:pPr>
      <w:bookmarkStart w:id="54" w:name="_Toc507486011"/>
      <w:r w:rsidRPr="00D83024">
        <w:t>Optimum Scenario</w:t>
      </w:r>
      <w:bookmarkEnd w:id="54"/>
    </w:p>
    <w:p w14:paraId="6BA7396B" w14:textId="7F7C9C19" w:rsidR="003A7315" w:rsidRDefault="000875B5" w:rsidP="00EB247F">
      <w:pPr>
        <w:rPr>
          <w:rFonts w:eastAsia="Times New Roman" w:cs="Times New Roman"/>
          <w:lang w:eastAsia="en-US"/>
        </w:rPr>
      </w:pPr>
      <w:r w:rsidRPr="00D83024">
        <w:t xml:space="preserve">This scenario represents the most optimistic </w:t>
      </w:r>
      <w:proofErr w:type="gramStart"/>
      <w:r w:rsidRPr="00D83024">
        <w:t xml:space="preserve">case, </w:t>
      </w:r>
      <w:r w:rsidR="00624082" w:rsidRPr="00D83024">
        <w:t>and</w:t>
      </w:r>
      <w:proofErr w:type="gramEnd"/>
      <w:r w:rsidR="00624082" w:rsidRPr="00D83024">
        <w:t xml:space="preserve"> is based on the average of the four conservative adoption scenarios are </w:t>
      </w:r>
      <w:r w:rsidR="00605004">
        <w:t>bounded by</w:t>
      </w:r>
      <w:r w:rsidR="00624082" w:rsidRPr="00D83024">
        <w:t xml:space="preserve"> the available waste allocated to landfill methane capture solution from integration</w:t>
      </w:r>
      <w:r w:rsidRPr="00D83024">
        <w:t>.</w:t>
      </w:r>
      <w:r w:rsidR="00F4258D" w:rsidRPr="00D83024">
        <w:t xml:space="preserve"> </w:t>
      </w:r>
      <w:r w:rsidR="007B33E7" w:rsidRPr="00D83024">
        <w:rPr>
          <w:rFonts w:eastAsia="Times New Roman" w:cs="Times New Roman"/>
          <w:lang w:eastAsia="en-US"/>
        </w:rPr>
        <w:t xml:space="preserve">This scenario </w:t>
      </w:r>
      <w:r w:rsidR="007B33E7" w:rsidRPr="00605004">
        <w:rPr>
          <w:rFonts w:eastAsia="Times New Roman" w:cs="Times New Roman"/>
          <w:lang w:eastAsia="en-US"/>
        </w:rPr>
        <w:t xml:space="preserve">depicts </w:t>
      </w:r>
      <w:r w:rsidR="00605004" w:rsidRPr="00605004">
        <w:rPr>
          <w:rFonts w:eastAsia="Times New Roman" w:cs="Times New Roman"/>
          <w:lang w:eastAsia="en-US"/>
        </w:rPr>
        <w:t xml:space="preserve">0.0 </w:t>
      </w:r>
      <w:r w:rsidR="007B33E7" w:rsidRPr="00605004">
        <w:rPr>
          <w:rFonts w:eastAsia="Times New Roman" w:cs="Times New Roman"/>
          <w:lang w:eastAsia="en-US"/>
        </w:rPr>
        <w:t>percent</w:t>
      </w:r>
      <w:r w:rsidR="007B33E7" w:rsidRPr="00D83024">
        <w:rPr>
          <w:rFonts w:eastAsia="Times New Roman" w:cs="Times New Roman"/>
          <w:lang w:eastAsia="en-US"/>
        </w:rPr>
        <w:t xml:space="preserve"> of the total electricity generation in 2050</w:t>
      </w:r>
      <w:r w:rsidR="00624082" w:rsidRPr="00D83024">
        <w:rPr>
          <w:rFonts w:eastAsia="Times New Roman" w:cs="Times New Roman"/>
          <w:lang w:eastAsia="en-US"/>
        </w:rPr>
        <w:t>.</w:t>
      </w:r>
    </w:p>
    <w:p w14:paraId="1D415B5C" w14:textId="129BB594" w:rsidR="003A7315" w:rsidRPr="00AC7FCB" w:rsidRDefault="003A7315" w:rsidP="003A7315">
      <w:pPr>
        <w:spacing w:after="0"/>
        <w:rPr>
          <w:rFonts w:cs="Times New Roman"/>
        </w:rPr>
      </w:pPr>
      <w:r>
        <w:rPr>
          <w:rFonts w:cs="Times New Roman"/>
        </w:rPr>
        <w:t xml:space="preserve">Although the Plausible, Drawdown and Optimum scenario are all built upon an average of the conservative adoption data sources and bounded by the available waste allocated to landfill methane capture from the integration model, it is important to note that each scenario will have completely different results. As mentioned previously, the MSW TAM is impacted by the calculated markets for other solutions and the waste-to-energy solution is quantified as the lowest priority with landfill methane capture being the last waste mitigation option. </w:t>
      </w:r>
      <w:proofErr w:type="gramStart"/>
      <w:r>
        <w:rPr>
          <w:rFonts w:cs="Times New Roman"/>
        </w:rPr>
        <w:t>Therefore</w:t>
      </w:r>
      <w:proofErr w:type="gramEnd"/>
      <w:r>
        <w:rPr>
          <w:rFonts w:cs="Times New Roman"/>
        </w:rPr>
        <w:t xml:space="preserve"> for each scenario, waste diversion solutions are adopted at more aggressive levels and therefore less waste remains for the waste to energy solutions. The final landfill methane capture adoption for each scenario is therefore bounded by less waste than the previous scenario, where the Plausible scenario has the largest amount of waste </w:t>
      </w:r>
      <w:proofErr w:type="gramStart"/>
      <w:r>
        <w:rPr>
          <w:rFonts w:cs="Times New Roman"/>
        </w:rPr>
        <w:t>available</w:t>
      </w:r>
      <w:proofErr w:type="gramEnd"/>
      <w:r>
        <w:rPr>
          <w:rFonts w:cs="Times New Roman"/>
        </w:rPr>
        <w:t xml:space="preserve"> and the Optimum has the lowest amount of waste available for landfill methane solution. If the landfill methane adoption scenario was less than the total available waste, then the adoption held true. However, if the adoption was greater than the waste available, then the adoption was bounded by the total waste available. </w:t>
      </w:r>
    </w:p>
    <w:p w14:paraId="4228408E" w14:textId="77777777" w:rsidR="003A7315" w:rsidRPr="00D83024" w:rsidRDefault="003A7315" w:rsidP="00EB247F">
      <w:pPr>
        <w:rPr>
          <w:rFonts w:eastAsia="Times New Roman" w:cs="Times New Roman"/>
          <w:lang w:eastAsia="en-US"/>
        </w:rPr>
      </w:pPr>
    </w:p>
    <w:p w14:paraId="4C24E6F4" w14:textId="7FEE8759" w:rsidR="00FB3AB3" w:rsidRPr="00D83024" w:rsidRDefault="001E48D5" w:rsidP="00B933B6">
      <w:pPr>
        <w:pStyle w:val="Heading2"/>
        <w:numPr>
          <w:ilvl w:val="1"/>
          <w:numId w:val="10"/>
        </w:numPr>
      </w:pPr>
      <w:r w:rsidRPr="00D83024">
        <w:lastRenderedPageBreak/>
        <w:t xml:space="preserve"> </w:t>
      </w:r>
      <w:bookmarkStart w:id="55" w:name="_Toc44379383"/>
      <w:r w:rsidR="00E069AC" w:rsidRPr="00D83024">
        <w:t>Inputs</w:t>
      </w:r>
      <w:bookmarkEnd w:id="55"/>
    </w:p>
    <w:p w14:paraId="3EBCEF57" w14:textId="78F71A19" w:rsidR="00FB3AB3" w:rsidRPr="00426538" w:rsidRDefault="00E069AC" w:rsidP="00B933B6">
      <w:pPr>
        <w:pStyle w:val="Heading3"/>
        <w:numPr>
          <w:ilvl w:val="2"/>
          <w:numId w:val="10"/>
        </w:numPr>
      </w:pPr>
      <w:bookmarkStart w:id="56" w:name="_Toc44379384"/>
      <w:r w:rsidRPr="00426538">
        <w:t>Climate Inputs</w:t>
      </w:r>
      <w:bookmarkEnd w:id="56"/>
    </w:p>
    <w:p w14:paraId="722886CD" w14:textId="1E67073D" w:rsidR="00FB3AB3" w:rsidRPr="00904A25" w:rsidRDefault="00FB3AB3" w:rsidP="00EB247F">
      <w:pPr>
        <w:rPr>
          <w:rFonts w:cs="Times New Roman"/>
        </w:rPr>
      </w:pPr>
      <w:r w:rsidRPr="00426538">
        <w:rPr>
          <w:rFonts w:cs="Times New Roman"/>
        </w:rPr>
        <w:t>In order to calc</w:t>
      </w:r>
      <w:r w:rsidR="00AC493E" w:rsidRPr="00426538">
        <w:rPr>
          <w:rFonts w:cs="Times New Roman"/>
        </w:rPr>
        <w:t>ulate the climate impacts of the project Drawdown</w:t>
      </w:r>
      <w:r w:rsidRPr="00426538">
        <w:rPr>
          <w:rFonts w:cs="Times New Roman"/>
        </w:rPr>
        <w:t xml:space="preserve"> scenario</w:t>
      </w:r>
      <w:r w:rsidR="008E6B1D" w:rsidRPr="00426538">
        <w:rPr>
          <w:rFonts w:cs="Times New Roman"/>
        </w:rPr>
        <w:t>s</w:t>
      </w:r>
      <w:r w:rsidRPr="00426538">
        <w:rPr>
          <w:rFonts w:cs="Times New Roman"/>
        </w:rPr>
        <w:t>, in terms of maximum annual emissions reduction, total emissions re</w:t>
      </w:r>
      <w:r w:rsidR="00AC493E" w:rsidRPr="00426538">
        <w:rPr>
          <w:rFonts w:cs="Times New Roman"/>
        </w:rPr>
        <w:t xml:space="preserve">duction, and PPM equivalent, </w:t>
      </w:r>
      <w:r w:rsidR="007470A7" w:rsidRPr="00426538">
        <w:rPr>
          <w:rFonts w:cs="Times New Roman"/>
        </w:rPr>
        <w:t xml:space="preserve">the </w:t>
      </w:r>
      <w:r w:rsidR="007B33E7">
        <w:rPr>
          <w:rFonts w:cs="Times New Roman"/>
        </w:rPr>
        <w:t>landfill methane capture for</w:t>
      </w:r>
      <w:r w:rsidR="002415D6" w:rsidRPr="00426538">
        <w:rPr>
          <w:rFonts w:cs="Times New Roman"/>
        </w:rPr>
        <w:t xml:space="preserve"> electricity</w:t>
      </w:r>
      <w:r w:rsidRPr="00426538">
        <w:rPr>
          <w:rFonts w:cs="Times New Roman"/>
        </w:rPr>
        <w:t xml:space="preserve"> generation</w:t>
      </w:r>
      <w:r w:rsidR="007470A7" w:rsidRPr="00426538">
        <w:rPr>
          <w:rFonts w:cs="Times New Roman"/>
        </w:rPr>
        <w:t xml:space="preserve"> was estimated</w:t>
      </w:r>
      <w:r w:rsidRPr="00426538">
        <w:rPr>
          <w:rFonts w:cs="Times New Roman"/>
        </w:rPr>
        <w:t xml:space="preserve"> globally and regionally from 2020-2050</w:t>
      </w:r>
      <w:r w:rsidR="007470A7" w:rsidRPr="00426538">
        <w:rPr>
          <w:rFonts w:cs="Times New Roman"/>
        </w:rPr>
        <w:t>. Thereafter,</w:t>
      </w:r>
      <w:r w:rsidRPr="00426538">
        <w:rPr>
          <w:rFonts w:cs="Times New Roman"/>
        </w:rPr>
        <w:t xml:space="preserve"> the emissions reductions due to the replacement of conventional electricity generation sources with </w:t>
      </w:r>
      <w:r w:rsidR="008E6B1D" w:rsidRPr="00426538">
        <w:rPr>
          <w:rFonts w:cs="Times New Roman"/>
        </w:rPr>
        <w:t>the solution</w:t>
      </w:r>
      <w:r w:rsidR="007470A7" w:rsidRPr="00426538">
        <w:rPr>
          <w:rFonts w:cs="Times New Roman"/>
        </w:rPr>
        <w:t xml:space="preserve"> were </w:t>
      </w:r>
      <w:r w:rsidR="007470A7" w:rsidRPr="00904A25">
        <w:rPr>
          <w:rFonts w:cs="Times New Roman"/>
        </w:rPr>
        <w:t>calculated</w:t>
      </w:r>
      <w:r w:rsidR="008E6B1D" w:rsidRPr="00904A25">
        <w:rPr>
          <w:rFonts w:cs="Times New Roman"/>
        </w:rPr>
        <w:t>. The detailed methodology of these calculations is available at</w:t>
      </w:r>
      <w:r w:rsidR="00AC493E" w:rsidRPr="00904A25">
        <w:rPr>
          <w:rFonts w:cs="Times New Roman"/>
        </w:rPr>
        <w:t xml:space="preserve"> the </w:t>
      </w:r>
      <w:r w:rsidR="004B4939" w:rsidRPr="00904A25">
        <w:rPr>
          <w:rFonts w:cs="Times New Roman"/>
        </w:rPr>
        <w:t xml:space="preserve">Project Drawdown </w:t>
      </w:r>
      <w:r w:rsidR="00AC493E" w:rsidRPr="00904A25">
        <w:rPr>
          <w:rFonts w:cs="Times New Roman"/>
        </w:rPr>
        <w:t xml:space="preserve">Integration </w:t>
      </w:r>
      <w:r w:rsidR="004B4939" w:rsidRPr="00904A25">
        <w:rPr>
          <w:rFonts w:cs="Times New Roman"/>
        </w:rPr>
        <w:t xml:space="preserve">Methodology </w:t>
      </w:r>
      <w:r w:rsidR="00AC493E" w:rsidRPr="00904A25">
        <w:rPr>
          <w:rFonts w:cs="Times New Roman"/>
        </w:rPr>
        <w:t>report.</w:t>
      </w:r>
    </w:p>
    <w:p w14:paraId="4F4F113B" w14:textId="38B39A08" w:rsidR="00F95C31" w:rsidRPr="00207699" w:rsidRDefault="00F95C31" w:rsidP="00F95C31">
      <w:r w:rsidRPr="00904A25">
        <w:t>The second emissions reduction impact is generated from the displacement of CH</w:t>
      </w:r>
      <w:r w:rsidRPr="00904A25">
        <w:rPr>
          <w:vertAlign w:val="subscript"/>
        </w:rPr>
        <w:t>4</w:t>
      </w:r>
      <w:r w:rsidRPr="00904A25">
        <w:t xml:space="preserve"> from landfills. Estimates for this are described below. This displacement happens regardless of whether the landfill methane capture solution produces</w:t>
      </w:r>
      <w:r w:rsidRPr="00207699">
        <w:t xml:space="preserve"> electricity. IPCC waste guidelines are used to calculate methane avoided per year based on the amount of waste used in landfill methane capture. The following method is used:</w:t>
      </w:r>
    </w:p>
    <w:p w14:paraId="2754F354" w14:textId="77777777" w:rsidR="00F95C31" w:rsidRPr="00207699" w:rsidRDefault="00F95C31" w:rsidP="00BB3C2B">
      <w:pPr>
        <w:pStyle w:val="ListParagraph"/>
        <w:numPr>
          <w:ilvl w:val="1"/>
          <w:numId w:val="12"/>
        </w:numPr>
        <w:spacing w:after="160"/>
        <w:ind w:left="426"/>
      </w:pPr>
      <w:r w:rsidRPr="00207699">
        <w:t>Calculate Amount of Carbon in Waste</w:t>
      </w:r>
    </w:p>
    <w:p w14:paraId="0107B0C4" w14:textId="09ECE34D" w:rsidR="00F95C31" w:rsidRPr="00207699" w:rsidRDefault="00F85E11" w:rsidP="00BB3C2B">
      <w:pPr>
        <w:numPr>
          <w:ilvl w:val="2"/>
          <w:numId w:val="12"/>
        </w:numPr>
        <w:spacing w:after="160"/>
        <w:ind w:left="1134" w:firstLine="0"/>
      </w:pPr>
      <w:r>
        <w:t xml:space="preserve"> </w:t>
      </w:r>
      <w:r w:rsidR="00F95C31" w:rsidRPr="00207699">
        <w:t xml:space="preserve">As a prerequisite to estimating the avoided methane emissions from landfill, the carbon in MSW streams is estimated using data from the IPCC waste guidelines on the carbon content of waste types </w:t>
      </w:r>
      <w:r w:rsidR="00F95C31" w:rsidRPr="00207699">
        <w:fldChar w:fldCharType="begin"/>
      </w:r>
      <w:r w:rsidR="00F95C31" w:rsidRPr="00207699">
        <w:instrText xml:space="preserve"> ADDIN ZOTERO_ITEM CSL_CITATION {"citationID":"tSgB08Gm","properties":{"formattedCitation":"(IPCC 2006b)","plainCitation":"(IPCC 2006b)"},"citationItems":[{"id":2270,"uris":["http://zotero.org/groups/277937/items/KAFEGT47"],"uri":["http://zotero.org/groups/277937/items/KAFEGT47"],"itemData":{"id":2270,"type":"chapter","title":"Waste Generation, Composition, and Management Data","container-title":"2006 IPCC Guideliens for National Greenhouse Gas Inventories","collection-title":"Waste","volume":"5","number-of-volumes":"5","URL":"http://www.ipcc-nggip.iges.or.jp/public/2006gl/pdf/5_Volume5/V5_2_Ch2_Waste_Data.pdf","author":[{"family":"IPCC","given":""}],"issued":{"date-parts":[["2006"]]}}}],"schema":"https://github.com/citation-style-language/schema/raw/master/csl-citation.json"} </w:instrText>
      </w:r>
      <w:r w:rsidR="00F95C31" w:rsidRPr="00207699">
        <w:fldChar w:fldCharType="separate"/>
      </w:r>
      <w:r w:rsidR="00F95C31" w:rsidRPr="00207699">
        <w:t>(IPCC, 2006b)</w:t>
      </w:r>
      <w:r w:rsidR="00F95C31" w:rsidRPr="00207699">
        <w:fldChar w:fldCharType="end"/>
      </w:r>
    </w:p>
    <w:p w14:paraId="1F14FB1D" w14:textId="5FD8B0B3" w:rsidR="00F95C31" w:rsidRPr="00207699" w:rsidRDefault="00F85E11" w:rsidP="00BB3C2B">
      <w:pPr>
        <w:pStyle w:val="ListParagraph"/>
        <w:numPr>
          <w:ilvl w:val="2"/>
          <w:numId w:val="12"/>
        </w:numPr>
        <w:spacing w:after="160"/>
        <w:ind w:left="1134" w:firstLine="0"/>
      </w:pPr>
      <w:r>
        <w:t xml:space="preserve"> </w:t>
      </w:r>
      <w:r w:rsidR="00F95C31" w:rsidRPr="00207699">
        <w:t xml:space="preserve">The </w:t>
      </w:r>
      <w:r w:rsidR="00A46825">
        <w:t>degradable organic carbon (</w:t>
      </w:r>
      <w:r w:rsidR="00F95C31" w:rsidRPr="00207699">
        <w:t>DOC</w:t>
      </w:r>
      <w:r w:rsidR="00A46825">
        <w:t>)</w:t>
      </w:r>
      <w:r w:rsidR="00F95C31" w:rsidRPr="00207699">
        <w:t xml:space="preserve"> fraction is taken from the value calculated in the W</w:t>
      </w:r>
      <w:r w:rsidR="00F95C31">
        <w:t>aste to Energy</w:t>
      </w:r>
      <w:r w:rsidR="00F95C31" w:rsidRPr="00207699">
        <w:t xml:space="preserve"> Drawdown solution, which uses a waste composition from the IPCC’s waste composition estimates as reported in Annex 9 of the World Bank’s What a Waste report (Hoornweg and Bhada-Tata, 2012). It is assumed that these values are acceptable to use for both solutions even though the compositions may be slightly different between the two solutions, as waste composition only has a minor effect on the DOC fraction value.</w:t>
      </w:r>
    </w:p>
    <w:p w14:paraId="02F24BF3" w14:textId="77777777" w:rsidR="00F95C31" w:rsidRPr="00207699" w:rsidRDefault="00F95C31" w:rsidP="00BB3C2B">
      <w:pPr>
        <w:pStyle w:val="ListParagraph"/>
        <w:numPr>
          <w:ilvl w:val="1"/>
          <w:numId w:val="12"/>
        </w:numPr>
        <w:spacing w:after="160"/>
        <w:ind w:left="426" w:hanging="426"/>
      </w:pPr>
      <w:r w:rsidRPr="00207699">
        <w:t>Avoided methane from waste decomposition (see: IPCC guidelines, below)</w:t>
      </w:r>
    </w:p>
    <w:p w14:paraId="2458620A" w14:textId="16FFB7EB" w:rsidR="00F95C31" w:rsidRPr="00207699" w:rsidRDefault="00F85E11" w:rsidP="00DB298E">
      <w:pPr>
        <w:numPr>
          <w:ilvl w:val="2"/>
          <w:numId w:val="11"/>
        </w:numPr>
        <w:spacing w:after="160"/>
        <w:ind w:left="1134" w:firstLine="0"/>
      </w:pPr>
      <w:r>
        <w:t xml:space="preserve"> </w:t>
      </w:r>
      <w:r w:rsidR="00F95C31" w:rsidRPr="00207699">
        <w:t xml:space="preserve">Methane emissions in this are calculated only for Drawdown regions, in line with the IPCC waste guidelines using a first order decay model. IPCC default values for methane generation factors are used across the board, and the solid waste disposal emissions guidelines should be reviewed for a detailed explanation of the methodology </w:t>
      </w:r>
      <w:r w:rsidR="00F95C31" w:rsidRPr="00207699">
        <w:fldChar w:fldCharType="begin"/>
      </w:r>
      <w:r w:rsidR="00F95C31" w:rsidRPr="00207699">
        <w:instrText xml:space="preserve"> ADDIN ZOTERO_ITEM CSL_CITATION {"citationID":"3zY4DHFi","properties":{"formattedCitation":"(IPCC 2007a)","plainCitation":"(IPCC 2007a)"},"citationItems":[{"id":2271,"uris":["http://zotero.org/groups/277937/items/HAK4M28W"],"uri":["http://zotero.org/groups/277937/items/HAK4M28W"],"itemData":{"id":2271,"type":"chapter","title":"Solid Waste Disposal","container-title":"2006 IPCC Guideliens for National Greenhouse Gas Inventories","collection-title":"Waste","volume":"5","number-of-volumes":"5","URL":"http://www.ipcc-nggip.iges.or.jp/public/2006gl/pdf/5_Volume5/V5_3_Ch3_SWDS.pdf","author":[{"family":"IPCC","given":""}],"issued":{"date-parts":[["2007"]]}}}],"schema":"https://github.com/citation-style-language/schema/raw/master/csl-citation.json"} </w:instrText>
      </w:r>
      <w:r w:rsidR="00F95C31" w:rsidRPr="00207699">
        <w:fldChar w:fldCharType="separate"/>
      </w:r>
      <w:r w:rsidR="00F95C31" w:rsidRPr="00207699">
        <w:t>(IPCC, 2007)</w:t>
      </w:r>
      <w:r w:rsidR="00F95C31" w:rsidRPr="00207699">
        <w:fldChar w:fldCharType="end"/>
      </w:r>
      <w:r w:rsidR="00F95C31" w:rsidRPr="00207699">
        <w:t xml:space="preserve">. This estimate is highly sensitive to choices in k-value which depend on </w:t>
      </w:r>
      <w:proofErr w:type="gramStart"/>
      <w:r w:rsidR="00F95C31" w:rsidRPr="00207699">
        <w:t>particular landfill</w:t>
      </w:r>
      <w:proofErr w:type="gramEnd"/>
      <w:r w:rsidR="00F95C31" w:rsidRPr="00207699">
        <w:t xml:space="preserve"> climate, waste composition, and landfill design. Therefore, while this is an approximation, there is likely to be a wide range of local variations in methane generation not </w:t>
      </w:r>
      <w:proofErr w:type="gramStart"/>
      <w:r w:rsidR="00F95C31" w:rsidRPr="00207699">
        <w:t>taken into account</w:t>
      </w:r>
      <w:proofErr w:type="gramEnd"/>
      <w:r w:rsidR="00F95C31" w:rsidRPr="00207699">
        <w:t xml:space="preserve"> by this model.</w:t>
      </w:r>
    </w:p>
    <w:p w14:paraId="660E1BD5" w14:textId="173FAC95" w:rsidR="00206F37" w:rsidRDefault="00F95C31" w:rsidP="00DB298E">
      <w:pPr>
        <w:rPr>
          <w:rFonts w:eastAsia="Times New Roman" w:cs="Times New Roman"/>
        </w:rPr>
      </w:pPr>
      <w:r w:rsidRPr="00207699">
        <w:lastRenderedPageBreak/>
        <w:t xml:space="preserve">In this solution methane capture is assumed to begin immediately once waste begins generating methane. It is assumed that the first few months of a landfill’s life in which methane is being emitted in minor </w:t>
      </w:r>
      <w:proofErr w:type="gramStart"/>
      <w:r w:rsidRPr="00207699">
        <w:t>amounts</w:t>
      </w:r>
      <w:proofErr w:type="gramEnd"/>
      <w:r w:rsidRPr="00207699">
        <w:t xml:space="preserve"> but methane capture is not installed will have small enough emissions that they can be ignored for the sake of this analysis. It is also assumed that all landfill methane capture is installed in new landfills, rather than landfills which are already generating considerable methane emissions. This is likely to be the most accurate method for calculating methane emissions each year, and therefore it is the one used in the calculations.</w:t>
      </w:r>
      <w:r w:rsidR="00DB298E">
        <w:t xml:space="preserve"> </w:t>
      </w:r>
      <w:r w:rsidR="00206F37" w:rsidRPr="00904A25">
        <w:rPr>
          <w:rFonts w:eastAsia="Times New Roman" w:cs="Times New Roman"/>
        </w:rPr>
        <w:t>Emissions avoided are therefore calculated using the following equation:</w:t>
      </w:r>
    </w:p>
    <w:p w14:paraId="43C46D3F" w14:textId="77777777" w:rsidR="00DB298E" w:rsidRPr="00904A25" w:rsidRDefault="006C657B" w:rsidP="00DB298E">
      <w:pPr>
        <w:keepNext/>
        <w:rPr>
          <w:rFonts w:eastAsia="Times New Roman" w:cs="Times New Roman"/>
        </w:rPr>
      </w:pPr>
      <m:oMathPara>
        <m:oMathParaPr>
          <m:jc m:val="center"/>
        </m:oMathParaPr>
        <m:oMath>
          <m:sSub>
            <m:sSubPr>
              <m:ctrlPr>
                <w:rPr>
                  <w:rFonts w:ascii="Cambria Math" w:eastAsia="Times New Roman" w:hAnsi="Cambria Math" w:cs="Times New Roman"/>
                  <w:i/>
                </w:rPr>
              </m:ctrlPr>
            </m:sSubPr>
            <m:e>
              <m:r>
                <w:rPr>
                  <w:rFonts w:ascii="Cambria Math" w:eastAsia="Times New Roman" w:hAnsi="Cambria Math" w:cs="Times New Roman"/>
                </w:rPr>
                <m:t>CO</m:t>
              </m:r>
            </m:e>
            <m:sub>
              <m:r>
                <w:rPr>
                  <w:rFonts w:ascii="Cambria Math" w:eastAsia="Times New Roman" w:hAnsi="Cambria Math" w:cs="Times New Roman"/>
                </w:rPr>
                <m:t>2</m:t>
              </m:r>
            </m:sub>
          </m:sSub>
          <m:r>
            <w:rPr>
              <w:rFonts w:ascii="Cambria Math" w:eastAsia="Times New Roman" w:hAnsi="Cambria Math" w:cs="Times New Roman"/>
            </w:rPr>
            <m:t>reduced=</m:t>
          </m:r>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r>
                    <w:rPr>
                      <w:rFonts w:ascii="Cambria Math" w:eastAsia="Times New Roman" w:hAnsi="Cambria Math" w:cs="Times New Roman"/>
                    </w:rPr>
                    <m:t>Generation</m:t>
                  </m:r>
                </m:e>
                <m:sub>
                  <m:r>
                    <w:rPr>
                      <w:rFonts w:ascii="Cambria Math" w:eastAsia="Times New Roman" w:hAnsi="Cambria Math" w:cs="Times New Roman"/>
                    </w:rPr>
                    <m:t>PDS</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Generation</m:t>
                  </m:r>
                </m:e>
                <m:sub>
                  <m:r>
                    <w:rPr>
                      <w:rFonts w:ascii="Cambria Math" w:eastAsia="Times New Roman" w:hAnsi="Cambria Math" w:cs="Times New Roman"/>
                    </w:rPr>
                    <m:t>REF</m:t>
                  </m:r>
                </m:sub>
              </m:sSub>
            </m:e>
          </m:d>
        </m:oMath>
      </m:oMathPara>
    </w:p>
    <w:p w14:paraId="619FDA9F" w14:textId="77777777" w:rsidR="00DB298E" w:rsidRPr="00DB298E" w:rsidRDefault="00DB298E" w:rsidP="00DB298E">
      <w:pPr>
        <w:keepNext/>
        <w:rPr>
          <w:rFonts w:eastAsia="Times New Roman" w:cs="Times New Roman"/>
        </w:rPr>
      </w:pPr>
      <m:oMathPara>
        <m:oMathParaPr>
          <m:jc m:val="center"/>
        </m:oMathParaPr>
        <m:oMath>
          <m:r>
            <w:rPr>
              <w:rFonts w:ascii="Cambria Math" w:eastAsia="Times New Roman" w:hAnsi="Cambria Math" w:cs="Times New Roman"/>
            </w:rPr>
            <m:t>x</m:t>
          </m:r>
          <m:d>
            <m:dPr>
              <m:ctrlPr>
                <w:rPr>
                  <w:rFonts w:ascii="Cambria Math" w:eastAsia="Times New Roman" w:hAnsi="Cambria Math" w:cs="Times New Roman"/>
                  <w:i/>
                </w:rPr>
              </m:ctrlPr>
            </m:dPr>
            <m:e>
              <m:eqArr>
                <m:eqArrPr>
                  <m:ctrlPr>
                    <w:rPr>
                      <w:rFonts w:ascii="Cambria Math" w:eastAsia="Times New Roman" w:hAnsi="Cambria Math" w:cs="Times New Roman"/>
                      <w:i/>
                    </w:rPr>
                  </m:ctrlPr>
                </m:eqArrPr>
                <m:e>
                  <m:sSub>
                    <m:sSubPr>
                      <m:ctrlPr>
                        <w:rPr>
                          <w:rFonts w:ascii="Cambria Math" w:eastAsia="Times New Roman" w:hAnsi="Cambria Math" w:cs="Times New Roman"/>
                        </w:rPr>
                      </m:ctrlPr>
                    </m:sSubPr>
                    <m:e>
                      <m:r>
                        <w:rPr>
                          <w:rFonts w:ascii="Cambria Math" w:eastAsia="Times New Roman" w:hAnsi="Cambria Math" w:cs="Times New Roman"/>
                        </w:rPr>
                        <m:t>G</m:t>
                      </m:r>
                    </m:e>
                    <m:sub>
                      <m:r>
                        <w:rPr>
                          <w:rFonts w:ascii="Cambria Math" w:eastAsia="Times New Roman" w:hAnsi="Cambria Math" w:cs="Times New Roman"/>
                        </w:rPr>
                        <m:t>ef</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S</m:t>
                      </m:r>
                    </m:e>
                    <m:sub>
                      <m:r>
                        <w:rPr>
                          <w:rFonts w:ascii="Cambria Math" w:eastAsia="Times New Roman" w:hAnsi="Cambria Math" w:cs="Times New Roman"/>
                        </w:rPr>
                        <m:t>ef</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84∙CH</m:t>
                      </m:r>
                    </m:e>
                    <m:sub>
                      <m:r>
                        <w:rPr>
                          <w:rFonts w:ascii="Cambria Math" w:eastAsia="Times New Roman" w:hAnsi="Cambria Math" w:cs="Times New Roman"/>
                        </w:rPr>
                        <m:t>4</m:t>
                      </m:r>
                    </m:sub>
                  </m:sSub>
                  <m:r>
                    <w:rPr>
                      <w:rFonts w:ascii="Cambria Math" w:eastAsia="Times New Roman" w:hAnsi="Cambria Math" w:cs="Times New Roman"/>
                    </w:rPr>
                    <m:t>reduced-</m:t>
                  </m:r>
                  <m:sSub>
                    <m:sSubPr>
                      <m:ctrlPr>
                        <w:rPr>
                          <w:rFonts w:ascii="Cambria Math" w:eastAsia="Times New Roman" w:hAnsi="Cambria Math" w:cs="Times New Roman"/>
                          <w:i/>
                        </w:rPr>
                      </m:ctrlPr>
                    </m:sSubPr>
                    <m:e>
                      <m:r>
                        <w:rPr>
                          <w:rFonts w:ascii="Cambria Math" w:eastAsia="Times New Roman" w:hAnsi="Cambria Math" w:cs="Times New Roman"/>
                        </w:rPr>
                        <m:t>CO</m:t>
                      </m:r>
                    </m:e>
                    <m:sub>
                      <m:r>
                        <w:rPr>
                          <w:rFonts w:ascii="Cambria Math" w:eastAsia="Times New Roman" w:hAnsi="Cambria Math" w:cs="Times New Roman"/>
                        </w:rPr>
                        <m:t>2</m:t>
                      </m:r>
                    </m:sub>
                  </m:sSub>
                  <m:r>
                    <w:rPr>
                      <w:rFonts w:ascii="Cambria Math" w:eastAsia="Times New Roman" w:hAnsi="Cambria Math" w:cs="Times New Roman"/>
                    </w:rPr>
                    <m:t>eq combust</m:t>
                  </m:r>
                </m:e>
                <m:e/>
              </m:eqArr>
            </m:e>
          </m:d>
        </m:oMath>
      </m:oMathPara>
    </w:p>
    <w:p w14:paraId="2ADE7FEF" w14:textId="76D98BE0" w:rsidR="00E102E7" w:rsidRPr="00904A25" w:rsidRDefault="00E102E7" w:rsidP="00904A25">
      <w:pPr>
        <w:keepNext/>
        <w:ind w:firstLine="708"/>
        <w:rPr>
          <w:rFonts w:eastAsia="Times New Roman" w:cs="Times New Roman"/>
        </w:rPr>
      </w:pPr>
      <w:r w:rsidRPr="00904A25">
        <w:rPr>
          <w:rFonts w:eastAsia="Times New Roman" w:cs="Times New Roman"/>
        </w:rPr>
        <w:t>where:</w:t>
      </w:r>
    </w:p>
    <w:p w14:paraId="34DECB91" w14:textId="77777777" w:rsidR="00E102E7" w:rsidRPr="00904A25" w:rsidRDefault="006C657B" w:rsidP="00BB3C2B">
      <w:pPr>
        <w:keepNext/>
        <w:numPr>
          <w:ilvl w:val="0"/>
          <w:numId w:val="13"/>
        </w:numPr>
        <w:spacing w:after="0"/>
        <w:ind w:left="567" w:hanging="283"/>
        <w:rPr>
          <w:rFonts w:eastAsia="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CO</m:t>
            </m:r>
          </m:e>
          <m:sub>
            <m:r>
              <w:rPr>
                <w:rFonts w:ascii="Cambria Math" w:eastAsia="Times New Roman" w:hAnsi="Cambria Math" w:cs="Times New Roman"/>
              </w:rPr>
              <m:t>2</m:t>
            </m:r>
          </m:sub>
        </m:sSub>
        <m:r>
          <w:rPr>
            <w:rFonts w:ascii="Cambria Math" w:eastAsia="Times New Roman" w:hAnsi="Cambria Math" w:cs="Times New Roman"/>
          </w:rPr>
          <m:t>reduced</m:t>
        </m:r>
      </m:oMath>
      <w:r w:rsidR="00E102E7" w:rsidRPr="00904A25">
        <w:rPr>
          <w:rFonts w:eastAsia="Times New Roman" w:cs="Times New Roman"/>
        </w:rPr>
        <w:t xml:space="preserve"> is the CO</w:t>
      </w:r>
      <w:r w:rsidR="00E102E7" w:rsidRPr="00904A25">
        <w:rPr>
          <w:rFonts w:eastAsia="Times New Roman" w:cs="Times New Roman"/>
          <w:vertAlign w:val="subscript"/>
        </w:rPr>
        <w:t>2</w:t>
      </w:r>
      <w:r w:rsidR="00E102E7" w:rsidRPr="00904A25">
        <w:rPr>
          <w:rFonts w:eastAsia="Times New Roman" w:cs="Times New Roman"/>
        </w:rPr>
        <w:t>-eq emissions reduction associated with the additional generation provided by landfill methane to electricity conversion in the PDS scenario.</w:t>
      </w:r>
    </w:p>
    <w:p w14:paraId="6234480D" w14:textId="13111CEB" w:rsidR="00E102E7" w:rsidRPr="00904A25" w:rsidRDefault="006C657B" w:rsidP="00BB3C2B">
      <w:pPr>
        <w:keepNext/>
        <w:numPr>
          <w:ilvl w:val="0"/>
          <w:numId w:val="13"/>
        </w:numPr>
        <w:spacing w:after="0"/>
        <w:ind w:left="567" w:hanging="283"/>
        <w:rPr>
          <w:rFonts w:eastAsia="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Generation</m:t>
            </m:r>
          </m:e>
          <m:sub>
            <m:r>
              <w:rPr>
                <w:rFonts w:ascii="Cambria Math" w:eastAsia="Times New Roman" w:hAnsi="Cambria Math" w:cs="Times New Roman"/>
              </w:rPr>
              <m:t>PDS</m:t>
            </m:r>
          </m:sub>
        </m:sSub>
      </m:oMath>
      <w:r w:rsidR="00E102E7" w:rsidRPr="00904A25">
        <w:rPr>
          <w:rFonts w:eastAsia="Times New Roman" w:cs="Times New Roman"/>
        </w:rPr>
        <w:t xml:space="preserve"> is the total generation of electricity generation from landfill methane in the </w:t>
      </w:r>
      <w:r w:rsidR="00904A25">
        <w:rPr>
          <w:rFonts w:eastAsia="Times New Roman" w:cs="Times New Roman"/>
        </w:rPr>
        <w:t>PDS</w:t>
      </w:r>
      <w:r w:rsidR="00E102E7" w:rsidRPr="00904A25">
        <w:rPr>
          <w:rFonts w:eastAsia="Times New Roman" w:cs="Times New Roman"/>
        </w:rPr>
        <w:t xml:space="preserve"> scenario; likewise, for </w:t>
      </w:r>
      <m:oMath>
        <m:sSub>
          <m:sSubPr>
            <m:ctrlPr>
              <w:rPr>
                <w:rFonts w:ascii="Cambria Math" w:eastAsia="Times New Roman" w:hAnsi="Cambria Math" w:cs="Times New Roman"/>
                <w:i/>
              </w:rPr>
            </m:ctrlPr>
          </m:sSubPr>
          <m:e>
            <m:r>
              <w:rPr>
                <w:rFonts w:ascii="Cambria Math" w:eastAsia="Times New Roman" w:hAnsi="Cambria Math" w:cs="Times New Roman"/>
              </w:rPr>
              <m:t>Generation</m:t>
            </m:r>
          </m:e>
          <m:sub>
            <m:r>
              <w:rPr>
                <w:rFonts w:ascii="Cambria Math" w:eastAsia="Times New Roman" w:hAnsi="Cambria Math" w:cs="Times New Roman"/>
              </w:rPr>
              <m:t>REF</m:t>
            </m:r>
          </m:sub>
        </m:sSub>
      </m:oMath>
      <w:r w:rsidR="00E102E7" w:rsidRPr="00904A25">
        <w:rPr>
          <w:rFonts w:eastAsia="Times New Roman" w:cs="Times New Roman"/>
        </w:rPr>
        <w:t xml:space="preserve"> in the REF scenario.</w:t>
      </w:r>
    </w:p>
    <w:p w14:paraId="0ABCF46A" w14:textId="77777777" w:rsidR="00E102E7" w:rsidRPr="00904A25" w:rsidRDefault="006C657B" w:rsidP="00BB3C2B">
      <w:pPr>
        <w:keepNext/>
        <w:numPr>
          <w:ilvl w:val="0"/>
          <w:numId w:val="13"/>
        </w:numPr>
        <w:spacing w:after="0"/>
        <w:ind w:left="567" w:hanging="283"/>
        <w:rPr>
          <w:rFonts w:eastAsia="Times New Roman" w:cs="Times New Roman"/>
        </w:rPr>
      </w:pPr>
      <m:oMath>
        <m:sSub>
          <m:sSubPr>
            <m:ctrlPr>
              <w:rPr>
                <w:rFonts w:ascii="Cambria Math" w:eastAsia="Times New Roman" w:hAnsi="Cambria Math" w:cs="Times New Roman"/>
              </w:rPr>
            </m:ctrlPr>
          </m:sSubPr>
          <m:e>
            <m:r>
              <w:rPr>
                <w:rFonts w:ascii="Cambria Math" w:eastAsia="Times New Roman" w:hAnsi="Cambria Math" w:cs="Times New Roman"/>
              </w:rPr>
              <m:t>G</m:t>
            </m:r>
          </m:e>
          <m:sub>
            <m:r>
              <w:rPr>
                <w:rFonts w:ascii="Cambria Math" w:eastAsia="Times New Roman" w:hAnsi="Cambria Math" w:cs="Times New Roman"/>
              </w:rPr>
              <m:t>ef</m:t>
            </m:r>
          </m:sub>
        </m:sSub>
      </m:oMath>
      <w:r w:rsidR="00E102E7" w:rsidRPr="00904A25">
        <w:rPr>
          <w:rFonts w:eastAsia="Times New Roman" w:cs="Times New Roman"/>
        </w:rPr>
        <w:t xml:space="preserve"> is the emissions factor (in t CO</w:t>
      </w:r>
      <w:r w:rsidR="00E102E7" w:rsidRPr="00904A25">
        <w:rPr>
          <w:rFonts w:eastAsia="Times New Roman" w:cs="Times New Roman"/>
          <w:vertAlign w:val="subscript"/>
        </w:rPr>
        <w:t>2</w:t>
      </w:r>
      <w:r w:rsidR="00E102E7" w:rsidRPr="00904A25">
        <w:rPr>
          <w:rFonts w:eastAsia="Times New Roman" w:cs="Times New Roman"/>
        </w:rPr>
        <w:t xml:space="preserve">-eq per TWh) of the conventional sources in the REF scenario for each region and </w:t>
      </w:r>
      <w:proofErr w:type="gramStart"/>
      <w:r w:rsidR="00E102E7" w:rsidRPr="00904A25">
        <w:rPr>
          <w:rFonts w:eastAsia="Times New Roman" w:cs="Times New Roman"/>
        </w:rPr>
        <w:t>year.</w:t>
      </w:r>
      <w:proofErr w:type="gramEnd"/>
    </w:p>
    <w:p w14:paraId="0DF94A3F" w14:textId="77777777" w:rsidR="00E102E7" w:rsidRPr="00904A25" w:rsidRDefault="006C657B" w:rsidP="00BB3C2B">
      <w:pPr>
        <w:keepNext/>
        <w:numPr>
          <w:ilvl w:val="0"/>
          <w:numId w:val="13"/>
        </w:numPr>
        <w:spacing w:after="0"/>
        <w:ind w:left="567" w:hanging="283"/>
        <w:rPr>
          <w:rFonts w:eastAsia="Times New Roman" w:cs="Times New Roman"/>
        </w:rPr>
      </w:pPr>
      <m:oMath>
        <m:sSub>
          <m:sSubPr>
            <m:ctrlPr>
              <w:rPr>
                <w:rFonts w:ascii="Cambria Math" w:eastAsia="Times New Roman" w:hAnsi="Cambria Math" w:cs="Times New Roman"/>
              </w:rPr>
            </m:ctrlPr>
          </m:sSubPr>
          <m:e>
            <m:r>
              <w:rPr>
                <w:rFonts w:ascii="Cambria Math" w:eastAsia="Times New Roman" w:hAnsi="Cambria Math" w:cs="Times New Roman"/>
              </w:rPr>
              <m:t>S</m:t>
            </m:r>
          </m:e>
          <m:sub>
            <m:r>
              <w:rPr>
                <w:rFonts w:ascii="Cambria Math" w:eastAsia="Times New Roman" w:hAnsi="Cambria Math" w:cs="Times New Roman"/>
              </w:rPr>
              <m:t>ef</m:t>
            </m:r>
          </m:sub>
        </m:sSub>
      </m:oMath>
      <w:r w:rsidR="00E102E7" w:rsidRPr="00904A25">
        <w:rPr>
          <w:rFonts w:eastAsia="Times New Roman" w:cs="Times New Roman"/>
        </w:rPr>
        <w:t xml:space="preserve"> </w:t>
      </w:r>
      <w:proofErr w:type="gramStart"/>
      <w:r w:rsidR="00E102E7" w:rsidRPr="00904A25">
        <w:rPr>
          <w:rFonts w:eastAsia="Times New Roman" w:cs="Times New Roman"/>
        </w:rPr>
        <w:t>is</w:t>
      </w:r>
      <w:proofErr w:type="gramEnd"/>
      <w:r w:rsidR="00E102E7" w:rsidRPr="00904A25">
        <w:rPr>
          <w:rFonts w:eastAsia="Times New Roman" w:cs="Times New Roman"/>
        </w:rPr>
        <w:t xml:space="preserve"> the average indirect emissions (in t CO</w:t>
      </w:r>
      <w:r w:rsidR="00E102E7" w:rsidRPr="00904A25">
        <w:rPr>
          <w:rFonts w:eastAsia="Times New Roman" w:cs="Times New Roman"/>
          <w:vertAlign w:val="subscript"/>
        </w:rPr>
        <w:t>2</w:t>
      </w:r>
      <w:r w:rsidR="00E102E7" w:rsidRPr="00904A25">
        <w:rPr>
          <w:rFonts w:eastAsia="Times New Roman" w:cs="Times New Roman"/>
        </w:rPr>
        <w:t>-eq per TWh) generated by the manufacturing, transportation, and operation and maintenance of landfill methane capture systems over their lifetime.</w:t>
      </w:r>
    </w:p>
    <w:p w14:paraId="2FA20E28" w14:textId="128F19B2" w:rsidR="00E102E7" w:rsidRPr="00904A25" w:rsidRDefault="006C657B" w:rsidP="00BB3C2B">
      <w:pPr>
        <w:keepNext/>
        <w:numPr>
          <w:ilvl w:val="0"/>
          <w:numId w:val="13"/>
        </w:numPr>
        <w:spacing w:after="0"/>
        <w:ind w:left="567" w:hanging="283"/>
        <w:rPr>
          <w:rFonts w:eastAsia="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CH</m:t>
            </m:r>
          </m:e>
          <m:sub>
            <m:r>
              <w:rPr>
                <w:rFonts w:ascii="Cambria Math" w:eastAsia="Times New Roman" w:hAnsi="Cambria Math" w:cs="Times New Roman"/>
              </w:rPr>
              <m:t>4</m:t>
            </m:r>
          </m:sub>
        </m:sSub>
        <m:r>
          <w:rPr>
            <w:rFonts w:ascii="Cambria Math" w:eastAsia="Times New Roman" w:hAnsi="Cambria Math" w:cs="Times New Roman"/>
          </w:rPr>
          <m:t>reduced</m:t>
        </m:r>
      </m:oMath>
      <w:r w:rsidR="00E102E7" w:rsidRPr="00904A25">
        <w:rPr>
          <w:rFonts w:eastAsia="Times New Roman" w:cs="Times New Roman"/>
        </w:rPr>
        <w:t xml:space="preserve"> is the total methane reduction associated with all landfill capture technologies (flaring and electricity) per </w:t>
      </w:r>
      <w:proofErr w:type="gramStart"/>
      <w:r w:rsidR="00E102E7" w:rsidRPr="00904A25">
        <w:rPr>
          <w:rFonts w:eastAsia="Times New Roman" w:cs="Times New Roman"/>
        </w:rPr>
        <w:t>TWh.</w:t>
      </w:r>
      <w:proofErr w:type="gramEnd"/>
      <w:r w:rsidR="00E102E7" w:rsidRPr="00904A25">
        <w:rPr>
          <w:rFonts w:eastAsia="Times New Roman" w:cs="Times New Roman"/>
        </w:rPr>
        <w:t xml:space="preserve"> Multiplying this value by the CH</w:t>
      </w:r>
      <w:r w:rsidR="00E102E7" w:rsidRPr="00904A25">
        <w:rPr>
          <w:rFonts w:eastAsia="Times New Roman" w:cs="Times New Roman"/>
          <w:vertAlign w:val="subscript"/>
        </w:rPr>
        <w:t>4</w:t>
      </w:r>
      <w:r w:rsidR="00E102E7" w:rsidRPr="00904A25">
        <w:rPr>
          <w:rFonts w:eastAsia="Times New Roman" w:cs="Times New Roman"/>
        </w:rPr>
        <w:t xml:space="preserve"> GWP of 84 converts it to CO</w:t>
      </w:r>
      <w:r w:rsidR="00E102E7" w:rsidRPr="00904A25">
        <w:rPr>
          <w:rFonts w:eastAsia="Times New Roman" w:cs="Times New Roman"/>
          <w:vertAlign w:val="subscript"/>
        </w:rPr>
        <w:t>2</w:t>
      </w:r>
      <w:r w:rsidR="00E102E7" w:rsidRPr="00904A25">
        <w:rPr>
          <w:rFonts w:eastAsia="Times New Roman" w:cs="Times New Roman"/>
        </w:rPr>
        <w:t xml:space="preserve"> equivalent.</w:t>
      </w:r>
    </w:p>
    <w:p w14:paraId="7705E201" w14:textId="77777777" w:rsidR="00E102E7" w:rsidRPr="00904A25" w:rsidRDefault="006C657B" w:rsidP="00BB3C2B">
      <w:pPr>
        <w:keepNext/>
        <w:numPr>
          <w:ilvl w:val="0"/>
          <w:numId w:val="13"/>
        </w:numPr>
        <w:spacing w:after="0"/>
        <w:ind w:left="567" w:hanging="283"/>
        <w:rPr>
          <w:rFonts w:eastAsia="Times New Roman" w:cs="Times New Roman"/>
        </w:rPr>
      </w:pPr>
      <m:oMath>
        <m:sSub>
          <m:sSubPr>
            <m:ctrlPr>
              <w:rPr>
                <w:rFonts w:ascii="Cambria Math" w:eastAsia="Times New Roman" w:hAnsi="Cambria Math" w:cs="Times New Roman"/>
                <w:i/>
              </w:rPr>
            </m:ctrlPr>
          </m:sSubPr>
          <m:e>
            <m:r>
              <w:rPr>
                <w:rFonts w:ascii="Cambria Math" w:eastAsia="Times New Roman" w:hAnsi="Cambria Math" w:cs="Times New Roman"/>
              </w:rPr>
              <m:t>CO</m:t>
            </m:r>
          </m:e>
          <m:sub>
            <m:r>
              <w:rPr>
                <w:rFonts w:ascii="Cambria Math" w:eastAsia="Times New Roman" w:hAnsi="Cambria Math" w:cs="Times New Roman"/>
              </w:rPr>
              <m:t>2</m:t>
            </m:r>
          </m:sub>
        </m:sSub>
        <m:r>
          <w:rPr>
            <w:rFonts w:ascii="Cambria Math" w:eastAsia="Times New Roman" w:hAnsi="Cambria Math" w:cs="Times New Roman"/>
          </w:rPr>
          <m:t>eq combust</m:t>
        </m:r>
      </m:oMath>
      <w:r w:rsidR="00E102E7" w:rsidRPr="00904A25">
        <w:rPr>
          <w:rFonts w:eastAsia="Times New Roman" w:cs="Times New Roman"/>
        </w:rPr>
        <w:t xml:space="preserve"> is the CO</w:t>
      </w:r>
      <w:r w:rsidR="00E102E7" w:rsidRPr="00904A25">
        <w:rPr>
          <w:rFonts w:eastAsia="Times New Roman" w:cs="Times New Roman"/>
          <w:vertAlign w:val="subscript"/>
        </w:rPr>
        <w:t>2</w:t>
      </w:r>
      <w:r w:rsidR="00E102E7" w:rsidRPr="00904A25">
        <w:rPr>
          <w:rFonts w:eastAsia="Times New Roman" w:cs="Times New Roman"/>
        </w:rPr>
        <w:t>-eq emissions generated by combusting landfill gas. This is comprised of CO</w:t>
      </w:r>
      <w:r w:rsidR="00E102E7" w:rsidRPr="00904A25">
        <w:rPr>
          <w:rFonts w:eastAsia="Times New Roman" w:cs="Times New Roman"/>
          <w:vertAlign w:val="subscript"/>
        </w:rPr>
        <w:t>2</w:t>
      </w:r>
      <w:r w:rsidR="00E102E7" w:rsidRPr="00904A25">
        <w:rPr>
          <w:rFonts w:eastAsia="Times New Roman" w:cs="Times New Roman"/>
        </w:rPr>
        <w:t>, CH</w:t>
      </w:r>
      <w:r w:rsidR="00E102E7" w:rsidRPr="00904A25">
        <w:rPr>
          <w:rFonts w:eastAsia="Times New Roman" w:cs="Times New Roman"/>
          <w:vertAlign w:val="subscript"/>
        </w:rPr>
        <w:t xml:space="preserve">4, </w:t>
      </w:r>
      <w:r w:rsidR="00E102E7" w:rsidRPr="00904A25">
        <w:rPr>
          <w:rFonts w:eastAsia="Times New Roman" w:cs="Times New Roman"/>
        </w:rPr>
        <w:t>and N</w:t>
      </w:r>
      <w:r w:rsidR="00E102E7" w:rsidRPr="00904A25">
        <w:rPr>
          <w:rFonts w:eastAsia="Times New Roman" w:cs="Times New Roman"/>
          <w:vertAlign w:val="subscript"/>
        </w:rPr>
        <w:t>2</w:t>
      </w:r>
      <w:r w:rsidR="00E102E7" w:rsidRPr="00904A25">
        <w:rPr>
          <w:rFonts w:eastAsia="Times New Roman" w:cs="Times New Roman"/>
        </w:rPr>
        <w:t>O.</w:t>
      </w:r>
    </w:p>
    <w:p w14:paraId="4E30F940" w14:textId="77777777" w:rsidR="00904A25" w:rsidRDefault="00904A25" w:rsidP="00904A25">
      <w:pPr>
        <w:keepNext/>
        <w:rPr>
          <w:rFonts w:eastAsia="Times New Roman" w:cs="Times New Roman"/>
        </w:rPr>
      </w:pPr>
    </w:p>
    <w:p w14:paraId="3B0FBD43" w14:textId="48537675" w:rsidR="00E102E7" w:rsidRPr="00904A25" w:rsidRDefault="00E102E7" w:rsidP="00904A25">
      <w:pPr>
        <w:keepNext/>
        <w:rPr>
          <w:rFonts w:eastAsia="Times New Roman" w:cs="Times New Roman"/>
        </w:rPr>
      </w:pPr>
      <w:r w:rsidRPr="00904A25">
        <w:rPr>
          <w:rFonts w:eastAsia="Times New Roman" w:cs="Times New Roman"/>
        </w:rPr>
        <w:t xml:space="preserve">In the RRS model, </w:t>
      </w:r>
      <m:oMath>
        <m:sSub>
          <m:sSubPr>
            <m:ctrlPr>
              <w:rPr>
                <w:rFonts w:ascii="Cambria Math" w:eastAsia="Times New Roman" w:hAnsi="Cambria Math" w:cs="Times New Roman"/>
              </w:rPr>
            </m:ctrlPr>
          </m:sSubPr>
          <m:e>
            <m:r>
              <w:rPr>
                <w:rFonts w:ascii="Cambria Math" w:eastAsia="Times New Roman" w:hAnsi="Cambria Math" w:cs="Times New Roman"/>
              </w:rPr>
              <m:t>G</m:t>
            </m:r>
          </m:e>
          <m:sub>
            <m:r>
              <w:rPr>
                <w:rFonts w:ascii="Cambria Math" w:eastAsia="Times New Roman" w:hAnsi="Cambria Math" w:cs="Times New Roman"/>
              </w:rPr>
              <m:t>ef</m:t>
            </m:r>
          </m:sub>
        </m:sSub>
      </m:oMath>
      <w:r w:rsidRPr="00904A25">
        <w:rPr>
          <w:rFonts w:eastAsia="Times New Roman" w:cs="Times New Roman"/>
        </w:rPr>
        <w:t xml:space="preserve"> is the same value used for all Drawdown Electricity Replacement solutions. In LCAs for landfill methane capture systems, indirect emissions estimates are typically lacking. Therefore, these emissions are assumed to be small enough to not affect the overall system, and </w:t>
      </w:r>
      <m:oMath>
        <m:sSub>
          <m:sSubPr>
            <m:ctrlPr>
              <w:rPr>
                <w:rFonts w:ascii="Cambria Math" w:eastAsia="Times New Roman" w:hAnsi="Cambria Math" w:cs="Times New Roman"/>
              </w:rPr>
            </m:ctrlPr>
          </m:sSubPr>
          <m:e>
            <m:r>
              <w:rPr>
                <w:rFonts w:ascii="Cambria Math" w:eastAsia="Times New Roman" w:hAnsi="Cambria Math" w:cs="Times New Roman"/>
              </w:rPr>
              <m:t>S</m:t>
            </m:r>
          </m:e>
          <m:sub>
            <m:r>
              <w:rPr>
                <w:rFonts w:ascii="Cambria Math" w:eastAsia="Times New Roman" w:hAnsi="Cambria Math" w:cs="Times New Roman"/>
              </w:rPr>
              <m:t>ef</m:t>
            </m:r>
          </m:sub>
        </m:sSub>
      </m:oMath>
      <w:r w:rsidRPr="00904A25">
        <w:rPr>
          <w:rFonts w:eastAsia="Times New Roman" w:cs="Times New Roman"/>
        </w:rPr>
        <w:t xml:space="preserve"> is set to 0 in </w:t>
      </w:r>
      <w:r w:rsidR="00904A25" w:rsidRPr="00904A25">
        <w:rPr>
          <w:rFonts w:eastAsia="Times New Roman" w:cs="Times New Roman"/>
        </w:rPr>
        <w:t>the</w:t>
      </w:r>
      <w:r w:rsidRPr="00904A25">
        <w:rPr>
          <w:rFonts w:eastAsia="Times New Roman" w:cs="Times New Roman"/>
        </w:rPr>
        <w:t xml:space="preserve"> model.</w:t>
      </w:r>
      <w:r w:rsidR="00904A25" w:rsidRPr="00904A25">
        <w:rPr>
          <w:rFonts w:eastAsia="Times New Roman" w:cs="Times New Roman"/>
        </w:rPr>
        <w:t xml:space="preserve"> </w:t>
      </w:r>
      <w:r w:rsidRPr="00904A25">
        <w:rPr>
          <w:rFonts w:eastAsia="Times New Roman" w:cs="Times New Roman"/>
        </w:rPr>
        <w:t xml:space="preserve">Estimates for </w:t>
      </w:r>
      <m:oMath>
        <m:sSub>
          <m:sSubPr>
            <m:ctrlPr>
              <w:rPr>
                <w:rFonts w:ascii="Cambria Math" w:eastAsia="Times New Roman" w:hAnsi="Cambria Math" w:cs="Times New Roman"/>
              </w:rPr>
            </m:ctrlPr>
          </m:sSubPr>
          <m:e>
            <m:r>
              <m:rPr>
                <m:sty m:val="p"/>
              </m:rPr>
              <w:rPr>
                <w:rFonts w:ascii="Cambria Math" w:eastAsia="Times New Roman" w:hAnsi="Cambria Math" w:cs="Times New Roman"/>
              </w:rPr>
              <m:t>CH</m:t>
            </m:r>
          </m:e>
          <m:sub>
            <m:r>
              <m:rPr>
                <m:sty m:val="p"/>
              </m:rPr>
              <w:rPr>
                <w:rFonts w:ascii="Cambria Math" w:eastAsia="Times New Roman" w:hAnsi="Cambria Math" w:cs="Times New Roman"/>
              </w:rPr>
              <m:t>4</m:t>
            </m:r>
          </m:sub>
        </m:sSub>
        <m:r>
          <m:rPr>
            <m:sty m:val="p"/>
          </m:rPr>
          <w:rPr>
            <w:rFonts w:ascii="Cambria Math" w:eastAsia="Times New Roman" w:hAnsi="Cambria Math" w:cs="Times New Roman"/>
          </w:rPr>
          <m:t>reduced</m:t>
        </m:r>
      </m:oMath>
      <w:r w:rsidRPr="00904A25">
        <w:rPr>
          <w:rFonts w:eastAsia="Times New Roman" w:cs="Times New Roman"/>
        </w:rPr>
        <w:t xml:space="preserve"> calculated using the first order decay model recommended by the IPCC to convert </w:t>
      </w:r>
      <w:r w:rsidR="00904A25" w:rsidRPr="00904A25">
        <w:rPr>
          <w:rFonts w:eastAsia="Times New Roman" w:cs="Times New Roman"/>
        </w:rPr>
        <w:t>tons</w:t>
      </w:r>
      <w:r w:rsidRPr="00904A25">
        <w:rPr>
          <w:rFonts w:eastAsia="Times New Roman" w:cs="Times New Roman"/>
        </w:rPr>
        <w:t xml:space="preserve"> of waste adopted to total CH</w:t>
      </w:r>
      <w:r w:rsidRPr="00B933B6">
        <w:rPr>
          <w:rFonts w:eastAsia="Times New Roman" w:cs="Times New Roman"/>
          <w:vertAlign w:val="subscript"/>
        </w:rPr>
        <w:t>4</w:t>
      </w:r>
      <w:r w:rsidRPr="00904A25">
        <w:rPr>
          <w:rFonts w:eastAsia="Times New Roman" w:cs="Times New Roman"/>
        </w:rPr>
        <w:t xml:space="preserve"> emissions from landfills where this waste is disposed. E</w:t>
      </w:r>
      <w:r w:rsidRPr="00904A25">
        <w:rPr>
          <w:rFonts w:cs="Times New Roman"/>
        </w:rPr>
        <w:t xml:space="preserve">fficiency of methane capture is estimated over time by type of landfill. In 2015, efficiency of landfill methane capture in engineered landfills is calculated using the empirical data from climate reporting of landfills in the US, which show that 90% of landfill emissions </w:t>
      </w:r>
      <w:r w:rsidRPr="00904A25">
        <w:rPr>
          <w:rFonts w:eastAsia="Times New Roman" w:cs="Times New Roman"/>
        </w:rPr>
        <w:t xml:space="preserve">are </w:t>
      </w:r>
      <w:r w:rsidRPr="00904A25">
        <w:rPr>
          <w:rFonts w:cs="Times New Roman"/>
        </w:rPr>
        <w:t xml:space="preserve">come from open engineered landfills at 65% capture </w:t>
      </w:r>
      <w:r w:rsidRPr="00904A25">
        <w:rPr>
          <w:rFonts w:cs="Times New Roman"/>
        </w:rPr>
        <w:lastRenderedPageBreak/>
        <w:t>efficiency, and 10% of landfill emissions come from closed engineered landfills at 82% capture efficiency (Powell et al</w:t>
      </w:r>
      <w:r w:rsidR="00904A25" w:rsidRPr="00904A25">
        <w:rPr>
          <w:rFonts w:cs="Times New Roman"/>
        </w:rPr>
        <w:t>.</w:t>
      </w:r>
      <w:r w:rsidRPr="00904A25">
        <w:rPr>
          <w:rFonts w:cs="Times New Roman"/>
        </w:rPr>
        <w:t xml:space="preserve">, 2016). A weighted average of this data estimates overall capture efficiency at landfills of 66.7% in 2015. However, it is also indicated that technology developments are likely to increase capture efficiency at landfills over time (ibid). Therefore, efficiency at engineered landfills is estimated to increase linearly from 66.7% in 2015 to 82% </w:t>
      </w:r>
      <w:r w:rsidR="00904A25" w:rsidRPr="00904A25">
        <w:rPr>
          <w:rFonts w:cs="Times New Roman"/>
        </w:rPr>
        <w:t>around</w:t>
      </w:r>
      <w:r w:rsidRPr="00904A25">
        <w:rPr>
          <w:rFonts w:cs="Times New Roman"/>
        </w:rPr>
        <w:t xml:space="preserve"> 20</w:t>
      </w:r>
      <w:r w:rsidR="00904A25" w:rsidRPr="00904A25">
        <w:rPr>
          <w:rFonts w:cs="Times New Roman"/>
        </w:rPr>
        <w:t>50</w:t>
      </w:r>
      <w:r w:rsidRPr="00904A25">
        <w:rPr>
          <w:rFonts w:cs="Times New Roman"/>
        </w:rPr>
        <w:t xml:space="preserve">. Basic landfills are estimated in the EPA’s MAC report to have 10% lower efficiency of capture than engineered landfills (Ragnauth </w:t>
      </w:r>
      <w:r w:rsidRPr="00B933B6">
        <w:rPr>
          <w:rFonts w:cs="Times New Roman"/>
          <w:i/>
        </w:rPr>
        <w:t>et al</w:t>
      </w:r>
      <w:r w:rsidRPr="00904A25">
        <w:rPr>
          <w:rFonts w:cs="Times New Roman"/>
        </w:rPr>
        <w:t>, 2013). In our model, we assume this relationship maintains constant over time.</w:t>
      </w:r>
    </w:p>
    <w:p w14:paraId="27132507" w14:textId="4A2847B4" w:rsidR="00904A25" w:rsidRPr="00904A25" w:rsidRDefault="00904A25" w:rsidP="00904A25">
      <w:pPr>
        <w:keepNext/>
        <w:rPr>
          <w:rFonts w:cs="Times New Roman"/>
        </w:rPr>
      </w:pPr>
      <w:r w:rsidRPr="00904A25">
        <w:rPr>
          <w:rFonts w:cs="Times New Roman"/>
        </w:rPr>
        <w:t>Capture efficiencies are multiplied by estimates for CH</w:t>
      </w:r>
      <w:r w:rsidRPr="00904A25">
        <w:rPr>
          <w:rFonts w:cs="Times New Roman"/>
          <w:vertAlign w:val="subscript"/>
        </w:rPr>
        <w:t>4</w:t>
      </w:r>
      <w:r w:rsidRPr="00904A25">
        <w:rPr>
          <w:rFonts w:cs="Times New Roman"/>
        </w:rPr>
        <w:t xml:space="preserve"> output from landfills using methane capture. This gives a value for methane emissions mitigated in each region each year. These are summed to estimate the total global methane emissions mitigated between 2015 and 2050 and divided by the total net electricity output during the same time period to develop and average estimate for tCH</w:t>
      </w:r>
      <w:r w:rsidRPr="00B933B6">
        <w:rPr>
          <w:rFonts w:cs="Times New Roman"/>
          <w:vertAlign w:val="subscript"/>
        </w:rPr>
        <w:t>4</w:t>
      </w:r>
      <w:r w:rsidRPr="00904A25">
        <w:rPr>
          <w:rFonts w:cs="Times New Roman"/>
        </w:rPr>
        <w:t xml:space="preserve"> per TWh that is used in the final emissions calculations.</w:t>
      </w:r>
    </w:p>
    <w:p w14:paraId="53814D02" w14:textId="6BC46D29" w:rsidR="00206F37" w:rsidRPr="00904A25" w:rsidRDefault="00904A25" w:rsidP="00904A25">
      <w:pPr>
        <w:rPr>
          <w:rFonts w:cs="Times New Roman"/>
          <w:highlight w:val="yellow"/>
        </w:rPr>
      </w:pPr>
      <w:r w:rsidRPr="00904A25">
        <w:rPr>
          <w:rFonts w:cs="Times New Roman"/>
        </w:rPr>
        <w:t>Estimates of CO</w:t>
      </w:r>
      <w:r w:rsidRPr="00904A25">
        <w:rPr>
          <w:rFonts w:cs="Times New Roman"/>
          <w:vertAlign w:val="subscript"/>
        </w:rPr>
        <w:t>2-</w:t>
      </w:r>
      <w:r w:rsidRPr="00904A25">
        <w:rPr>
          <w:rFonts w:cs="Times New Roman"/>
        </w:rPr>
        <w:t>eq from combustion are calculated as follows. For CO</w:t>
      </w:r>
      <w:r w:rsidRPr="00904A25">
        <w:rPr>
          <w:rFonts w:cs="Times New Roman"/>
          <w:vertAlign w:val="subscript"/>
        </w:rPr>
        <w:t xml:space="preserve">2 </w:t>
      </w:r>
      <w:r w:rsidRPr="00904A25">
        <w:rPr>
          <w:rFonts w:cs="Times New Roman"/>
        </w:rPr>
        <w:t>emissions, a mass-balance is done to convert the CH</w:t>
      </w:r>
      <w:r w:rsidRPr="00904A25">
        <w:rPr>
          <w:rFonts w:cs="Times New Roman"/>
          <w:vertAlign w:val="subscript"/>
        </w:rPr>
        <w:t xml:space="preserve">4 </w:t>
      </w:r>
      <w:r w:rsidRPr="00904A25">
        <w:rPr>
          <w:rFonts w:eastAsia="Times New Roman" w:cs="Times New Roman"/>
        </w:rPr>
        <w:t>emissions saved from landfill to CO</w:t>
      </w:r>
      <w:r w:rsidRPr="00904A25">
        <w:rPr>
          <w:rFonts w:eastAsia="Times New Roman" w:cs="Times New Roman"/>
          <w:vertAlign w:val="subscript"/>
        </w:rPr>
        <w:t>2</w:t>
      </w:r>
      <w:r w:rsidRPr="00904A25">
        <w:rPr>
          <w:rFonts w:eastAsia="Times New Roman" w:cs="Times New Roman"/>
        </w:rPr>
        <w:t xml:space="preserve"> emissions caused by burning. The atomic mass of CO</w:t>
      </w:r>
      <w:r w:rsidRPr="00904A25">
        <w:rPr>
          <w:rFonts w:eastAsia="Times New Roman" w:cs="Times New Roman"/>
          <w:vertAlign w:val="subscript"/>
        </w:rPr>
        <w:t xml:space="preserve">2 </w:t>
      </w:r>
      <w:r w:rsidRPr="00904A25">
        <w:rPr>
          <w:rFonts w:eastAsia="Times New Roman" w:cs="Times New Roman"/>
        </w:rPr>
        <w:t>is 2.74 times that of CH</w:t>
      </w:r>
      <w:r w:rsidRPr="00904A25">
        <w:rPr>
          <w:rFonts w:eastAsia="Times New Roman" w:cs="Times New Roman"/>
          <w:vertAlign w:val="subscript"/>
        </w:rPr>
        <w:t xml:space="preserve">4. </w:t>
      </w:r>
      <w:r w:rsidRPr="00904A25">
        <w:rPr>
          <w:rFonts w:eastAsia="Times New Roman" w:cs="Times New Roman"/>
        </w:rPr>
        <w:t>Therefore, CH</w:t>
      </w:r>
      <w:r w:rsidRPr="00904A25">
        <w:rPr>
          <w:rFonts w:eastAsia="Times New Roman" w:cs="Times New Roman"/>
          <w:vertAlign w:val="subscript"/>
        </w:rPr>
        <w:t>4</w:t>
      </w:r>
      <w:r w:rsidRPr="00904A25">
        <w:rPr>
          <w:rFonts w:eastAsia="Times New Roman" w:cs="Times New Roman"/>
        </w:rPr>
        <w:t xml:space="preserve"> emissions saved are multiplied by 2.74 over 84 (the CH</w:t>
      </w:r>
      <w:r w:rsidRPr="00B933B6">
        <w:rPr>
          <w:rFonts w:eastAsia="Times New Roman" w:cs="Times New Roman"/>
          <w:vertAlign w:val="subscript"/>
        </w:rPr>
        <w:t>4</w:t>
      </w:r>
      <w:r w:rsidRPr="00904A25">
        <w:rPr>
          <w:rFonts w:eastAsia="Times New Roman" w:cs="Times New Roman"/>
        </w:rPr>
        <w:t xml:space="preserve"> GWP) to estimate CO</w:t>
      </w:r>
      <w:r w:rsidRPr="00904A25">
        <w:rPr>
          <w:rFonts w:eastAsia="Times New Roman" w:cs="Times New Roman"/>
          <w:vertAlign w:val="subscript"/>
        </w:rPr>
        <w:t>2</w:t>
      </w:r>
      <w:r w:rsidRPr="00904A25">
        <w:rPr>
          <w:rFonts w:eastAsia="Times New Roman" w:cs="Times New Roman"/>
        </w:rPr>
        <w:t xml:space="preserve"> emissions caused from burning. CH</w:t>
      </w:r>
      <w:r w:rsidRPr="00904A25">
        <w:rPr>
          <w:rFonts w:eastAsia="Times New Roman" w:cs="Times New Roman"/>
          <w:vertAlign w:val="subscript"/>
        </w:rPr>
        <w:t>4</w:t>
      </w:r>
      <w:r w:rsidRPr="00904A25">
        <w:rPr>
          <w:rFonts w:eastAsia="Times New Roman" w:cs="Times New Roman"/>
        </w:rPr>
        <w:t xml:space="preserve"> and N</w:t>
      </w:r>
      <w:r w:rsidRPr="00904A25">
        <w:rPr>
          <w:rFonts w:eastAsia="Times New Roman" w:cs="Times New Roman"/>
          <w:vertAlign w:val="subscript"/>
        </w:rPr>
        <w:t>2</w:t>
      </w:r>
      <w:r w:rsidRPr="00904A25">
        <w:rPr>
          <w:rFonts w:eastAsia="Times New Roman" w:cs="Times New Roman"/>
        </w:rPr>
        <w:t xml:space="preserve">O emissions are calculated using the IPCC’s default emissions values for combustion of natural </w:t>
      </w:r>
      <w:proofErr w:type="gramStart"/>
      <w:r w:rsidRPr="00904A25">
        <w:rPr>
          <w:rFonts w:eastAsia="Times New Roman" w:cs="Times New Roman"/>
        </w:rPr>
        <w:t>gas, and</w:t>
      </w:r>
      <w:proofErr w:type="gramEnd"/>
      <w:r w:rsidRPr="00904A25">
        <w:rPr>
          <w:rFonts w:eastAsia="Times New Roman" w:cs="Times New Roman"/>
        </w:rPr>
        <w:t xml:space="preserve"> dividing by a gas to electricity efficiency of .33 to estimate the total emissions. Total CO</w:t>
      </w:r>
      <w:r w:rsidRPr="00904A25">
        <w:rPr>
          <w:rFonts w:eastAsia="Times New Roman" w:cs="Times New Roman"/>
          <w:vertAlign w:val="subscript"/>
        </w:rPr>
        <w:t>2</w:t>
      </w:r>
      <w:r w:rsidRPr="00904A25">
        <w:rPr>
          <w:rFonts w:eastAsia="Times New Roman" w:cs="Times New Roman"/>
        </w:rPr>
        <w:t>eq/TWh estimates are generated by summing the combustion emissions estimates for CO</w:t>
      </w:r>
      <w:r w:rsidRPr="00904A25">
        <w:rPr>
          <w:rFonts w:eastAsia="Times New Roman" w:cs="Times New Roman"/>
          <w:vertAlign w:val="subscript"/>
        </w:rPr>
        <w:t>2</w:t>
      </w:r>
      <w:r w:rsidRPr="00904A25">
        <w:rPr>
          <w:rFonts w:eastAsia="Times New Roman" w:cs="Times New Roman"/>
        </w:rPr>
        <w:t>, CH</w:t>
      </w:r>
      <w:r w:rsidRPr="00904A25">
        <w:rPr>
          <w:rFonts w:eastAsia="Times New Roman" w:cs="Times New Roman"/>
          <w:vertAlign w:val="subscript"/>
        </w:rPr>
        <w:t>4</w:t>
      </w:r>
      <w:r w:rsidRPr="00904A25">
        <w:rPr>
          <w:rFonts w:eastAsia="Times New Roman" w:cs="Times New Roman"/>
        </w:rPr>
        <w:t>, and N</w:t>
      </w:r>
      <w:r w:rsidRPr="00904A25">
        <w:rPr>
          <w:rFonts w:eastAsia="Times New Roman" w:cs="Times New Roman"/>
          <w:vertAlign w:val="subscript"/>
        </w:rPr>
        <w:t>2</w:t>
      </w:r>
      <w:r w:rsidRPr="00904A25">
        <w:rPr>
          <w:rFonts w:eastAsia="Times New Roman" w:cs="Times New Roman"/>
        </w:rPr>
        <w:t>O. IPCC’s 20-year GWP values are used for both CH</w:t>
      </w:r>
      <w:r w:rsidRPr="00904A25">
        <w:rPr>
          <w:rFonts w:eastAsia="Times New Roman" w:cs="Times New Roman"/>
          <w:vertAlign w:val="subscript"/>
        </w:rPr>
        <w:t xml:space="preserve">4 </w:t>
      </w:r>
      <w:r w:rsidRPr="00904A25">
        <w:rPr>
          <w:rFonts w:eastAsia="Times New Roman" w:cs="Times New Roman"/>
        </w:rPr>
        <w:t>and N</w:t>
      </w:r>
      <w:r w:rsidRPr="00904A25">
        <w:rPr>
          <w:rFonts w:eastAsia="Times New Roman" w:cs="Times New Roman"/>
          <w:vertAlign w:val="subscript"/>
        </w:rPr>
        <w:t>2</w:t>
      </w:r>
      <w:r w:rsidRPr="00904A25">
        <w:rPr>
          <w:rFonts w:eastAsia="Times New Roman" w:cs="Times New Roman"/>
        </w:rPr>
        <w:t>O.</w:t>
      </w:r>
    </w:p>
    <w:p w14:paraId="3F676213" w14:textId="631BB31F" w:rsidR="00F95C31" w:rsidRPr="00904A25" w:rsidRDefault="00E102E7" w:rsidP="00904A25">
      <w:pPr>
        <w:rPr>
          <w:rFonts w:cs="Times New Roman"/>
        </w:rPr>
      </w:pPr>
      <w:r w:rsidRPr="00904A25">
        <w:rPr>
          <w:rFonts w:cs="Times New Roman"/>
        </w:rPr>
        <w:t>Several</w:t>
      </w:r>
      <w:r w:rsidR="00F95C31" w:rsidRPr="00904A25">
        <w:rPr>
          <w:rFonts w:cs="Times New Roman"/>
        </w:rPr>
        <w:t xml:space="preserve"> other custom calculations estimating reduction in methane emissions are included in the </w:t>
      </w:r>
      <w:r w:rsidR="00206F37" w:rsidRPr="00904A25">
        <w:rPr>
          <w:rFonts w:cs="Times New Roman"/>
        </w:rPr>
        <w:t xml:space="preserve">RRS </w:t>
      </w:r>
      <w:r w:rsidR="00F95C31" w:rsidRPr="00904A25">
        <w:rPr>
          <w:rFonts w:cs="Times New Roman"/>
        </w:rPr>
        <w:t>model for reference. These sources are likely to produce higher estimates for CH</w:t>
      </w:r>
      <w:r w:rsidR="00F95C31" w:rsidRPr="00904A25">
        <w:rPr>
          <w:rFonts w:cs="Times New Roman"/>
          <w:vertAlign w:val="subscript"/>
        </w:rPr>
        <w:t>4</w:t>
      </w:r>
      <w:r w:rsidR="00F95C31" w:rsidRPr="00904A25">
        <w:rPr>
          <w:rFonts w:cs="Times New Roman"/>
        </w:rPr>
        <w:t xml:space="preserve"> mitigated, because they consider the total CO</w:t>
      </w:r>
      <w:r w:rsidR="00F95C31" w:rsidRPr="00904A25">
        <w:rPr>
          <w:rFonts w:cs="Times New Roman"/>
          <w:vertAlign w:val="subscript"/>
        </w:rPr>
        <w:t>2</w:t>
      </w:r>
      <w:r w:rsidR="00F95C31" w:rsidRPr="00904A25">
        <w:rPr>
          <w:rFonts w:cs="Times New Roman"/>
        </w:rPr>
        <w:t>-eq impact over the life of the landfill, whereas the first order decay calculations consider methane emissions which would have happened within the time period of 2015-20</w:t>
      </w:r>
      <w:r w:rsidR="00904A25" w:rsidRPr="00904A25">
        <w:rPr>
          <w:rFonts w:cs="Times New Roman"/>
        </w:rPr>
        <w:t>50</w:t>
      </w:r>
      <w:r w:rsidR="00F95C31" w:rsidRPr="00904A25">
        <w:rPr>
          <w:rFonts w:cs="Times New Roman"/>
        </w:rPr>
        <w:t>.</w:t>
      </w:r>
    </w:p>
    <w:p w14:paraId="7C2A4B17" w14:textId="07F7C7F2" w:rsidR="00F95C31" w:rsidRPr="00904A25" w:rsidRDefault="00F95C31" w:rsidP="00F95C31">
      <w:pPr>
        <w:rPr>
          <w:rFonts w:cs="Times New Roman"/>
        </w:rPr>
      </w:pPr>
      <w:r w:rsidRPr="00904A25">
        <w:rPr>
          <w:rFonts w:cs="Times New Roman"/>
        </w:rPr>
        <w:t>One set of these custom calculations are taken by aggregating and averaging data from several literature sources which cite estimates for m</w:t>
      </w:r>
      <w:r w:rsidRPr="00904A25">
        <w:rPr>
          <w:rFonts w:cs="Times New Roman"/>
          <w:vertAlign w:val="superscript"/>
        </w:rPr>
        <w:t>3</w:t>
      </w:r>
      <w:r w:rsidRPr="00904A25">
        <w:rPr>
          <w:rFonts w:cs="Times New Roman"/>
        </w:rPr>
        <w:t xml:space="preserve"> landfill gas per ton of waste (Rajaram et al., 2011; Surroop et al., 2011). This can be converted to tons of CH</w:t>
      </w:r>
      <w:r w:rsidRPr="00904A25">
        <w:rPr>
          <w:rFonts w:cs="Times New Roman"/>
          <w:vertAlign w:val="subscript"/>
        </w:rPr>
        <w:t>4</w:t>
      </w:r>
      <w:r w:rsidRPr="00904A25">
        <w:rPr>
          <w:rFonts w:cs="Times New Roman"/>
        </w:rPr>
        <w:t xml:space="preserve"> using a conversion factor based on the relative atomic masses of CH</w:t>
      </w:r>
      <w:r w:rsidRPr="00904A25">
        <w:rPr>
          <w:rFonts w:cs="Times New Roman"/>
          <w:vertAlign w:val="subscript"/>
        </w:rPr>
        <w:t>4</w:t>
      </w:r>
      <w:r w:rsidRPr="00904A25">
        <w:rPr>
          <w:rFonts w:cs="Times New Roman"/>
        </w:rPr>
        <w:t xml:space="preserve"> and CO</w:t>
      </w:r>
      <w:r w:rsidRPr="00904A25">
        <w:rPr>
          <w:rFonts w:cs="Times New Roman"/>
          <w:vertAlign w:val="subscript"/>
        </w:rPr>
        <w:t>2</w:t>
      </w:r>
      <w:r w:rsidRPr="00904A25">
        <w:rPr>
          <w:rFonts w:cs="Times New Roman"/>
        </w:rPr>
        <w:t>, given that landfill gas is approximately 50% CH</w:t>
      </w:r>
      <w:r w:rsidRPr="00904A25">
        <w:rPr>
          <w:rFonts w:cs="Times New Roman"/>
          <w:vertAlign w:val="subscript"/>
        </w:rPr>
        <w:t>4</w:t>
      </w:r>
      <w:r w:rsidRPr="00904A25">
        <w:rPr>
          <w:rFonts w:cs="Times New Roman"/>
        </w:rPr>
        <w:t xml:space="preserve"> and 50% CO</w:t>
      </w:r>
      <w:r w:rsidRPr="00904A25">
        <w:rPr>
          <w:rFonts w:cs="Times New Roman"/>
          <w:vertAlign w:val="subscript"/>
        </w:rPr>
        <w:t>2</w:t>
      </w:r>
      <w:r w:rsidRPr="00904A25">
        <w:rPr>
          <w:rFonts w:cs="Times New Roman"/>
        </w:rPr>
        <w:t xml:space="preserve"> on a molar basis (Rajaram et al, 2011). An average of sources found estimating kWh output per m</w:t>
      </w:r>
      <w:r w:rsidRPr="00904A25">
        <w:rPr>
          <w:rFonts w:cs="Times New Roman"/>
          <w:vertAlign w:val="superscript"/>
        </w:rPr>
        <w:t xml:space="preserve">3 </w:t>
      </w:r>
      <w:r w:rsidRPr="00904A25">
        <w:rPr>
          <w:rFonts w:cs="Times New Roman"/>
        </w:rPr>
        <w:t>of landfill gas is used to convert these values to total energy output in the gas (Rajaram et al., 2011; UCF, 2012). When combined with estimates for gas collection efficiency and engine efficiency the total kWh per ton of waste or tCH</w:t>
      </w:r>
      <w:r w:rsidRPr="00904A25">
        <w:rPr>
          <w:rFonts w:cs="Times New Roman"/>
          <w:vertAlign w:val="subscript"/>
        </w:rPr>
        <w:t>4</w:t>
      </w:r>
      <w:r w:rsidRPr="00904A25">
        <w:rPr>
          <w:rFonts w:cs="Times New Roman"/>
        </w:rPr>
        <w:t xml:space="preserve"> per kWh electricity is estimated.</w:t>
      </w:r>
    </w:p>
    <w:p w14:paraId="24C491B8" w14:textId="3A77925F" w:rsidR="00F52595" w:rsidRPr="00426538" w:rsidRDefault="00E069AC" w:rsidP="00FC4613">
      <w:pPr>
        <w:pStyle w:val="Heading3"/>
        <w:numPr>
          <w:ilvl w:val="2"/>
          <w:numId w:val="10"/>
        </w:numPr>
      </w:pPr>
      <w:bookmarkStart w:id="57" w:name="_Toc44379385"/>
      <w:r w:rsidRPr="00426538">
        <w:lastRenderedPageBreak/>
        <w:t>Financial Inputs</w:t>
      </w:r>
      <w:bookmarkEnd w:id="57"/>
    </w:p>
    <w:p w14:paraId="127B738F" w14:textId="7470AB2E" w:rsidR="00DA06FE" w:rsidRPr="00426538" w:rsidRDefault="000B24C7" w:rsidP="00EB247F">
      <w:r w:rsidRPr="00426538">
        <w:t xml:space="preserve">The </w:t>
      </w:r>
      <w:r w:rsidR="00DA06FE" w:rsidRPr="00426538">
        <w:t>RRS</w:t>
      </w:r>
      <w:r w:rsidR="00E2663F" w:rsidRPr="00426538">
        <w:t xml:space="preserve"> model constructs</w:t>
      </w:r>
      <w:r w:rsidR="00E439FB" w:rsidRPr="00426538">
        <w:t xml:space="preserve"> PDS adoption scenario</w:t>
      </w:r>
      <w:r w:rsidR="00E2663F" w:rsidRPr="00426538">
        <w:t>s</w:t>
      </w:r>
      <w:r w:rsidR="00E439FB" w:rsidRPr="00426538">
        <w:t xml:space="preserve"> for </w:t>
      </w:r>
      <w:r w:rsidR="00217490">
        <w:t>landfill methane capture</w:t>
      </w:r>
      <w:r w:rsidR="00721C7F" w:rsidRPr="00426538">
        <w:t xml:space="preserve"> electricity</w:t>
      </w:r>
      <w:r w:rsidR="00E439FB" w:rsidRPr="00426538">
        <w:t xml:space="preserve"> generation globally and regionally for each year until 2050. </w:t>
      </w:r>
      <w:r w:rsidR="00E2663F" w:rsidRPr="00426538">
        <w:t xml:space="preserve">It </w:t>
      </w:r>
      <w:r w:rsidRPr="00426538">
        <w:t>has</w:t>
      </w:r>
      <w:r w:rsidR="00E2663F" w:rsidRPr="00426538">
        <w:t xml:space="preserve"> </w:t>
      </w:r>
      <w:r w:rsidR="00E439FB" w:rsidRPr="00426538">
        <w:t>model</w:t>
      </w:r>
      <w:r w:rsidR="00E2663F" w:rsidRPr="00426538">
        <w:t>led</w:t>
      </w:r>
      <w:r w:rsidR="00E439FB" w:rsidRPr="00426538">
        <w:t xml:space="preserve"> both the capital costs and the fixed O</w:t>
      </w:r>
      <w:r w:rsidRPr="00426538">
        <w:t>&amp;</w:t>
      </w:r>
      <w:r w:rsidR="00E439FB" w:rsidRPr="00426538">
        <w:t xml:space="preserve">M costs associated with </w:t>
      </w:r>
      <w:r w:rsidR="00DA06FE" w:rsidRPr="00426538">
        <w:t xml:space="preserve">the </w:t>
      </w:r>
      <w:r w:rsidR="00E2663F" w:rsidRPr="00426538">
        <w:t xml:space="preserve">alternative </w:t>
      </w:r>
      <w:r w:rsidR="00E439FB" w:rsidRPr="00426538">
        <w:t>scenarios compared to those of the REF scenario.</w:t>
      </w:r>
      <w:r w:rsidR="00721C7F" w:rsidRPr="00426538">
        <w:t xml:space="preserve"> </w:t>
      </w:r>
      <w:r w:rsidR="00F4258D" w:rsidRPr="00426538">
        <w:t>A d</w:t>
      </w:r>
      <w:r w:rsidR="00DA06FE" w:rsidRPr="00426538">
        <w:t>etailed description of the methodology used is available in</w:t>
      </w:r>
      <w:r w:rsidR="00E2663F" w:rsidRPr="00426538">
        <w:t xml:space="preserve"> the </w:t>
      </w:r>
      <w:r w:rsidR="00D25FC7" w:rsidRPr="00426538">
        <w:t>Drawdown RRS Model Framework and Guide.</w:t>
      </w:r>
    </w:p>
    <w:p w14:paraId="2A962F3D" w14:textId="08891A70" w:rsidR="00904A25" w:rsidRDefault="00DA06FE" w:rsidP="00904A25">
      <w:pPr>
        <w:rPr>
          <w:rFonts w:cs="Times New Roman"/>
          <w:bCs/>
        </w:rPr>
      </w:pPr>
      <w:r w:rsidRPr="00426538">
        <w:rPr>
          <w:bCs/>
        </w:rPr>
        <w:t>The financial calculations exa</w:t>
      </w:r>
      <w:r w:rsidR="002054FC" w:rsidRPr="00426538">
        <w:rPr>
          <w:bCs/>
        </w:rPr>
        <w:t>mine the first cost in US$ per k</w:t>
      </w:r>
      <w:r w:rsidRPr="00426538">
        <w:rPr>
          <w:bCs/>
        </w:rPr>
        <w:t xml:space="preserve">W and the operating cost in US$ </w:t>
      </w:r>
      <w:r w:rsidR="002054FC" w:rsidRPr="00426538">
        <w:rPr>
          <w:bCs/>
        </w:rPr>
        <w:t>per kW (fixed costs) and US$ per kWh (variable costs)</w:t>
      </w:r>
      <w:r w:rsidRPr="00426538">
        <w:rPr>
          <w:bCs/>
        </w:rPr>
        <w:t>. For this, many inputs estimating annual</w:t>
      </w:r>
      <w:r w:rsidR="002054FC" w:rsidRPr="00426538">
        <w:rPr>
          <w:bCs/>
        </w:rPr>
        <w:t xml:space="preserve"> output and lifetime output per </w:t>
      </w:r>
      <w:r w:rsidR="00217490">
        <w:rPr>
          <w:bCs/>
        </w:rPr>
        <w:t>landfill methane capture</w:t>
      </w:r>
      <w:r w:rsidR="002054FC" w:rsidRPr="00426538">
        <w:rPr>
          <w:bCs/>
        </w:rPr>
        <w:t xml:space="preserve"> electricity generation</w:t>
      </w:r>
      <w:r w:rsidRPr="00426538">
        <w:rPr>
          <w:bCs/>
        </w:rPr>
        <w:t>, along with first costs (</w:t>
      </w:r>
      <w:r w:rsidR="002054FC" w:rsidRPr="00426538">
        <w:rPr>
          <w:bCs/>
        </w:rPr>
        <w:t>per</w:t>
      </w:r>
      <w:r w:rsidRPr="00426538">
        <w:rPr>
          <w:bCs/>
        </w:rPr>
        <w:t xml:space="preserve"> functional unit), were calculated</w:t>
      </w:r>
      <w:r w:rsidR="002054FC" w:rsidRPr="00426538">
        <w:rPr>
          <w:bCs/>
        </w:rPr>
        <w:t xml:space="preserve">. </w:t>
      </w:r>
      <w:r w:rsidR="00217490">
        <w:rPr>
          <w:rFonts w:cs="Arial"/>
          <w:color w:val="000000"/>
        </w:rPr>
        <w:t xml:space="preserve">As above-mentioned, </w:t>
      </w:r>
      <w:r w:rsidR="00217490">
        <w:t>t</w:t>
      </w:r>
      <w:r w:rsidR="00217490" w:rsidRPr="00207699">
        <w:t>he landfill methane capture solution in R</w:t>
      </w:r>
      <w:r w:rsidR="00217490">
        <w:t>R</w:t>
      </w:r>
      <w:r w:rsidR="00217490" w:rsidRPr="00207699">
        <w:t>S</w:t>
      </w:r>
      <w:r w:rsidR="00217490">
        <w:t xml:space="preserve"> model</w:t>
      </w:r>
      <w:r w:rsidR="00217490" w:rsidRPr="00207699">
        <w:t xml:space="preserve"> encompasses not only electricity generation </w:t>
      </w:r>
      <w:r w:rsidR="00217490" w:rsidRPr="00DB298E">
        <w:t>from landfill methane, but also landfill methane flaring to reduce CH</w:t>
      </w:r>
      <w:r w:rsidR="00217490" w:rsidRPr="00DB298E">
        <w:rPr>
          <w:vertAlign w:val="subscript"/>
        </w:rPr>
        <w:t>4</w:t>
      </w:r>
      <w:r w:rsidR="00217490" w:rsidRPr="00DB298E">
        <w:t xml:space="preserve"> emissions. These cost values only encompass the electricity generation portion of the solution. Electricity costs for landfill methane flaring are estimated to be approximately half that of landfill gas to electricity systems (Damgaard </w:t>
      </w:r>
      <w:r w:rsidR="00217490" w:rsidRPr="00FC4613">
        <w:rPr>
          <w:i/>
        </w:rPr>
        <w:t>et al</w:t>
      </w:r>
      <w:r w:rsidR="00DB298E">
        <w:t>.</w:t>
      </w:r>
      <w:r w:rsidR="00217490" w:rsidRPr="00DB298E">
        <w:t xml:space="preserve">, 2011) and are also added into the final calculations. </w:t>
      </w:r>
      <w:r w:rsidRPr="00DB298E">
        <w:rPr>
          <w:bCs/>
        </w:rPr>
        <w:t xml:space="preserve">A lifetime capacity of </w:t>
      </w:r>
      <w:r w:rsidR="00247D42">
        <w:rPr>
          <w:bCs/>
        </w:rPr>
        <w:t>111,755</w:t>
      </w:r>
      <w:r w:rsidR="002054FC" w:rsidRPr="00DB298E">
        <w:rPr>
          <w:bCs/>
        </w:rPr>
        <w:t xml:space="preserve"> hours (around </w:t>
      </w:r>
      <w:r w:rsidR="00C3657E" w:rsidRPr="00DB298E">
        <w:rPr>
          <w:bCs/>
        </w:rPr>
        <w:t>1</w:t>
      </w:r>
      <w:r w:rsidR="00C3657E">
        <w:rPr>
          <w:bCs/>
        </w:rPr>
        <w:t>6</w:t>
      </w:r>
      <w:r w:rsidR="00C3657E" w:rsidRPr="00DB298E">
        <w:rPr>
          <w:bCs/>
        </w:rPr>
        <w:t xml:space="preserve"> </w:t>
      </w:r>
      <w:r w:rsidRPr="00DB298E">
        <w:rPr>
          <w:bCs/>
        </w:rPr>
        <w:t>years) was calculated depending on the average</w:t>
      </w:r>
      <w:r w:rsidRPr="00426538">
        <w:rPr>
          <w:bCs/>
        </w:rPr>
        <w:t xml:space="preserve"> </w:t>
      </w:r>
      <w:r w:rsidR="002054FC" w:rsidRPr="00426538">
        <w:rPr>
          <w:bCs/>
        </w:rPr>
        <w:t>powerplant annual use</w:t>
      </w:r>
      <w:r w:rsidRPr="00426538">
        <w:rPr>
          <w:bCs/>
        </w:rPr>
        <w:t>.</w:t>
      </w:r>
    </w:p>
    <w:p w14:paraId="25A8D100" w14:textId="04750E10" w:rsidR="00904A25" w:rsidRPr="00904A25" w:rsidRDefault="00904A25" w:rsidP="00904A25">
      <w:pPr>
        <w:rPr>
          <w:rFonts w:cs="Times New Roman"/>
          <w:bCs/>
        </w:rPr>
      </w:pPr>
      <w:r w:rsidRPr="00904A25">
        <w:rPr>
          <w:bCs/>
        </w:rPr>
        <w:t>No first cost learning rate is applied since this solution is already a mature technology (IRENA</w:t>
      </w:r>
      <w:r>
        <w:rPr>
          <w:bCs/>
        </w:rPr>
        <w:t xml:space="preserve">, </w:t>
      </w:r>
      <w:r w:rsidRPr="00904A25">
        <w:rPr>
          <w:bCs/>
        </w:rPr>
        <w:t xml:space="preserve">2013). Nevertheless, a technology development is </w:t>
      </w:r>
      <w:proofErr w:type="gramStart"/>
      <w:r w:rsidRPr="00904A25">
        <w:rPr>
          <w:bCs/>
        </w:rPr>
        <w:t>taken into account</w:t>
      </w:r>
      <w:proofErr w:type="gramEnd"/>
      <w:r w:rsidRPr="00904A25">
        <w:rPr>
          <w:bCs/>
        </w:rPr>
        <w:t xml:space="preserve"> through the increase in efficiency of the system modeled in the adoption and climate data.</w:t>
      </w:r>
    </w:p>
    <w:p w14:paraId="0D0A4F8C" w14:textId="1EFB2CFB" w:rsidR="00290D71" w:rsidRDefault="00290D71" w:rsidP="00EB247F">
      <w:pPr>
        <w:rPr>
          <w:rFonts w:cs="Times New Roman"/>
          <w:bCs/>
        </w:rPr>
      </w:pPr>
      <w:r w:rsidRPr="00426538">
        <w:rPr>
          <w:rFonts w:cs="Times New Roman"/>
          <w:bCs/>
        </w:rPr>
        <w:t>For the solution (</w:t>
      </w:r>
      <w:proofErr w:type="gramStart"/>
      <w:r w:rsidR="00B54259" w:rsidRPr="00FC4613">
        <w:rPr>
          <w:rFonts w:cs="Times New Roman"/>
          <w:bCs/>
          <w:i/>
        </w:rPr>
        <w:t>i.e.</w:t>
      </w:r>
      <w:proofErr w:type="gramEnd"/>
      <w:r w:rsidR="00B54259" w:rsidRPr="00FC4613">
        <w:rPr>
          <w:rFonts w:cs="Times New Roman"/>
          <w:bCs/>
          <w:i/>
        </w:rPr>
        <w:t xml:space="preserve"> </w:t>
      </w:r>
      <w:r w:rsidR="00217490">
        <w:rPr>
          <w:rFonts w:cs="Times New Roman"/>
          <w:bCs/>
        </w:rPr>
        <w:t>landfill methane capture</w:t>
      </w:r>
      <w:r w:rsidRPr="00426538">
        <w:rPr>
          <w:rFonts w:cs="Times New Roman"/>
          <w:bCs/>
        </w:rPr>
        <w:t xml:space="preserve">), the conventional current mix of fossil fuel electricity generation </w:t>
      </w:r>
      <w:r w:rsidRPr="00DB298E">
        <w:rPr>
          <w:rFonts w:cs="Times New Roman"/>
          <w:bCs/>
        </w:rPr>
        <w:t>technologies (coal, gas</w:t>
      </w:r>
      <w:r w:rsidR="00F4258D" w:rsidRPr="00DB298E">
        <w:rPr>
          <w:rFonts w:cs="Times New Roman"/>
          <w:bCs/>
        </w:rPr>
        <w:t>,</w:t>
      </w:r>
      <w:r w:rsidRPr="00DB298E">
        <w:rPr>
          <w:rFonts w:cs="Times New Roman"/>
          <w:bCs/>
        </w:rPr>
        <w:t xml:space="preserve"> and oil) replaced were identified. Costs and operation for both generation technologies (solution and conventional) were considered to obtain the differential result</w:t>
      </w:r>
      <w:r w:rsidR="00E978D4" w:rsidRPr="00DB298E">
        <w:rPr>
          <w:rFonts w:cs="Times New Roman"/>
          <w:bCs/>
        </w:rPr>
        <w:t>.</w:t>
      </w:r>
    </w:p>
    <w:p w14:paraId="24F968AF" w14:textId="3FB7EEBC" w:rsidR="00912F72" w:rsidRPr="00912F72" w:rsidRDefault="00912F72" w:rsidP="00EB247F">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588133B2" w14:textId="2AA059BE" w:rsidR="00B86FD0" w:rsidRPr="00DB298E" w:rsidRDefault="00721C7F" w:rsidP="00DD5F77">
      <w:r w:rsidRPr="00DB298E">
        <w:rPr>
          <w:rFonts w:cs="Times New Roman"/>
        </w:rPr>
        <w:t xml:space="preserve">A mean value of the data set range collected is assumed for installation costs of </w:t>
      </w:r>
      <w:r w:rsidR="00F95C31" w:rsidRPr="00DB298E">
        <w:rPr>
          <w:rFonts w:cs="Times New Roman"/>
        </w:rPr>
        <w:t>landfill methane capture</w:t>
      </w:r>
      <w:r w:rsidRPr="00DB298E">
        <w:rPr>
          <w:rFonts w:cs="Times New Roman"/>
        </w:rPr>
        <w:t xml:space="preserve"> systems </w:t>
      </w:r>
      <w:r w:rsidR="00290D71" w:rsidRPr="00DB298E">
        <w:rPr>
          <w:rFonts w:cs="Times New Roman"/>
        </w:rPr>
        <w:t>which results in a total first cost of US$</w:t>
      </w:r>
      <w:r w:rsidR="00426060" w:rsidRPr="00DB298E">
        <w:rPr>
          <w:rFonts w:cs="Times New Roman"/>
        </w:rPr>
        <w:t xml:space="preserve"> </w:t>
      </w:r>
      <w:r w:rsidR="00C3657E">
        <w:rPr>
          <w:rFonts w:cs="Times New Roman"/>
        </w:rPr>
        <w:t>2,110</w:t>
      </w:r>
      <w:r w:rsidR="00290D71" w:rsidRPr="00DB298E">
        <w:rPr>
          <w:rFonts w:cs="Times New Roman"/>
        </w:rPr>
        <w:t xml:space="preserve"> per kilowatt</w:t>
      </w:r>
      <w:r w:rsidR="00290D71" w:rsidRPr="00DB298E">
        <w:rPr>
          <w:rStyle w:val="FootnoteReference"/>
          <w:rFonts w:cs="Times New Roman"/>
        </w:rPr>
        <w:footnoteReference w:id="4"/>
      </w:r>
      <w:r w:rsidR="00290D71" w:rsidRPr="00DB298E">
        <w:rPr>
          <w:rFonts w:cs="Times New Roman"/>
        </w:rPr>
        <w:t>.</w:t>
      </w:r>
      <w:r w:rsidR="00B96AE0" w:rsidRPr="00DB298E">
        <w:t xml:space="preserve"> Additionally</w:t>
      </w:r>
      <w:r w:rsidR="00F4258D" w:rsidRPr="00DB298E">
        <w:t>,</w:t>
      </w:r>
      <w:r w:rsidR="00B96AE0" w:rsidRPr="00DB298E">
        <w:t xml:space="preserve"> a</w:t>
      </w:r>
      <w:r w:rsidR="00B96AE0" w:rsidRPr="00DB298E">
        <w:rPr>
          <w:bCs/>
        </w:rPr>
        <w:t xml:space="preserve"> </w:t>
      </w:r>
      <w:r w:rsidR="00B96AE0" w:rsidRPr="00DB298E">
        <w:t>discount rate is fixed at 9.</w:t>
      </w:r>
      <w:r w:rsidR="006C1E62">
        <w:t xml:space="preserve">68 </w:t>
      </w:r>
      <w:r w:rsidR="00B96AE0" w:rsidRPr="00DB298E">
        <w:t>percent appropriate</w:t>
      </w:r>
      <w:r w:rsidR="00B96AE0" w:rsidRPr="00DB298E">
        <w:rPr>
          <w:bCs/>
        </w:rPr>
        <w:t xml:space="preserve"> for utility-scale projects and use across all Drawdown electricity generation solutions with this level of agency</w:t>
      </w:r>
      <w:r w:rsidR="00910DE0" w:rsidRPr="00DB298E">
        <w:t xml:space="preserve">. </w:t>
      </w:r>
      <w:r w:rsidRPr="00DB298E">
        <w:t xml:space="preserve">Tables 2.2. and 2.3 depict the dataset ranges and the model inputs for the conventional and solution technologies. </w:t>
      </w:r>
    </w:p>
    <w:p w14:paraId="1521B01D" w14:textId="63A1FD59" w:rsidR="00D25FC7" w:rsidRPr="00426538"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58" w:name="_Toc44379351"/>
      <w:r w:rsidRPr="00426538">
        <w:t xml:space="preserve">Table </w:t>
      </w:r>
      <w:r w:rsidR="006C657B">
        <w:fldChar w:fldCharType="begin"/>
      </w:r>
      <w:r w:rsidR="006C657B">
        <w:instrText xml:space="preserve"> STYLEREF 1 \s </w:instrText>
      </w:r>
      <w:r w:rsidR="006C657B">
        <w:fldChar w:fldCharType="separate"/>
      </w:r>
      <w:r w:rsidRPr="00426538">
        <w:t>2</w:t>
      </w:r>
      <w:r w:rsidR="006C657B">
        <w:fldChar w:fldCharType="end"/>
      </w:r>
      <w:r w:rsidRPr="00426538">
        <w:t>.</w:t>
      </w:r>
      <w:r w:rsidR="006C657B">
        <w:fldChar w:fldCharType="begin"/>
      </w:r>
      <w:r w:rsidR="006C657B">
        <w:instrText xml:space="preserve"> SEQ Table \* ARABIC \s 1 </w:instrText>
      </w:r>
      <w:r w:rsidR="006C657B">
        <w:fldChar w:fldCharType="separate"/>
      </w:r>
      <w:r w:rsidRPr="00426538">
        <w:t>2</w:t>
      </w:r>
      <w:r w:rsidR="006C657B">
        <w:fldChar w:fldCharType="end"/>
      </w:r>
      <w:r w:rsidRPr="00426538">
        <w:t xml:space="preserve"> Financial Inputs </w:t>
      </w:r>
      <w:r w:rsidR="009C0F77" w:rsidRPr="00426538">
        <w:t xml:space="preserve">for </w:t>
      </w:r>
      <w:r w:rsidRPr="00426538">
        <w:t>Conventional Technologies</w:t>
      </w:r>
      <w:bookmarkEnd w:id="58"/>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426538" w14:paraId="5EBC0DC9" w14:textId="77777777" w:rsidTr="00E978D4">
        <w:trPr>
          <w:trHeight w:val="1154"/>
          <w:jc w:val="center"/>
        </w:trPr>
        <w:tc>
          <w:tcPr>
            <w:tcW w:w="1221" w:type="pct"/>
            <w:shd w:val="clear" w:color="auto" w:fill="4F81BD" w:themeFill="accent1"/>
            <w:vAlign w:val="center"/>
          </w:tcPr>
          <w:p w14:paraId="74E672A4" w14:textId="77777777" w:rsidR="00910DE0" w:rsidRPr="00426538"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426538" w:rsidRDefault="00910DE0" w:rsidP="009A4D96">
            <w:pPr>
              <w:spacing w:after="180" w:line="240" w:lineRule="auto"/>
              <w:jc w:val="center"/>
              <w:rPr>
                <w:b/>
                <w:bCs/>
                <w:sz w:val="20"/>
                <w:szCs w:val="20"/>
              </w:rPr>
            </w:pPr>
            <w:r w:rsidRPr="00426538">
              <w:rPr>
                <w:b/>
                <w:bCs/>
                <w:color w:val="FFFFFF" w:themeColor="background1"/>
                <w:sz w:val="20"/>
                <w:szCs w:val="20"/>
              </w:rPr>
              <w:t>Units</w:t>
            </w:r>
          </w:p>
        </w:tc>
        <w:tc>
          <w:tcPr>
            <w:tcW w:w="861" w:type="pct"/>
            <w:shd w:val="clear" w:color="auto" w:fill="4F81BD" w:themeFill="accent1"/>
            <w:vAlign w:val="center"/>
          </w:tcPr>
          <w:p w14:paraId="0418DADA" w14:textId="42CB0C28"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912F72" w:rsidRPr="00426538" w14:paraId="224D399B" w14:textId="77777777" w:rsidTr="00E978D4">
        <w:trPr>
          <w:trHeight w:val="149"/>
          <w:jc w:val="center"/>
        </w:trPr>
        <w:tc>
          <w:tcPr>
            <w:tcW w:w="1221" w:type="pct"/>
            <w:vAlign w:val="center"/>
          </w:tcPr>
          <w:p w14:paraId="400D3B56" w14:textId="2BBC0E29" w:rsidR="00912F72" w:rsidRPr="00426538" w:rsidRDefault="00912F72" w:rsidP="00912F72">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51B023C0" w:rsidR="00912F72" w:rsidRPr="00426538" w:rsidRDefault="00912F72" w:rsidP="00912F72">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3BA6AC2B" w:rsidR="00912F72" w:rsidRPr="006D6DEA" w:rsidRDefault="006C1E62" w:rsidP="00912F72">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470.5 – 3,101</w:t>
            </w:r>
          </w:p>
        </w:tc>
        <w:tc>
          <w:tcPr>
            <w:tcW w:w="861" w:type="pct"/>
            <w:vAlign w:val="center"/>
          </w:tcPr>
          <w:p w14:paraId="6782A95B" w14:textId="3D296086" w:rsidR="00912F72" w:rsidRPr="006D6DEA" w:rsidRDefault="006C1E62" w:rsidP="00912F72">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1,786</w:t>
            </w:r>
          </w:p>
        </w:tc>
        <w:tc>
          <w:tcPr>
            <w:tcW w:w="617" w:type="pct"/>
            <w:vAlign w:val="center"/>
          </w:tcPr>
          <w:p w14:paraId="1AA7E7F8" w14:textId="3B58C5AB"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3BF4A1EC"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8</w:t>
            </w:r>
          </w:p>
        </w:tc>
      </w:tr>
      <w:tr w:rsidR="00CB1077" w:rsidRPr="00426538" w14:paraId="29BBD18C" w14:textId="77777777" w:rsidTr="00E978D4">
        <w:trPr>
          <w:trHeight w:val="583"/>
          <w:jc w:val="center"/>
        </w:trPr>
        <w:tc>
          <w:tcPr>
            <w:tcW w:w="1221" w:type="pct"/>
            <w:vAlign w:val="center"/>
          </w:tcPr>
          <w:p w14:paraId="696E0629" w14:textId="6B3B8473" w:rsidR="00CB1077" w:rsidRPr="00426538" w:rsidRDefault="00CB1077" w:rsidP="00CB1077">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0D08056C" w:rsidR="00CB1077" w:rsidRPr="00426538" w:rsidRDefault="00CB1077" w:rsidP="00CB1077">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60D30A54"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1B401667"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34.65</w:t>
            </w:r>
          </w:p>
        </w:tc>
        <w:tc>
          <w:tcPr>
            <w:tcW w:w="617" w:type="pct"/>
            <w:vAlign w:val="center"/>
          </w:tcPr>
          <w:p w14:paraId="62C158C3" w14:textId="015D6981" w:rsidR="00CB1077" w:rsidRPr="006D6DEA" w:rsidRDefault="00CB1077" w:rsidP="00CB1077">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444B6AA4"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highlight w:val="lightGray"/>
              </w:rPr>
              <w:t>4</w:t>
            </w:r>
          </w:p>
        </w:tc>
      </w:tr>
      <w:tr w:rsidR="00CB1077" w:rsidRPr="00426538" w14:paraId="789E9F95" w14:textId="77777777" w:rsidTr="00E978D4">
        <w:trPr>
          <w:trHeight w:val="149"/>
          <w:jc w:val="center"/>
        </w:trPr>
        <w:tc>
          <w:tcPr>
            <w:tcW w:w="1221" w:type="pct"/>
            <w:vAlign w:val="center"/>
          </w:tcPr>
          <w:p w14:paraId="564B7DFA" w14:textId="786F64F5" w:rsidR="00CB1077" w:rsidRPr="00426538" w:rsidRDefault="00CB1077" w:rsidP="00CB1077">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448F4DE6" w:rsidR="00CB1077" w:rsidRPr="00426538" w:rsidRDefault="00CB1077" w:rsidP="00CB1077">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13B923C6"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0.001</w:t>
            </w:r>
            <w:r>
              <w:rPr>
                <w:rFonts w:eastAsia="Helvetica,Times New Roman" w:cstheme="minorHAnsi"/>
                <w:color w:val="000000" w:themeColor="text1"/>
                <w:sz w:val="20"/>
                <w:szCs w:val="20"/>
              </w:rPr>
              <w:t>6</w:t>
            </w:r>
            <w:r w:rsidRPr="00E01103">
              <w:rPr>
                <w:rFonts w:eastAsia="Helvetica,Times New Roman" w:cstheme="minorHAnsi"/>
                <w:color w:val="000000" w:themeColor="text1"/>
                <w:sz w:val="20"/>
                <w:szCs w:val="20"/>
              </w:rPr>
              <w:t xml:space="preserve"> – 0.00</w:t>
            </w:r>
            <w:r>
              <w:rPr>
                <w:rFonts w:eastAsia="Helvetica,Times New Roman" w:cstheme="minorHAnsi"/>
                <w:color w:val="000000" w:themeColor="text1"/>
                <w:sz w:val="20"/>
                <w:szCs w:val="20"/>
              </w:rPr>
              <w:t>8</w:t>
            </w:r>
          </w:p>
        </w:tc>
        <w:tc>
          <w:tcPr>
            <w:tcW w:w="861" w:type="pct"/>
            <w:vAlign w:val="center"/>
          </w:tcPr>
          <w:p w14:paraId="2C205561" w14:textId="27250CEE"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0.0048</w:t>
            </w:r>
          </w:p>
        </w:tc>
        <w:tc>
          <w:tcPr>
            <w:tcW w:w="617" w:type="pct"/>
            <w:vAlign w:val="center"/>
          </w:tcPr>
          <w:p w14:paraId="6F7826B4" w14:textId="670CDC76" w:rsidR="00CB1077" w:rsidRPr="006D6DEA" w:rsidRDefault="00CB1077" w:rsidP="00CB1077">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75F7172A"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highlight w:val="lightGray"/>
              </w:rPr>
              <w:t>8</w:t>
            </w:r>
          </w:p>
        </w:tc>
      </w:tr>
      <w:tr w:rsidR="00912F72" w:rsidRPr="00426538" w14:paraId="4CC8EC27" w14:textId="77777777" w:rsidTr="006C1E62">
        <w:trPr>
          <w:trHeight w:val="149"/>
          <w:jc w:val="center"/>
        </w:trPr>
        <w:tc>
          <w:tcPr>
            <w:tcW w:w="1221" w:type="pct"/>
            <w:vAlign w:val="center"/>
          </w:tcPr>
          <w:p w14:paraId="45834DD9" w14:textId="3CFC8108" w:rsidR="00912F72" w:rsidRPr="00426538" w:rsidRDefault="00912F72" w:rsidP="00912F72">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113F596D" w:rsidR="00912F72" w:rsidRPr="00426538" w:rsidRDefault="00912F72" w:rsidP="00912F72">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26EF04A7" w:rsidR="00912F72" w:rsidRPr="00FC4613" w:rsidRDefault="00912F72" w:rsidP="005E122C">
            <w:pPr>
              <w:spacing w:after="180" w:line="240" w:lineRule="auto"/>
              <w:jc w:val="center"/>
              <w:rPr>
                <w:rFonts w:eastAsia="Helvetica,Times New Roman" w:cstheme="minorHAnsi"/>
                <w:color w:val="000000" w:themeColor="text1"/>
                <w:sz w:val="20"/>
                <w:szCs w:val="20"/>
              </w:rPr>
            </w:pPr>
          </w:p>
        </w:tc>
        <w:tc>
          <w:tcPr>
            <w:tcW w:w="861" w:type="pct"/>
            <w:vAlign w:val="center"/>
          </w:tcPr>
          <w:p w14:paraId="78F04F8B" w14:textId="6CE2A92D" w:rsidR="00912F72" w:rsidRPr="006D6DEA" w:rsidRDefault="00CB1077" w:rsidP="00912F72">
            <w:pPr>
              <w:spacing w:after="180" w:line="240" w:lineRule="auto"/>
              <w:jc w:val="center"/>
              <w:rPr>
                <w:rFonts w:eastAsia="Helvetica,Times New Roman" w:cstheme="minorHAnsi"/>
                <w:b/>
                <w:color w:val="000000" w:themeColor="text1"/>
                <w:sz w:val="20"/>
                <w:szCs w:val="20"/>
                <w:highlight w:val="lightGray"/>
              </w:rPr>
            </w:pPr>
            <w:r>
              <w:rPr>
                <w:rFonts w:eastAsia="Helvetica,Times New Roman" w:cstheme="minorHAnsi"/>
                <w:color w:val="000000" w:themeColor="text1"/>
                <w:sz w:val="20"/>
                <w:szCs w:val="20"/>
              </w:rPr>
              <w:t>0.</w:t>
            </w:r>
            <w:r w:rsidR="006C1E62">
              <w:rPr>
                <w:rFonts w:eastAsia="Helvetica,Times New Roman" w:cstheme="minorHAnsi"/>
                <w:color w:val="000000" w:themeColor="text1"/>
                <w:sz w:val="20"/>
                <w:szCs w:val="20"/>
              </w:rPr>
              <w:t>0492</w:t>
            </w:r>
          </w:p>
        </w:tc>
        <w:tc>
          <w:tcPr>
            <w:tcW w:w="617" w:type="pct"/>
            <w:shd w:val="clear" w:color="auto" w:fill="auto"/>
            <w:vAlign w:val="center"/>
          </w:tcPr>
          <w:p w14:paraId="362873EB" w14:textId="442282C1" w:rsidR="00912F72" w:rsidRPr="006D6DEA" w:rsidRDefault="006C1E62" w:rsidP="00912F72">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w:t>
            </w:r>
          </w:p>
        </w:tc>
        <w:tc>
          <w:tcPr>
            <w:tcW w:w="579" w:type="pct"/>
            <w:shd w:val="clear" w:color="auto" w:fill="auto"/>
            <w:vAlign w:val="center"/>
          </w:tcPr>
          <w:p w14:paraId="48F3D1EA" w14:textId="1DC96672"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1</w:t>
            </w:r>
          </w:p>
        </w:tc>
      </w:tr>
      <w:tr w:rsidR="00912F72" w:rsidRPr="00426538" w14:paraId="3AAC1C5A" w14:textId="77777777" w:rsidTr="00E978D4">
        <w:trPr>
          <w:trHeight w:val="149"/>
          <w:jc w:val="center"/>
        </w:trPr>
        <w:tc>
          <w:tcPr>
            <w:tcW w:w="1221" w:type="pct"/>
            <w:vAlign w:val="center"/>
          </w:tcPr>
          <w:p w14:paraId="3A181F58" w14:textId="64C8E714" w:rsidR="00912F72" w:rsidRPr="00426538" w:rsidRDefault="00912F72" w:rsidP="00912F72">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1961F9B0" w:rsidR="00912F72" w:rsidRPr="00426538" w:rsidRDefault="00912F72" w:rsidP="00912F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p>
        </w:tc>
        <w:tc>
          <w:tcPr>
            <w:tcW w:w="861" w:type="pct"/>
            <w:vAlign w:val="center"/>
          </w:tcPr>
          <w:p w14:paraId="28DF6EBE" w14:textId="5029CD70"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p>
        </w:tc>
        <w:tc>
          <w:tcPr>
            <w:tcW w:w="579" w:type="pct"/>
            <w:shd w:val="clear" w:color="auto" w:fill="F2F2F2" w:themeFill="background1" w:themeFillShade="F2"/>
            <w:vAlign w:val="center"/>
          </w:tcPr>
          <w:p w14:paraId="353483AC" w14:textId="1FAC57D3"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p>
        </w:tc>
      </w:tr>
    </w:tbl>
    <w:p w14:paraId="7E13702C" w14:textId="77777777" w:rsidR="00D25FC7" w:rsidRPr="00426538" w:rsidRDefault="00D25FC7" w:rsidP="00EB247F">
      <w:pPr>
        <w:rPr>
          <w:bCs/>
          <w:sz w:val="21"/>
          <w:szCs w:val="21"/>
        </w:rPr>
      </w:pPr>
    </w:p>
    <w:p w14:paraId="2A309D69" w14:textId="694A4D33" w:rsidR="0021082B" w:rsidRPr="00426538"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59" w:name="_Toc44379352"/>
      <w:r w:rsidRPr="00426538">
        <w:t xml:space="preserve">Table </w:t>
      </w:r>
      <w:r w:rsidR="006C657B">
        <w:fldChar w:fldCharType="begin"/>
      </w:r>
      <w:r w:rsidR="006C657B">
        <w:instrText xml:space="preserve"> STYLEREF 1 \s </w:instrText>
      </w:r>
      <w:r w:rsidR="006C657B">
        <w:fldChar w:fldCharType="separate"/>
      </w:r>
      <w:r w:rsidR="00492F5E" w:rsidRPr="00426538">
        <w:t>2</w:t>
      </w:r>
      <w:r w:rsidR="006C657B">
        <w:fldChar w:fldCharType="end"/>
      </w:r>
      <w:r w:rsidR="00492F5E" w:rsidRPr="00426538">
        <w:t>.</w:t>
      </w:r>
      <w:r w:rsidR="00F4258D" w:rsidRPr="00426538">
        <w:rPr>
          <w:noProof/>
        </w:rPr>
        <w:fldChar w:fldCharType="begin"/>
      </w:r>
      <w:r w:rsidR="00F4258D" w:rsidRPr="00426538">
        <w:rPr>
          <w:noProof/>
        </w:rPr>
        <w:instrText xml:space="preserve"> SEQ Table \* ARABIC \s 1 </w:instrText>
      </w:r>
      <w:r w:rsidR="00F4258D" w:rsidRPr="00426538">
        <w:rPr>
          <w:noProof/>
        </w:rPr>
        <w:fldChar w:fldCharType="separate"/>
      </w:r>
      <w:r w:rsidR="00D25FC7" w:rsidRPr="00426538">
        <w:rPr>
          <w:noProof/>
        </w:rPr>
        <w:t>3</w:t>
      </w:r>
      <w:r w:rsidR="00F4258D" w:rsidRPr="00426538">
        <w:rPr>
          <w:noProof/>
        </w:rPr>
        <w:fldChar w:fldCharType="end"/>
      </w:r>
      <w:r w:rsidRPr="00426538">
        <w:t xml:space="preserve"> Financial Inputs</w:t>
      </w:r>
      <w:r w:rsidR="00D25FC7" w:rsidRPr="00426538">
        <w:t xml:space="preserve"> </w:t>
      </w:r>
      <w:r w:rsidR="009C0F77" w:rsidRPr="00426538">
        <w:t xml:space="preserve">for </w:t>
      </w:r>
      <w:r w:rsidR="00D25FC7" w:rsidRPr="00426538">
        <w:t>Solution</w:t>
      </w:r>
      <w:bookmarkEnd w:id="59"/>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426538" w14:paraId="7E18B658" w14:textId="77777777" w:rsidTr="005C77F5">
        <w:trPr>
          <w:trHeight w:val="1163"/>
          <w:jc w:val="center"/>
        </w:trPr>
        <w:tc>
          <w:tcPr>
            <w:tcW w:w="1220" w:type="pct"/>
            <w:shd w:val="clear" w:color="auto" w:fill="4F81BD" w:themeFill="accent1"/>
            <w:vAlign w:val="center"/>
          </w:tcPr>
          <w:p w14:paraId="26137DA0" w14:textId="77777777" w:rsidR="00910DE0" w:rsidRPr="00426538"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426538" w:rsidRDefault="00910DE0" w:rsidP="009A4D96">
            <w:pPr>
              <w:spacing w:after="180" w:line="240" w:lineRule="auto"/>
              <w:jc w:val="center"/>
              <w:rPr>
                <w:b/>
                <w:bCs/>
                <w:sz w:val="20"/>
                <w:szCs w:val="20"/>
              </w:rPr>
            </w:pPr>
            <w:r w:rsidRPr="00426538">
              <w:rPr>
                <w:b/>
                <w:bCs/>
                <w:color w:val="FFFFFF" w:themeColor="background1"/>
                <w:sz w:val="20"/>
                <w:szCs w:val="20"/>
              </w:rPr>
              <w:t>Units</w:t>
            </w:r>
          </w:p>
        </w:tc>
        <w:tc>
          <w:tcPr>
            <w:tcW w:w="985" w:type="pct"/>
            <w:shd w:val="clear" w:color="auto" w:fill="4F81BD" w:themeFill="accent1"/>
            <w:vAlign w:val="center"/>
          </w:tcPr>
          <w:p w14:paraId="75A978E1" w14:textId="1BF0E92A"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910DE0" w:rsidRPr="00426538" w14:paraId="2A056D67" w14:textId="77777777" w:rsidTr="005C77F5">
        <w:trPr>
          <w:trHeight w:val="392"/>
          <w:jc w:val="center"/>
        </w:trPr>
        <w:tc>
          <w:tcPr>
            <w:tcW w:w="1220" w:type="pct"/>
            <w:vAlign w:val="center"/>
          </w:tcPr>
          <w:p w14:paraId="48F73B69" w14:textId="57830196" w:rsidR="00910DE0" w:rsidRPr="00426538" w:rsidRDefault="00910DE0" w:rsidP="009A4D96">
            <w:pPr>
              <w:spacing w:after="180" w:line="240" w:lineRule="auto"/>
              <w:jc w:val="center"/>
              <w:rPr>
                <w:color w:val="000000" w:themeColor="text1"/>
                <w:sz w:val="20"/>
                <w:szCs w:val="20"/>
              </w:rPr>
            </w:pPr>
            <w:r w:rsidRPr="00426538">
              <w:rPr>
                <w:color w:val="000000" w:themeColor="text1"/>
                <w:sz w:val="20"/>
                <w:szCs w:val="20"/>
              </w:rPr>
              <w:t>First costs (Solution)</w:t>
            </w:r>
          </w:p>
        </w:tc>
        <w:tc>
          <w:tcPr>
            <w:tcW w:w="862" w:type="pct"/>
            <w:vAlign w:val="center"/>
          </w:tcPr>
          <w:p w14:paraId="39F98CF2" w14:textId="6EE981FC" w:rsidR="00910DE0" w:rsidRPr="00426538" w:rsidRDefault="00910DE0" w:rsidP="000E568F">
            <w:pPr>
              <w:spacing w:after="180" w:line="240" w:lineRule="auto"/>
              <w:jc w:val="center"/>
              <w:rPr>
                <w:rFonts w:eastAsia="Helvetica,Times New Roman" w:cstheme="minorHAnsi"/>
                <w:sz w:val="20"/>
                <w:szCs w:val="20"/>
              </w:rPr>
            </w:pPr>
            <w:r w:rsidRPr="00426538">
              <w:rPr>
                <w:bCs/>
                <w:i/>
                <w:sz w:val="20"/>
                <w:szCs w:val="20"/>
              </w:rPr>
              <w:t>US$2014/kW</w:t>
            </w:r>
          </w:p>
        </w:tc>
        <w:tc>
          <w:tcPr>
            <w:tcW w:w="985" w:type="pct"/>
            <w:vAlign w:val="center"/>
          </w:tcPr>
          <w:p w14:paraId="0AA3AF19" w14:textId="405A3694" w:rsidR="00426060" w:rsidRPr="006C1E62" w:rsidRDefault="00DB298E"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1,</w:t>
            </w:r>
            <w:r w:rsidR="00241ED7" w:rsidRPr="006C1E62">
              <w:rPr>
                <w:rFonts w:eastAsia="Helvetica,Times New Roman" w:cstheme="minorHAnsi"/>
                <w:sz w:val="20"/>
                <w:szCs w:val="20"/>
              </w:rPr>
              <w:t xml:space="preserve">617 </w:t>
            </w:r>
            <w:r w:rsidRPr="006C1E62">
              <w:rPr>
                <w:rFonts w:eastAsia="Helvetica,Times New Roman" w:cstheme="minorHAnsi"/>
                <w:sz w:val="20"/>
                <w:szCs w:val="20"/>
              </w:rPr>
              <w:t>– 2,</w:t>
            </w:r>
            <w:r w:rsidR="00241ED7" w:rsidRPr="006C1E62">
              <w:rPr>
                <w:rFonts w:eastAsia="Helvetica,Times New Roman" w:cstheme="minorHAnsi"/>
                <w:sz w:val="20"/>
                <w:szCs w:val="20"/>
              </w:rPr>
              <w:t>603</w:t>
            </w:r>
          </w:p>
        </w:tc>
        <w:tc>
          <w:tcPr>
            <w:tcW w:w="738" w:type="pct"/>
            <w:vAlign w:val="center"/>
          </w:tcPr>
          <w:p w14:paraId="448110A6" w14:textId="70667822" w:rsidR="00426060"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2,110</w:t>
            </w:r>
          </w:p>
        </w:tc>
        <w:tc>
          <w:tcPr>
            <w:tcW w:w="617" w:type="pct"/>
            <w:vAlign w:val="center"/>
          </w:tcPr>
          <w:p w14:paraId="26687D7C" w14:textId="5FECA96D" w:rsidR="00426060"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16</w:t>
            </w:r>
          </w:p>
        </w:tc>
        <w:tc>
          <w:tcPr>
            <w:tcW w:w="578" w:type="pct"/>
            <w:vAlign w:val="center"/>
          </w:tcPr>
          <w:p w14:paraId="11A2B4F9" w14:textId="152C9663" w:rsidR="00426060"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6</w:t>
            </w:r>
          </w:p>
        </w:tc>
      </w:tr>
      <w:tr w:rsidR="00910DE0" w:rsidRPr="00426538" w14:paraId="7FBD7FC3" w14:textId="77777777" w:rsidTr="005C77F5">
        <w:trPr>
          <w:trHeight w:val="906"/>
          <w:jc w:val="center"/>
        </w:trPr>
        <w:tc>
          <w:tcPr>
            <w:tcW w:w="1220" w:type="pct"/>
            <w:vAlign w:val="center"/>
          </w:tcPr>
          <w:p w14:paraId="58BCEFDE" w14:textId="0A040647" w:rsidR="00910DE0" w:rsidRPr="00426538" w:rsidRDefault="00910DE0" w:rsidP="009A4D96">
            <w:pPr>
              <w:spacing w:after="180" w:line="240" w:lineRule="auto"/>
              <w:jc w:val="center"/>
              <w:rPr>
                <w:color w:val="000000" w:themeColor="text1"/>
                <w:sz w:val="20"/>
                <w:szCs w:val="20"/>
              </w:rPr>
            </w:pPr>
            <w:r w:rsidRPr="00426538">
              <w:rPr>
                <w:color w:val="000000" w:themeColor="text1"/>
                <w:sz w:val="20"/>
                <w:szCs w:val="20"/>
              </w:rPr>
              <w:t>Fixed Operation and Maintenance Costs (</w:t>
            </w:r>
            <w:r w:rsidR="00E978D4" w:rsidRPr="00426538">
              <w:rPr>
                <w:color w:val="000000" w:themeColor="text1"/>
                <w:sz w:val="20"/>
                <w:szCs w:val="20"/>
              </w:rPr>
              <w:t>Solution</w:t>
            </w:r>
            <w:r w:rsidRPr="00426538">
              <w:rPr>
                <w:color w:val="000000" w:themeColor="text1"/>
                <w:sz w:val="20"/>
                <w:szCs w:val="20"/>
              </w:rPr>
              <w:t>)</w:t>
            </w:r>
          </w:p>
        </w:tc>
        <w:tc>
          <w:tcPr>
            <w:tcW w:w="862" w:type="pct"/>
            <w:vAlign w:val="center"/>
          </w:tcPr>
          <w:p w14:paraId="794FCD2A" w14:textId="0F2C8721" w:rsidR="00910DE0" w:rsidRPr="00426538" w:rsidRDefault="00910DE0" w:rsidP="000E568F">
            <w:pPr>
              <w:spacing w:after="180" w:line="240" w:lineRule="auto"/>
              <w:jc w:val="center"/>
              <w:rPr>
                <w:rFonts w:eastAsia="Helvetica,Times New Roman" w:cstheme="minorHAnsi"/>
                <w:sz w:val="20"/>
                <w:szCs w:val="20"/>
              </w:rPr>
            </w:pPr>
            <w:r w:rsidRPr="00426538">
              <w:rPr>
                <w:bCs/>
                <w:i/>
                <w:sz w:val="20"/>
                <w:szCs w:val="20"/>
              </w:rPr>
              <w:t>US$2014/kW</w:t>
            </w:r>
          </w:p>
        </w:tc>
        <w:tc>
          <w:tcPr>
            <w:tcW w:w="985" w:type="pct"/>
            <w:vAlign w:val="center"/>
          </w:tcPr>
          <w:p w14:paraId="4F470140" w14:textId="022289F9" w:rsidR="00426060"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153.5</w:t>
            </w:r>
            <w:r w:rsidR="00DB298E" w:rsidRPr="006C1E62">
              <w:rPr>
                <w:rFonts w:eastAsia="Helvetica,Times New Roman" w:cstheme="minorHAnsi"/>
                <w:sz w:val="20"/>
                <w:szCs w:val="20"/>
              </w:rPr>
              <w:t xml:space="preserve"> – </w:t>
            </w:r>
            <w:r w:rsidRPr="006C1E62">
              <w:rPr>
                <w:rFonts w:eastAsia="Helvetica,Times New Roman" w:cstheme="minorHAnsi"/>
                <w:sz w:val="20"/>
                <w:szCs w:val="20"/>
              </w:rPr>
              <w:t>349.9</w:t>
            </w:r>
          </w:p>
        </w:tc>
        <w:tc>
          <w:tcPr>
            <w:tcW w:w="738" w:type="pct"/>
            <w:vAlign w:val="center"/>
          </w:tcPr>
          <w:p w14:paraId="7207DC06" w14:textId="67381208" w:rsidR="00ED06E8"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251.7</w:t>
            </w:r>
          </w:p>
        </w:tc>
        <w:tc>
          <w:tcPr>
            <w:tcW w:w="617" w:type="pct"/>
            <w:vAlign w:val="center"/>
          </w:tcPr>
          <w:p w14:paraId="3290C1F9" w14:textId="0213C710" w:rsidR="00ED06E8"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16</w:t>
            </w:r>
          </w:p>
        </w:tc>
        <w:tc>
          <w:tcPr>
            <w:tcW w:w="578" w:type="pct"/>
            <w:vAlign w:val="center"/>
          </w:tcPr>
          <w:p w14:paraId="766E4798" w14:textId="4BC86DBB" w:rsidR="00ED06E8" w:rsidRPr="006C1E62" w:rsidRDefault="00241ED7" w:rsidP="000E568F">
            <w:pPr>
              <w:spacing w:after="180" w:line="240" w:lineRule="auto"/>
              <w:jc w:val="center"/>
              <w:rPr>
                <w:rFonts w:eastAsia="Helvetica,Times New Roman" w:cstheme="minorHAnsi"/>
                <w:sz w:val="20"/>
                <w:szCs w:val="20"/>
              </w:rPr>
            </w:pPr>
            <w:r w:rsidRPr="006C1E62">
              <w:rPr>
                <w:rFonts w:eastAsia="Helvetica,Times New Roman" w:cstheme="minorHAnsi"/>
                <w:sz w:val="20"/>
                <w:szCs w:val="20"/>
              </w:rPr>
              <w:t>5</w:t>
            </w:r>
          </w:p>
        </w:tc>
      </w:tr>
      <w:tr w:rsidR="00DB298E" w:rsidRPr="00426538" w14:paraId="656B5B50" w14:textId="77777777" w:rsidTr="006D6DEA">
        <w:trPr>
          <w:trHeight w:val="99"/>
          <w:jc w:val="center"/>
        </w:trPr>
        <w:tc>
          <w:tcPr>
            <w:tcW w:w="1220" w:type="pct"/>
            <w:vAlign w:val="center"/>
          </w:tcPr>
          <w:p w14:paraId="22112A5D" w14:textId="1C7163AD" w:rsidR="00DB298E" w:rsidRPr="00426538" w:rsidRDefault="00DB298E" w:rsidP="00DB298E">
            <w:pPr>
              <w:spacing w:after="180" w:line="240" w:lineRule="auto"/>
              <w:jc w:val="center"/>
              <w:rPr>
                <w:color w:val="000000" w:themeColor="text1"/>
                <w:sz w:val="20"/>
                <w:szCs w:val="20"/>
              </w:rPr>
            </w:pPr>
            <w:r w:rsidRPr="00426538">
              <w:rPr>
                <w:color w:val="000000" w:themeColor="text1"/>
                <w:sz w:val="20"/>
                <w:szCs w:val="20"/>
              </w:rPr>
              <w:t>Variable Operation and Maintenance Costs (Solution)</w:t>
            </w:r>
          </w:p>
        </w:tc>
        <w:tc>
          <w:tcPr>
            <w:tcW w:w="862" w:type="pct"/>
            <w:vAlign w:val="center"/>
          </w:tcPr>
          <w:p w14:paraId="079305EF" w14:textId="06FEAD19" w:rsidR="00DB298E" w:rsidRPr="00426538" w:rsidRDefault="00DB298E" w:rsidP="00DB298E">
            <w:pPr>
              <w:spacing w:after="180" w:line="240" w:lineRule="auto"/>
              <w:jc w:val="center"/>
              <w:rPr>
                <w:rStyle w:val="CommentReference"/>
                <w:sz w:val="20"/>
                <w:szCs w:val="20"/>
              </w:rPr>
            </w:pPr>
            <w:r w:rsidRPr="00426538">
              <w:rPr>
                <w:bCs/>
                <w:i/>
                <w:sz w:val="20"/>
                <w:szCs w:val="20"/>
              </w:rPr>
              <w:t>US$2014/kWh</w:t>
            </w:r>
          </w:p>
        </w:tc>
        <w:tc>
          <w:tcPr>
            <w:tcW w:w="985" w:type="pct"/>
            <w:shd w:val="clear" w:color="auto" w:fill="F2F2F2" w:themeFill="background1" w:themeFillShade="F2"/>
            <w:vAlign w:val="center"/>
          </w:tcPr>
          <w:p w14:paraId="2E5754A1" w14:textId="74D9CA42" w:rsidR="00DB298E" w:rsidRPr="00DB298E" w:rsidRDefault="00DB298E" w:rsidP="00DB298E">
            <w:pPr>
              <w:spacing w:after="180" w:line="240" w:lineRule="auto"/>
              <w:jc w:val="center"/>
              <w:rPr>
                <w:rFonts w:eastAsia="Helvetica,Times New Roman" w:cstheme="minorHAnsi"/>
                <w:color w:val="000000" w:themeColor="text1"/>
                <w:sz w:val="20"/>
                <w:szCs w:val="20"/>
              </w:rPr>
            </w:pPr>
          </w:p>
        </w:tc>
        <w:tc>
          <w:tcPr>
            <w:tcW w:w="738" w:type="pct"/>
            <w:shd w:val="clear" w:color="auto" w:fill="F2F2F2" w:themeFill="background1" w:themeFillShade="F2"/>
            <w:vAlign w:val="center"/>
          </w:tcPr>
          <w:p w14:paraId="67565DCE" w14:textId="62313D09" w:rsidR="00DB298E" w:rsidRPr="00DB298E" w:rsidRDefault="00DB298E" w:rsidP="00DB298E">
            <w:pPr>
              <w:spacing w:line="240" w:lineRule="auto"/>
              <w:jc w:val="center"/>
              <w:rPr>
                <w:rFonts w:eastAsia="Helvetica,Times New Roman" w:cstheme="minorHAnsi"/>
                <w:color w:val="000000" w:themeColor="text1"/>
                <w:sz w:val="20"/>
                <w:szCs w:val="20"/>
              </w:rPr>
            </w:pPr>
          </w:p>
        </w:tc>
        <w:tc>
          <w:tcPr>
            <w:tcW w:w="617" w:type="pct"/>
            <w:shd w:val="clear" w:color="auto" w:fill="F2F2F2" w:themeFill="background1" w:themeFillShade="F2"/>
            <w:vAlign w:val="center"/>
          </w:tcPr>
          <w:p w14:paraId="7759A650" w14:textId="2A7E3D06" w:rsidR="00DB298E" w:rsidRPr="00DB298E" w:rsidRDefault="00DB298E" w:rsidP="00DB298E">
            <w:pPr>
              <w:spacing w:after="180" w:line="240" w:lineRule="auto"/>
              <w:jc w:val="center"/>
              <w:rPr>
                <w:rFonts w:eastAsia="Helvetica,Times New Roman" w:cstheme="minorHAnsi"/>
                <w:color w:val="000000" w:themeColor="text1"/>
                <w:sz w:val="20"/>
                <w:szCs w:val="20"/>
              </w:rPr>
            </w:pPr>
          </w:p>
        </w:tc>
        <w:tc>
          <w:tcPr>
            <w:tcW w:w="578" w:type="pct"/>
            <w:shd w:val="clear" w:color="auto" w:fill="F2F2F2" w:themeFill="background1" w:themeFillShade="F2"/>
            <w:vAlign w:val="center"/>
          </w:tcPr>
          <w:p w14:paraId="454E3C47" w14:textId="47F7C6C7" w:rsidR="00DB298E" w:rsidRPr="00DB298E" w:rsidRDefault="00DB298E" w:rsidP="00DB298E">
            <w:pPr>
              <w:spacing w:after="180" w:line="240" w:lineRule="auto"/>
              <w:jc w:val="center"/>
              <w:rPr>
                <w:rFonts w:eastAsia="Helvetica,Times New Roman" w:cstheme="minorHAnsi"/>
                <w:color w:val="000000" w:themeColor="text1"/>
                <w:sz w:val="20"/>
                <w:szCs w:val="20"/>
              </w:rPr>
            </w:pPr>
          </w:p>
        </w:tc>
      </w:tr>
      <w:tr w:rsidR="00DB298E" w:rsidRPr="00426538" w14:paraId="56960ECE" w14:textId="77777777" w:rsidTr="00DB298E">
        <w:trPr>
          <w:trHeight w:val="634"/>
          <w:jc w:val="center"/>
        </w:trPr>
        <w:tc>
          <w:tcPr>
            <w:tcW w:w="1220" w:type="pct"/>
            <w:vAlign w:val="center"/>
          </w:tcPr>
          <w:p w14:paraId="7C1C0BA0" w14:textId="4FC57365" w:rsidR="00DB298E" w:rsidRPr="00426538" w:rsidRDefault="00DB298E" w:rsidP="00DB298E">
            <w:pPr>
              <w:spacing w:after="180" w:line="240" w:lineRule="auto"/>
              <w:jc w:val="center"/>
              <w:rPr>
                <w:color w:val="000000" w:themeColor="text1"/>
                <w:sz w:val="20"/>
                <w:szCs w:val="20"/>
              </w:rPr>
            </w:pPr>
            <w:r w:rsidRPr="00426538">
              <w:rPr>
                <w:color w:val="000000" w:themeColor="text1"/>
                <w:sz w:val="20"/>
                <w:szCs w:val="20"/>
              </w:rPr>
              <w:t>Learning Rate Factor (Solution)</w:t>
            </w:r>
          </w:p>
        </w:tc>
        <w:tc>
          <w:tcPr>
            <w:tcW w:w="862" w:type="pct"/>
            <w:vAlign w:val="center"/>
          </w:tcPr>
          <w:p w14:paraId="18D7B6C5" w14:textId="6EA6B799" w:rsidR="00DB298E" w:rsidRPr="00426538" w:rsidRDefault="00DB298E" w:rsidP="00DB298E">
            <w:pPr>
              <w:spacing w:after="180" w:line="240" w:lineRule="auto"/>
              <w:jc w:val="center"/>
              <w:rPr>
                <w:rStyle w:val="CommentReference"/>
                <w:sz w:val="20"/>
                <w:szCs w:val="20"/>
              </w:rPr>
            </w:pPr>
            <w:r w:rsidRPr="00426538">
              <w:rPr>
                <w:rStyle w:val="CommentReference"/>
                <w:sz w:val="20"/>
                <w:szCs w:val="20"/>
              </w:rPr>
              <w:t>%</w:t>
            </w:r>
          </w:p>
        </w:tc>
        <w:tc>
          <w:tcPr>
            <w:tcW w:w="985" w:type="pct"/>
            <w:shd w:val="clear" w:color="auto" w:fill="F2F2F2" w:themeFill="background1" w:themeFillShade="F2"/>
            <w:vAlign w:val="center"/>
          </w:tcPr>
          <w:p w14:paraId="503DB7E2" w14:textId="5BACAA5F" w:rsidR="00DB298E" w:rsidRPr="00DB298E" w:rsidRDefault="00DB298E" w:rsidP="00DB298E">
            <w:pPr>
              <w:spacing w:after="180" w:line="240" w:lineRule="auto"/>
              <w:jc w:val="center"/>
              <w:rPr>
                <w:rFonts w:eastAsia="Helvetica,Times New Roman" w:cstheme="minorHAnsi"/>
                <w:color w:val="000000" w:themeColor="text1"/>
                <w:sz w:val="20"/>
                <w:szCs w:val="20"/>
              </w:rPr>
            </w:pPr>
          </w:p>
        </w:tc>
        <w:tc>
          <w:tcPr>
            <w:tcW w:w="738" w:type="pct"/>
            <w:shd w:val="clear" w:color="auto" w:fill="F2F2F2" w:themeFill="background1" w:themeFillShade="F2"/>
            <w:vAlign w:val="center"/>
          </w:tcPr>
          <w:p w14:paraId="6AC44958" w14:textId="0A10F2CE" w:rsidR="00DB298E" w:rsidRPr="00DB298E" w:rsidRDefault="00DB298E" w:rsidP="00DB298E">
            <w:pPr>
              <w:spacing w:line="240" w:lineRule="auto"/>
              <w:jc w:val="center"/>
              <w:rPr>
                <w:rFonts w:eastAsia="Helvetica,Times New Roman" w:cstheme="minorHAnsi"/>
                <w:color w:val="000000" w:themeColor="text1"/>
                <w:sz w:val="20"/>
                <w:szCs w:val="20"/>
              </w:rPr>
            </w:pPr>
          </w:p>
        </w:tc>
        <w:tc>
          <w:tcPr>
            <w:tcW w:w="617" w:type="pct"/>
            <w:shd w:val="clear" w:color="auto" w:fill="F2F2F2" w:themeFill="background1" w:themeFillShade="F2"/>
            <w:vAlign w:val="center"/>
          </w:tcPr>
          <w:p w14:paraId="073E928F" w14:textId="24ABC23E" w:rsidR="00DB298E" w:rsidRPr="00DB298E" w:rsidRDefault="00DB298E" w:rsidP="00DB298E">
            <w:pPr>
              <w:spacing w:after="180" w:line="240" w:lineRule="auto"/>
              <w:jc w:val="center"/>
              <w:rPr>
                <w:rFonts w:eastAsia="Helvetica,Times New Roman" w:cstheme="minorHAnsi"/>
                <w:color w:val="000000" w:themeColor="text1"/>
                <w:sz w:val="20"/>
                <w:szCs w:val="20"/>
              </w:rPr>
            </w:pPr>
          </w:p>
        </w:tc>
        <w:tc>
          <w:tcPr>
            <w:tcW w:w="578" w:type="pct"/>
            <w:shd w:val="clear" w:color="auto" w:fill="F2F2F2" w:themeFill="background1" w:themeFillShade="F2"/>
            <w:vAlign w:val="center"/>
          </w:tcPr>
          <w:p w14:paraId="0689267C" w14:textId="6C477F6A" w:rsidR="00DB298E" w:rsidRPr="00DB298E" w:rsidRDefault="00DB298E" w:rsidP="00DB298E">
            <w:pPr>
              <w:spacing w:after="180" w:line="240" w:lineRule="auto"/>
              <w:jc w:val="center"/>
              <w:rPr>
                <w:rFonts w:eastAsia="Helvetica,Times New Roman" w:cstheme="minorHAnsi"/>
                <w:color w:val="000000" w:themeColor="text1"/>
                <w:sz w:val="20"/>
                <w:szCs w:val="20"/>
              </w:rPr>
            </w:pPr>
          </w:p>
        </w:tc>
      </w:tr>
    </w:tbl>
    <w:p w14:paraId="44758595" w14:textId="77777777" w:rsidR="00B86FD0" w:rsidRPr="00426538" w:rsidRDefault="00B86FD0" w:rsidP="00EB247F"/>
    <w:p w14:paraId="56F5BC32" w14:textId="09AE649F" w:rsidR="001D17E8" w:rsidRDefault="00E069AC" w:rsidP="00FC4613">
      <w:pPr>
        <w:pStyle w:val="Heading3"/>
        <w:numPr>
          <w:ilvl w:val="2"/>
          <w:numId w:val="10"/>
        </w:numPr>
      </w:pPr>
      <w:bookmarkStart w:id="60" w:name="_Toc44379386"/>
      <w:r w:rsidRPr="00426538">
        <w:t>Technical Inputs</w:t>
      </w:r>
      <w:bookmarkEnd w:id="60"/>
    </w:p>
    <w:p w14:paraId="0256D147" w14:textId="36F2283C" w:rsidR="00F95C31" w:rsidRPr="00F95C31" w:rsidRDefault="00F95C31" w:rsidP="00F95C31">
      <w:r w:rsidRPr="00DB298E">
        <w:t xml:space="preserve">Lifetime capacity data is consistent across a </w:t>
      </w:r>
      <w:r w:rsidR="00DB298E" w:rsidRPr="00DB298E">
        <w:t>several</w:t>
      </w:r>
      <w:r w:rsidRPr="00DB298E">
        <w:t xml:space="preserve"> sources at 15</w:t>
      </w:r>
      <w:r w:rsidR="00DB298E" w:rsidRPr="00DB298E">
        <w:t xml:space="preserve"> to 20</w:t>
      </w:r>
      <w:r w:rsidRPr="00DB298E">
        <w:t xml:space="preserve"> years being the average time methane is produced at a landfill. Capacity factor varies from </w:t>
      </w:r>
      <w:r w:rsidR="00DB298E" w:rsidRPr="00DB298E">
        <w:t>74%</w:t>
      </w:r>
      <w:r w:rsidRPr="00DB298E">
        <w:t xml:space="preserve"> to 85</w:t>
      </w:r>
      <w:r w:rsidR="00DB298E" w:rsidRPr="00DB298E">
        <w:t>%</w:t>
      </w:r>
      <w:r w:rsidRPr="00DB298E">
        <w:t>, though data is centered entirely in the US and Europe.</w:t>
      </w:r>
    </w:p>
    <w:p w14:paraId="3CE5966B" w14:textId="0BE51C2F" w:rsidR="000875B5" w:rsidRPr="00426538"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61" w:name="_Toc44379353"/>
      <w:r w:rsidRPr="00426538">
        <w:t xml:space="preserve">Table </w:t>
      </w:r>
      <w:r w:rsidR="006C657B">
        <w:fldChar w:fldCharType="begin"/>
      </w:r>
      <w:r w:rsidR="006C657B">
        <w:instrText xml:space="preserve"> STYLEREF 1 \s </w:instrText>
      </w:r>
      <w:r w:rsidR="006C657B">
        <w:fldChar w:fldCharType="separate"/>
      </w:r>
      <w:r w:rsidRPr="00426538">
        <w:t>2</w:t>
      </w:r>
      <w:r w:rsidR="006C657B">
        <w:fldChar w:fldCharType="end"/>
      </w:r>
      <w:r w:rsidRPr="00426538">
        <w:t>.</w:t>
      </w:r>
      <w:r w:rsidR="00D158BC" w:rsidRPr="00426538">
        <w:rPr>
          <w:noProof/>
        </w:rPr>
        <w:fldChar w:fldCharType="begin"/>
      </w:r>
      <w:r w:rsidR="00D158BC" w:rsidRPr="00426538">
        <w:rPr>
          <w:noProof/>
        </w:rPr>
        <w:instrText xml:space="preserve"> SEQ Table \* ARABIC \s 1 </w:instrText>
      </w:r>
      <w:r w:rsidR="00D158BC" w:rsidRPr="00426538">
        <w:rPr>
          <w:noProof/>
        </w:rPr>
        <w:fldChar w:fldCharType="separate"/>
      </w:r>
      <w:r w:rsidR="00E978D4" w:rsidRPr="00426538">
        <w:rPr>
          <w:noProof/>
        </w:rPr>
        <w:t>4</w:t>
      </w:r>
      <w:r w:rsidR="00D158BC" w:rsidRPr="00426538">
        <w:rPr>
          <w:noProof/>
        </w:rPr>
        <w:fldChar w:fldCharType="end"/>
      </w:r>
      <w:r w:rsidRPr="00426538">
        <w:t xml:space="preserve"> </w:t>
      </w:r>
      <w:proofErr w:type="gramStart"/>
      <w:r w:rsidRPr="00426538">
        <w:t>Technical  Inputs</w:t>
      </w:r>
      <w:proofErr w:type="gramEnd"/>
      <w:r w:rsidR="00E978D4" w:rsidRPr="00426538">
        <w:t xml:space="preserve"> Conventional Technologies</w:t>
      </w:r>
      <w:bookmarkEnd w:id="61"/>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426538" w14:paraId="6018AB22" w14:textId="77777777" w:rsidTr="005C77F5">
        <w:trPr>
          <w:trHeight w:val="868"/>
          <w:jc w:val="center"/>
        </w:trPr>
        <w:tc>
          <w:tcPr>
            <w:tcW w:w="1992" w:type="dxa"/>
            <w:shd w:val="clear" w:color="auto" w:fill="4F81BD" w:themeFill="accent1"/>
            <w:vAlign w:val="center"/>
          </w:tcPr>
          <w:p w14:paraId="4EC8594B" w14:textId="77777777" w:rsidR="00E978D4" w:rsidRPr="00426538"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08019D" w:rsidRPr="00426538" w14:paraId="63867CFF" w14:textId="77777777" w:rsidTr="005C77F5">
        <w:trPr>
          <w:trHeight w:val="642"/>
          <w:jc w:val="center"/>
        </w:trPr>
        <w:tc>
          <w:tcPr>
            <w:tcW w:w="1992" w:type="dxa"/>
            <w:vAlign w:val="center"/>
          </w:tcPr>
          <w:p w14:paraId="5BEA9C34" w14:textId="678F584F" w:rsidR="0008019D" w:rsidRPr="00426538" w:rsidRDefault="0008019D" w:rsidP="0008019D">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0AC6013D" w:rsidR="0008019D" w:rsidRPr="00426538" w:rsidRDefault="0008019D" w:rsidP="0008019D">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23115718" w:rsidR="0008019D" w:rsidRPr="006D6DEA" w:rsidRDefault="006C1E62" w:rsidP="0008019D">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122,186</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3,043</w:t>
            </w:r>
          </w:p>
        </w:tc>
        <w:tc>
          <w:tcPr>
            <w:tcW w:w="1590" w:type="dxa"/>
            <w:vAlign w:val="center"/>
          </w:tcPr>
          <w:p w14:paraId="1A2A7431" w14:textId="6B46F222" w:rsidR="0008019D" w:rsidRPr="006D6DEA" w:rsidRDefault="006C1E62" w:rsidP="0008019D">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172,615</w:t>
            </w:r>
          </w:p>
        </w:tc>
        <w:tc>
          <w:tcPr>
            <w:tcW w:w="1493" w:type="dxa"/>
            <w:vAlign w:val="center"/>
          </w:tcPr>
          <w:p w14:paraId="69B835DE" w14:textId="03796F9D"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12</w:t>
            </w:r>
          </w:p>
        </w:tc>
        <w:tc>
          <w:tcPr>
            <w:tcW w:w="1380" w:type="dxa"/>
            <w:vAlign w:val="center"/>
          </w:tcPr>
          <w:p w14:paraId="5AF77D15" w14:textId="07A9E95D"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6</w:t>
            </w:r>
          </w:p>
        </w:tc>
      </w:tr>
      <w:tr w:rsidR="0008019D" w:rsidRPr="00426538" w14:paraId="1D67C409" w14:textId="77777777" w:rsidTr="005C77F5">
        <w:trPr>
          <w:trHeight w:val="642"/>
          <w:jc w:val="center"/>
        </w:trPr>
        <w:tc>
          <w:tcPr>
            <w:tcW w:w="1992" w:type="dxa"/>
            <w:vAlign w:val="center"/>
          </w:tcPr>
          <w:p w14:paraId="5ADDAC7F" w14:textId="354BD98A" w:rsidR="0008019D" w:rsidRPr="00426538" w:rsidRDefault="0008019D" w:rsidP="0008019D">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2B135D56" w:rsidR="0008019D" w:rsidRPr="00426538" w:rsidRDefault="0008019D" w:rsidP="0008019D">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2292FD53" w:rsidR="0008019D" w:rsidRPr="006D6DEA" w:rsidRDefault="006C1E62" w:rsidP="0008019D">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3,33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7C0D1A56" w:rsidR="0008019D" w:rsidRPr="006D6DEA" w:rsidRDefault="0008019D" w:rsidP="0008019D">
            <w:pPr>
              <w:spacing w:line="240" w:lineRule="auto"/>
              <w:jc w:val="center"/>
              <w:rPr>
                <w:bCs/>
                <w:sz w:val="20"/>
                <w:szCs w:val="20"/>
                <w:highlight w:val="lightGray"/>
              </w:rPr>
            </w:pPr>
            <w:r w:rsidRPr="00372A3C">
              <w:rPr>
                <w:bCs/>
                <w:sz w:val="20"/>
                <w:szCs w:val="20"/>
              </w:rPr>
              <w:t>4,</w:t>
            </w:r>
            <w:r w:rsidR="006C1E62">
              <w:rPr>
                <w:bCs/>
                <w:sz w:val="20"/>
                <w:szCs w:val="20"/>
              </w:rPr>
              <w:t>962</w:t>
            </w:r>
          </w:p>
        </w:tc>
        <w:tc>
          <w:tcPr>
            <w:tcW w:w="1493" w:type="dxa"/>
            <w:vAlign w:val="center"/>
          </w:tcPr>
          <w:p w14:paraId="7B612667" w14:textId="399817E6"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23</w:t>
            </w:r>
          </w:p>
        </w:tc>
        <w:tc>
          <w:tcPr>
            <w:tcW w:w="1380" w:type="dxa"/>
            <w:vAlign w:val="center"/>
          </w:tcPr>
          <w:p w14:paraId="590B311B" w14:textId="2C63E89B"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4</w:t>
            </w:r>
          </w:p>
        </w:tc>
      </w:tr>
    </w:tbl>
    <w:p w14:paraId="39AA775F" w14:textId="77777777" w:rsidR="009A4D96" w:rsidRPr="00426538" w:rsidRDefault="009A4D96" w:rsidP="009A4D96">
      <w:pPr>
        <w:pStyle w:val="Caption"/>
      </w:pPr>
    </w:p>
    <w:p w14:paraId="71759B8A" w14:textId="6259838D" w:rsidR="00E978D4" w:rsidRPr="00426538"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62" w:name="_Toc44379354"/>
      <w:r w:rsidRPr="00426538">
        <w:t xml:space="preserve">Table </w:t>
      </w:r>
      <w:r w:rsidR="006C657B">
        <w:fldChar w:fldCharType="begin"/>
      </w:r>
      <w:r w:rsidR="006C657B">
        <w:instrText xml:space="preserve"> STYLEREF 1 \s </w:instrText>
      </w:r>
      <w:r w:rsidR="006C657B">
        <w:fldChar w:fldCharType="separate"/>
      </w:r>
      <w:r w:rsidRPr="00426538">
        <w:t>2</w:t>
      </w:r>
      <w:r w:rsidR="006C657B">
        <w:fldChar w:fldCharType="end"/>
      </w:r>
      <w:r w:rsidRPr="00426538">
        <w:t>.</w:t>
      </w:r>
      <w:r w:rsidRPr="00426538">
        <w:rPr>
          <w:noProof/>
        </w:rPr>
        <w:fldChar w:fldCharType="begin"/>
      </w:r>
      <w:r w:rsidRPr="00426538">
        <w:rPr>
          <w:noProof/>
        </w:rPr>
        <w:instrText xml:space="preserve"> SEQ Table \* ARABIC \s 1 </w:instrText>
      </w:r>
      <w:r w:rsidRPr="00426538">
        <w:rPr>
          <w:noProof/>
        </w:rPr>
        <w:fldChar w:fldCharType="separate"/>
      </w:r>
      <w:r w:rsidRPr="00426538">
        <w:rPr>
          <w:noProof/>
        </w:rPr>
        <w:t>5</w:t>
      </w:r>
      <w:r w:rsidRPr="00426538">
        <w:rPr>
          <w:noProof/>
        </w:rPr>
        <w:fldChar w:fldCharType="end"/>
      </w:r>
      <w:r w:rsidRPr="00426538">
        <w:t xml:space="preserve"> Technical Inputs Solution</w:t>
      </w:r>
      <w:bookmarkEnd w:id="62"/>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426538" w14:paraId="13C00DA5" w14:textId="77777777" w:rsidTr="00E978D4">
        <w:trPr>
          <w:trHeight w:val="591"/>
          <w:jc w:val="center"/>
        </w:trPr>
        <w:tc>
          <w:tcPr>
            <w:tcW w:w="2000" w:type="dxa"/>
            <w:shd w:val="clear" w:color="auto" w:fill="4F81BD" w:themeFill="accent1"/>
            <w:vAlign w:val="center"/>
          </w:tcPr>
          <w:p w14:paraId="348EFAF2" w14:textId="77777777" w:rsidR="00E978D4" w:rsidRPr="00426538"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E978D4" w:rsidRPr="00426538" w14:paraId="695CF599" w14:textId="77777777" w:rsidTr="0057522D">
        <w:trPr>
          <w:trHeight w:val="437"/>
          <w:jc w:val="center"/>
        </w:trPr>
        <w:tc>
          <w:tcPr>
            <w:tcW w:w="2000" w:type="dxa"/>
            <w:vAlign w:val="center"/>
          </w:tcPr>
          <w:p w14:paraId="54939FF5" w14:textId="77777777" w:rsidR="00E978D4" w:rsidRPr="00426538" w:rsidRDefault="00E978D4" w:rsidP="009A4D96">
            <w:pPr>
              <w:spacing w:line="240" w:lineRule="auto"/>
              <w:jc w:val="center"/>
              <w:rPr>
                <w:bCs/>
                <w:sz w:val="20"/>
                <w:szCs w:val="20"/>
              </w:rPr>
            </w:pPr>
            <w:r w:rsidRPr="00426538">
              <w:rPr>
                <w:bCs/>
                <w:sz w:val="20"/>
                <w:szCs w:val="20"/>
              </w:rPr>
              <w:t>Lifetime Capacity (Solution)</w:t>
            </w:r>
          </w:p>
        </w:tc>
        <w:tc>
          <w:tcPr>
            <w:tcW w:w="1316" w:type="dxa"/>
            <w:vAlign w:val="center"/>
          </w:tcPr>
          <w:p w14:paraId="3E6C4D96" w14:textId="77777777" w:rsidR="00E978D4" w:rsidRPr="00426538" w:rsidRDefault="00E978D4" w:rsidP="009A4D96">
            <w:pPr>
              <w:spacing w:after="180" w:line="240" w:lineRule="auto"/>
              <w:jc w:val="center"/>
              <w:rPr>
                <w:rFonts w:eastAsia="Helvetica,Times New Roman" w:cstheme="minorHAnsi"/>
                <w:color w:val="000000" w:themeColor="text1"/>
                <w:sz w:val="20"/>
                <w:szCs w:val="20"/>
              </w:rPr>
            </w:pPr>
            <w:r w:rsidRPr="00426538">
              <w:rPr>
                <w:bCs/>
                <w:i/>
                <w:color w:val="000000" w:themeColor="text1"/>
                <w:sz w:val="20"/>
                <w:szCs w:val="20"/>
              </w:rPr>
              <w:t>hours</w:t>
            </w:r>
          </w:p>
        </w:tc>
        <w:tc>
          <w:tcPr>
            <w:tcW w:w="1701" w:type="dxa"/>
            <w:vAlign w:val="center"/>
          </w:tcPr>
          <w:p w14:paraId="5BE951E7" w14:textId="025CD282" w:rsidR="007374DF" w:rsidRPr="006C1E62" w:rsidRDefault="00241ED7" w:rsidP="000E568F">
            <w:pPr>
              <w:spacing w:after="180" w:line="240" w:lineRule="auto"/>
              <w:jc w:val="center"/>
              <w:rPr>
                <w:rFonts w:eastAsia="Helvetica,Times New Roman" w:cstheme="minorHAnsi"/>
                <w:color w:val="000000" w:themeColor="text1"/>
                <w:sz w:val="20"/>
                <w:szCs w:val="20"/>
              </w:rPr>
            </w:pPr>
            <w:r w:rsidRPr="006C1E62">
              <w:rPr>
                <w:rFonts w:eastAsia="Helvetica,Times New Roman" w:cstheme="minorHAnsi"/>
                <w:color w:val="000000" w:themeColor="text1"/>
                <w:sz w:val="20"/>
                <w:szCs w:val="20"/>
              </w:rPr>
              <w:t>97,785</w:t>
            </w:r>
            <w:r w:rsidR="0034151A" w:rsidRPr="006C1E62">
              <w:rPr>
                <w:rFonts w:eastAsia="Helvetica,Times New Roman" w:cstheme="minorHAnsi"/>
                <w:color w:val="000000" w:themeColor="text1"/>
                <w:sz w:val="20"/>
                <w:szCs w:val="20"/>
              </w:rPr>
              <w:t xml:space="preserve"> – </w:t>
            </w:r>
            <w:r w:rsidRPr="006C1E62">
              <w:rPr>
                <w:rFonts w:eastAsia="Helvetica,Times New Roman" w:cstheme="minorHAnsi"/>
                <w:color w:val="000000" w:themeColor="text1"/>
                <w:sz w:val="20"/>
                <w:szCs w:val="20"/>
              </w:rPr>
              <w:t>125,724</w:t>
            </w:r>
          </w:p>
        </w:tc>
        <w:tc>
          <w:tcPr>
            <w:tcW w:w="1698" w:type="dxa"/>
            <w:vAlign w:val="center"/>
          </w:tcPr>
          <w:p w14:paraId="20F7DFAA" w14:textId="53FE64F2" w:rsidR="007374DF" w:rsidRPr="006C1E62" w:rsidRDefault="00241ED7" w:rsidP="000E568F">
            <w:pPr>
              <w:spacing w:after="180" w:line="240" w:lineRule="auto"/>
              <w:jc w:val="center"/>
              <w:rPr>
                <w:rFonts w:eastAsia="Helvetica,Times New Roman" w:cstheme="minorHAnsi"/>
                <w:color w:val="000000" w:themeColor="text1"/>
              </w:rPr>
            </w:pPr>
            <w:r w:rsidRPr="006C1E62">
              <w:rPr>
                <w:rFonts w:eastAsia="Helvetica,Times New Roman" w:cstheme="minorHAnsi"/>
                <w:color w:val="000000" w:themeColor="text1"/>
              </w:rPr>
              <w:t>111,755</w:t>
            </w:r>
          </w:p>
        </w:tc>
        <w:tc>
          <w:tcPr>
            <w:tcW w:w="1499" w:type="dxa"/>
            <w:shd w:val="clear" w:color="auto" w:fill="auto"/>
            <w:vAlign w:val="center"/>
          </w:tcPr>
          <w:p w14:paraId="604C40F1" w14:textId="3E046D9D" w:rsidR="007374DF" w:rsidRPr="0057522D" w:rsidRDefault="00241ED7" w:rsidP="000E568F">
            <w:pPr>
              <w:spacing w:after="180" w:line="240" w:lineRule="auto"/>
              <w:jc w:val="center"/>
              <w:rPr>
                <w:rFonts w:eastAsia="Helvetica,Times New Roman" w:cstheme="minorHAnsi"/>
                <w:color w:val="000000" w:themeColor="text1"/>
                <w:sz w:val="20"/>
                <w:szCs w:val="20"/>
              </w:rPr>
            </w:pPr>
            <w:r w:rsidRPr="0057522D">
              <w:rPr>
                <w:rFonts w:eastAsia="Helvetica,Times New Roman" w:cstheme="minorHAnsi"/>
                <w:color w:val="000000" w:themeColor="text1"/>
                <w:sz w:val="20"/>
                <w:szCs w:val="20"/>
              </w:rPr>
              <w:t>5</w:t>
            </w:r>
          </w:p>
        </w:tc>
        <w:tc>
          <w:tcPr>
            <w:tcW w:w="1386" w:type="dxa"/>
            <w:shd w:val="clear" w:color="auto" w:fill="auto"/>
            <w:vAlign w:val="center"/>
          </w:tcPr>
          <w:p w14:paraId="686442A0" w14:textId="4AEDF634" w:rsidR="007374DF" w:rsidRPr="0057522D" w:rsidRDefault="00241ED7" w:rsidP="000E568F">
            <w:pPr>
              <w:spacing w:after="180" w:line="240" w:lineRule="auto"/>
              <w:jc w:val="center"/>
              <w:rPr>
                <w:rFonts w:eastAsia="Helvetica,Times New Roman" w:cstheme="minorHAnsi"/>
                <w:color w:val="000000" w:themeColor="text1"/>
                <w:sz w:val="20"/>
                <w:szCs w:val="20"/>
              </w:rPr>
            </w:pPr>
            <w:r w:rsidRPr="0057522D">
              <w:rPr>
                <w:rFonts w:eastAsia="Helvetica,Times New Roman" w:cstheme="minorHAnsi"/>
                <w:color w:val="000000" w:themeColor="text1"/>
                <w:sz w:val="20"/>
                <w:szCs w:val="20"/>
              </w:rPr>
              <w:t>5</w:t>
            </w:r>
          </w:p>
        </w:tc>
      </w:tr>
      <w:tr w:rsidR="00E978D4" w:rsidRPr="00426538" w14:paraId="2C2A2D34" w14:textId="77777777" w:rsidTr="0057522D">
        <w:trPr>
          <w:trHeight w:val="307"/>
          <w:jc w:val="center"/>
        </w:trPr>
        <w:tc>
          <w:tcPr>
            <w:tcW w:w="2000" w:type="dxa"/>
            <w:vAlign w:val="center"/>
          </w:tcPr>
          <w:p w14:paraId="61A76755" w14:textId="77777777" w:rsidR="00E978D4" w:rsidRPr="00426538" w:rsidRDefault="00E978D4" w:rsidP="009A4D96">
            <w:pPr>
              <w:spacing w:line="240" w:lineRule="auto"/>
              <w:jc w:val="center"/>
              <w:rPr>
                <w:bCs/>
                <w:sz w:val="20"/>
                <w:szCs w:val="20"/>
              </w:rPr>
            </w:pPr>
            <w:r w:rsidRPr="00426538">
              <w:rPr>
                <w:bCs/>
                <w:sz w:val="20"/>
                <w:szCs w:val="20"/>
              </w:rPr>
              <w:t>Average Annual Use (Solution)</w:t>
            </w:r>
          </w:p>
        </w:tc>
        <w:tc>
          <w:tcPr>
            <w:tcW w:w="1316" w:type="dxa"/>
            <w:vAlign w:val="center"/>
          </w:tcPr>
          <w:p w14:paraId="6E34186B" w14:textId="77777777" w:rsidR="00E978D4" w:rsidRPr="0034151A" w:rsidRDefault="00E978D4" w:rsidP="009A4D96">
            <w:pPr>
              <w:spacing w:after="180" w:line="240" w:lineRule="auto"/>
              <w:jc w:val="center"/>
              <w:rPr>
                <w:rFonts w:eastAsia="Helvetica,Times New Roman" w:cstheme="minorHAnsi"/>
                <w:color w:val="000000" w:themeColor="text1"/>
                <w:sz w:val="20"/>
                <w:szCs w:val="20"/>
              </w:rPr>
            </w:pPr>
            <w:r w:rsidRPr="0034151A">
              <w:rPr>
                <w:bCs/>
                <w:i/>
                <w:color w:val="000000" w:themeColor="text1"/>
                <w:sz w:val="20"/>
                <w:szCs w:val="20"/>
              </w:rPr>
              <w:t>hours</w:t>
            </w:r>
          </w:p>
        </w:tc>
        <w:tc>
          <w:tcPr>
            <w:tcW w:w="1701" w:type="dxa"/>
            <w:vAlign w:val="center"/>
          </w:tcPr>
          <w:p w14:paraId="5F99BA54" w14:textId="204C914B" w:rsidR="007374DF" w:rsidRPr="006C1E62" w:rsidRDefault="0034151A" w:rsidP="000E568F">
            <w:pPr>
              <w:spacing w:after="180" w:line="240" w:lineRule="auto"/>
              <w:jc w:val="center"/>
              <w:rPr>
                <w:rFonts w:eastAsia="Helvetica,Times New Roman" w:cstheme="minorHAnsi"/>
                <w:color w:val="000000" w:themeColor="text1"/>
                <w:sz w:val="20"/>
                <w:szCs w:val="20"/>
              </w:rPr>
            </w:pPr>
            <w:r w:rsidRPr="006C1E62">
              <w:rPr>
                <w:rFonts w:eastAsia="Helvetica,Times New Roman" w:cstheme="minorHAnsi"/>
                <w:color w:val="000000" w:themeColor="text1"/>
                <w:sz w:val="20"/>
                <w:szCs w:val="20"/>
              </w:rPr>
              <w:t>6,598 – 7,371</w:t>
            </w:r>
          </w:p>
        </w:tc>
        <w:tc>
          <w:tcPr>
            <w:tcW w:w="1698" w:type="dxa"/>
            <w:vAlign w:val="center"/>
          </w:tcPr>
          <w:p w14:paraId="278E134A" w14:textId="71D32DF3" w:rsidR="0057522D" w:rsidRPr="006C1E62" w:rsidRDefault="00241ED7" w:rsidP="0057522D">
            <w:pPr>
              <w:spacing w:after="180" w:line="240" w:lineRule="auto"/>
              <w:jc w:val="center"/>
              <w:rPr>
                <w:rFonts w:eastAsia="Helvetica,Times New Roman" w:cstheme="minorHAnsi"/>
                <w:color w:val="000000" w:themeColor="text1"/>
              </w:rPr>
            </w:pPr>
            <w:r w:rsidRPr="006C1E62">
              <w:rPr>
                <w:rFonts w:eastAsia="Helvetica,Times New Roman" w:cstheme="minorHAnsi"/>
                <w:color w:val="000000" w:themeColor="text1"/>
              </w:rPr>
              <w:t>6</w:t>
            </w:r>
            <w:r w:rsidR="0057522D">
              <w:rPr>
                <w:rFonts w:eastAsia="Helvetica,Times New Roman" w:cstheme="minorHAnsi"/>
                <w:color w:val="000000" w:themeColor="text1"/>
              </w:rPr>
              <w:t>,</w:t>
            </w:r>
            <w:r w:rsidRPr="006C1E62">
              <w:rPr>
                <w:rFonts w:eastAsia="Helvetica,Times New Roman" w:cstheme="minorHAnsi"/>
                <w:color w:val="000000" w:themeColor="text1"/>
              </w:rPr>
              <w:t>98</w:t>
            </w:r>
            <w:r w:rsidR="0057522D">
              <w:rPr>
                <w:rFonts w:eastAsia="Helvetica,Times New Roman" w:cstheme="minorHAnsi"/>
                <w:color w:val="000000" w:themeColor="text1"/>
              </w:rPr>
              <w:t>5</w:t>
            </w:r>
          </w:p>
        </w:tc>
        <w:tc>
          <w:tcPr>
            <w:tcW w:w="1499" w:type="dxa"/>
            <w:shd w:val="clear" w:color="auto" w:fill="auto"/>
            <w:vAlign w:val="center"/>
          </w:tcPr>
          <w:p w14:paraId="1086D182" w14:textId="5A0153D0" w:rsidR="007374DF" w:rsidRPr="0057522D" w:rsidRDefault="00DB298E" w:rsidP="000E568F">
            <w:pPr>
              <w:spacing w:after="180" w:line="240" w:lineRule="auto"/>
              <w:jc w:val="center"/>
              <w:rPr>
                <w:rFonts w:eastAsia="Helvetica,Times New Roman" w:cstheme="minorHAnsi"/>
                <w:color w:val="000000" w:themeColor="text1"/>
                <w:sz w:val="20"/>
                <w:szCs w:val="20"/>
              </w:rPr>
            </w:pPr>
            <w:r w:rsidRPr="0057522D">
              <w:rPr>
                <w:rFonts w:eastAsia="Helvetica,Times New Roman" w:cstheme="minorHAnsi"/>
                <w:color w:val="000000" w:themeColor="text1"/>
                <w:sz w:val="20"/>
                <w:szCs w:val="20"/>
              </w:rPr>
              <w:t>3</w:t>
            </w:r>
          </w:p>
        </w:tc>
        <w:tc>
          <w:tcPr>
            <w:tcW w:w="1386" w:type="dxa"/>
            <w:shd w:val="clear" w:color="auto" w:fill="auto"/>
            <w:vAlign w:val="center"/>
          </w:tcPr>
          <w:p w14:paraId="1F20109E" w14:textId="72B64CBF" w:rsidR="007374DF" w:rsidRPr="0057522D" w:rsidRDefault="00DB298E" w:rsidP="000E568F">
            <w:pPr>
              <w:spacing w:after="180" w:line="240" w:lineRule="auto"/>
              <w:jc w:val="center"/>
              <w:rPr>
                <w:rFonts w:eastAsia="Helvetica,Times New Roman" w:cstheme="minorHAnsi"/>
                <w:color w:val="000000" w:themeColor="text1"/>
                <w:sz w:val="20"/>
                <w:szCs w:val="20"/>
              </w:rPr>
            </w:pPr>
            <w:r w:rsidRPr="0057522D">
              <w:rPr>
                <w:rFonts w:eastAsia="Helvetica,Times New Roman" w:cstheme="minorHAnsi"/>
                <w:color w:val="000000" w:themeColor="text1"/>
                <w:sz w:val="20"/>
                <w:szCs w:val="20"/>
              </w:rPr>
              <w:t>3</w:t>
            </w:r>
          </w:p>
        </w:tc>
      </w:tr>
    </w:tbl>
    <w:p w14:paraId="3F927A96" w14:textId="77777777" w:rsidR="00E978D4" w:rsidRPr="00426538" w:rsidRDefault="00E978D4" w:rsidP="00EB247F">
      <w:pPr>
        <w:spacing w:after="0"/>
        <w:rPr>
          <w:bCs/>
        </w:rPr>
      </w:pPr>
    </w:p>
    <w:p w14:paraId="4E32D218" w14:textId="4B684509" w:rsidR="00B144E5" w:rsidRPr="00426538" w:rsidRDefault="001E48D5" w:rsidP="00FC4613">
      <w:pPr>
        <w:pStyle w:val="Heading2"/>
        <w:numPr>
          <w:ilvl w:val="1"/>
          <w:numId w:val="10"/>
        </w:numPr>
      </w:pPr>
      <w:r>
        <w:t xml:space="preserve"> </w:t>
      </w:r>
      <w:bookmarkStart w:id="63" w:name="_Toc44379387"/>
      <w:r w:rsidR="00E069AC" w:rsidRPr="00426538">
        <w:t>Assumptions</w:t>
      </w:r>
      <w:bookmarkEnd w:id="63"/>
    </w:p>
    <w:p w14:paraId="1C71D5EB" w14:textId="55ABC60A" w:rsidR="00E33621" w:rsidRPr="00D015C1" w:rsidRDefault="00D015C1" w:rsidP="00EB247F">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D015C1">
        <w:rPr>
          <w:color w:val="000000" w:themeColor="text1"/>
        </w:rPr>
        <w:t xml:space="preserve">and that first costs may change according to learning. Full details of core assumptions and methodology are available on the Project Drawdown Reduction and Replacement Solutions (RRS) Model Framework and Guide report. </w:t>
      </w:r>
      <w:r w:rsidR="00E33621" w:rsidRPr="00426538">
        <w:rPr>
          <w:color w:val="000000" w:themeColor="text1"/>
        </w:rPr>
        <w:t>Beyond these core assumptions, there are other important assumptions made for the modeling of this specific solution</w:t>
      </w:r>
      <w:r w:rsidR="001E48D5">
        <w:rPr>
          <w:color w:val="000000" w:themeColor="text1"/>
        </w:rPr>
        <w:t xml:space="preserve"> </w:t>
      </w:r>
      <w:r w:rsidR="001E48D5">
        <w:rPr>
          <w:bCs/>
        </w:rPr>
        <w:t xml:space="preserve">since all the sources used for adoption </w:t>
      </w:r>
      <w:r w:rsidR="001E48D5" w:rsidRPr="00207699">
        <w:rPr>
          <w:bCs/>
        </w:rPr>
        <w:t xml:space="preserve">do not </w:t>
      </w:r>
      <w:r w:rsidR="001E48D5">
        <w:rPr>
          <w:bCs/>
        </w:rPr>
        <w:t>explicitly</w:t>
      </w:r>
      <w:r w:rsidR="001E48D5" w:rsidRPr="00207699">
        <w:rPr>
          <w:bCs/>
        </w:rPr>
        <w:t xml:space="preserve"> depict landfill methane capture technologies for electricity generation adoption pathways. Their results </w:t>
      </w:r>
      <w:r w:rsidR="001E48D5">
        <w:rPr>
          <w:bCs/>
        </w:rPr>
        <w:t xml:space="preserve">usually </w:t>
      </w:r>
      <w:r w:rsidR="001E48D5" w:rsidRPr="00207699">
        <w:rPr>
          <w:bCs/>
        </w:rPr>
        <w:t>combine biomass and waste for electricity generation.</w:t>
      </w:r>
      <w:r w:rsidR="00E33621" w:rsidRPr="00426538">
        <w:rPr>
          <w:color w:val="000000" w:themeColor="text1"/>
        </w:rPr>
        <w:t xml:space="preserve"> These </w:t>
      </w:r>
      <w:r w:rsidR="001E48D5">
        <w:rPr>
          <w:color w:val="000000" w:themeColor="text1"/>
        </w:rPr>
        <w:t xml:space="preserve">assumptions </w:t>
      </w:r>
      <w:r w:rsidR="00E33621" w:rsidRPr="00426538">
        <w:rPr>
          <w:color w:val="000000" w:themeColor="text1"/>
        </w:rPr>
        <w:t xml:space="preserve">are detailed </w:t>
      </w:r>
      <w:r w:rsidR="00E33621" w:rsidRPr="00426538">
        <w:rPr>
          <w:rFonts w:cs="Times New Roman"/>
          <w:color w:val="000000" w:themeColor="text1"/>
        </w:rPr>
        <w:t>below.</w:t>
      </w:r>
    </w:p>
    <w:p w14:paraId="08330C0C" w14:textId="40EEDBDC" w:rsidR="001E48D5" w:rsidRPr="00B933B6" w:rsidRDefault="00912F72" w:rsidP="00912F72">
      <w:pPr>
        <w:pStyle w:val="ListParagraph"/>
        <w:numPr>
          <w:ilvl w:val="0"/>
          <w:numId w:val="2"/>
        </w:numPr>
        <w:tabs>
          <w:tab w:val="left" w:pos="1701"/>
          <w:tab w:val="left" w:pos="2268"/>
        </w:tabs>
        <w:ind w:left="0" w:firstLine="0"/>
      </w:pPr>
      <w:r w:rsidRPr="00B933B6">
        <w:t>H</w:t>
      </w:r>
      <w:r w:rsidR="001E48D5" w:rsidRPr="00B933B6">
        <w:t xml:space="preserve">istorical global adoption share </w:t>
      </w:r>
      <w:r w:rsidR="00B933B6">
        <w:t>of</w:t>
      </w:r>
      <w:r w:rsidR="001E48D5" w:rsidRPr="00B933B6">
        <w:t xml:space="preserve"> Biogas in all Bioenergy for electricity generation was calculated from IRENA </w:t>
      </w:r>
      <w:r w:rsidR="00CB6AE2" w:rsidRPr="00B933B6">
        <w:t>Renewable Energy Statistics</w:t>
      </w:r>
      <w:r w:rsidR="00FC4613">
        <w:t xml:space="preserve"> </w:t>
      </w:r>
      <w:r w:rsidR="001E48D5" w:rsidRPr="00B933B6">
        <w:t>(</w:t>
      </w:r>
      <w:r w:rsidR="00CB6AE2" w:rsidRPr="00B933B6">
        <w:t>2019</w:t>
      </w:r>
      <w:r w:rsidR="001E48D5" w:rsidRPr="00B933B6">
        <w:t>)</w:t>
      </w:r>
      <w:r w:rsidR="00CB6AE2" w:rsidRPr="00B933B6">
        <w:t xml:space="preserve"> and averaged over the years 2014-2017, and equal to 17.9%</w:t>
      </w:r>
      <w:r w:rsidR="001E48D5" w:rsidRPr="00B933B6">
        <w:t xml:space="preserve">. </w:t>
      </w:r>
      <w:r w:rsidR="00CB6AE2" w:rsidRPr="00B933B6">
        <w:t>This share was assumed to be constant over time.</w:t>
      </w:r>
    </w:p>
    <w:p w14:paraId="06D84114" w14:textId="01D9D5D3" w:rsidR="00B933B6" w:rsidRDefault="00DC1771" w:rsidP="00B933B6">
      <w:pPr>
        <w:tabs>
          <w:tab w:val="left" w:pos="993"/>
          <w:tab w:val="left" w:pos="1701"/>
          <w:tab w:val="left" w:pos="2268"/>
        </w:tabs>
      </w:pPr>
      <w:r w:rsidRPr="00B933B6">
        <w:t xml:space="preserve">Data from IRENA (2019) indicated that the total share of global biogas production was heavily </w:t>
      </w:r>
      <w:r>
        <w:t xml:space="preserve">accounted for </w:t>
      </w:r>
      <w:proofErr w:type="gramStart"/>
      <w:r>
        <w:t>from  USA</w:t>
      </w:r>
      <w:proofErr w:type="gramEnd"/>
      <w:r>
        <w:t xml:space="preserve"> and Europe, contributing 16.1% and 72.9% respectively. In addition, according to the </w:t>
      </w:r>
      <w:r w:rsidR="002A795D">
        <w:t xml:space="preserve">US </w:t>
      </w:r>
      <w:r>
        <w:t xml:space="preserve">Energy Information Administration (EIA 2018), in 2018, the US was generating 89% of their biogas </w:t>
      </w:r>
      <w:r>
        <w:lastRenderedPageBreak/>
        <w:t xml:space="preserve">production from landfill methane. In 2018, Europe was generating 17% of their biogas from landfill methane (Scarlat </w:t>
      </w:r>
      <w:r w:rsidRPr="00B933B6">
        <w:rPr>
          <w:i/>
        </w:rPr>
        <w:t>et al.</w:t>
      </w:r>
      <w:r w:rsidR="00FC4613">
        <w:rPr>
          <w:i/>
        </w:rPr>
        <w:t>,</w:t>
      </w:r>
      <w:r>
        <w:t xml:space="preserve"> 2018). </w:t>
      </w:r>
      <w:proofErr w:type="gramStart"/>
      <w:r>
        <w:t>Assuming that</w:t>
      </w:r>
      <w:proofErr w:type="gramEnd"/>
      <w:r>
        <w:t xml:space="preserve"> the total global biogas split would follow that of the US and Europe, a weighted average was taken. </w:t>
      </w:r>
      <w:r w:rsidR="001E48D5" w:rsidRPr="00207699">
        <w:t xml:space="preserve">A final share of biogas to be considered within the scope of this solution is </w:t>
      </w:r>
      <w:r>
        <w:t>29.8</w:t>
      </w:r>
      <w:r w:rsidR="001E48D5" w:rsidRPr="00207699">
        <w:t>% while the remaining (70</w:t>
      </w:r>
      <w:r>
        <w:t>.2</w:t>
      </w:r>
      <w:r w:rsidR="001E48D5" w:rsidRPr="00207699">
        <w:t xml:space="preserve">%) are produced from wastewater and agricultural activities and used in </w:t>
      </w:r>
      <w:proofErr w:type="gramStart"/>
      <w:r w:rsidR="001E48D5" w:rsidRPr="00207699">
        <w:t>Large</w:t>
      </w:r>
      <w:proofErr w:type="gramEnd"/>
      <w:r w:rsidR="001E48D5" w:rsidRPr="00207699">
        <w:t xml:space="preserve"> digesters solution.</w:t>
      </w:r>
    </w:p>
    <w:p w14:paraId="3A7E6228" w14:textId="254AF938" w:rsidR="00DC1771" w:rsidRPr="00207699" w:rsidRDefault="00DC1771" w:rsidP="00B933B6">
      <w:pPr>
        <w:pStyle w:val="ListParagraph"/>
        <w:numPr>
          <w:ilvl w:val="0"/>
          <w:numId w:val="2"/>
        </w:numPr>
        <w:tabs>
          <w:tab w:val="left" w:pos="993"/>
          <w:tab w:val="left" w:pos="1701"/>
          <w:tab w:val="left" w:pos="2268"/>
        </w:tabs>
        <w:ind w:left="0" w:firstLine="0"/>
      </w:pPr>
      <w:r w:rsidRPr="00207699">
        <w:t xml:space="preserve">This solution only covers biogas production from landfills and therefore we needed to extract biogas from large bio-digesters from wastewater and agriculture activities from landfills that is being considered in the </w:t>
      </w:r>
      <w:r w:rsidRPr="00B933B6">
        <w:rPr>
          <w:i/>
        </w:rPr>
        <w:t>Landfill Methane Capture</w:t>
      </w:r>
      <w:r w:rsidRPr="00207699">
        <w:t xml:space="preserve"> solution. </w:t>
      </w:r>
      <w:r w:rsidR="008656C9">
        <w:t>We</w:t>
      </w:r>
      <w:r w:rsidRPr="00207699">
        <w:t xml:space="preserve"> estimate total </w:t>
      </w:r>
      <w:r w:rsidR="008656C9">
        <w:t xml:space="preserve">share of </w:t>
      </w:r>
      <w:r w:rsidRPr="00207699">
        <w:t xml:space="preserve">biogas from </w:t>
      </w:r>
      <w:r w:rsidR="008656C9">
        <w:t>all biofuels is 18%</w:t>
      </w:r>
      <w:r w:rsidRPr="00207699">
        <w:t>.</w:t>
      </w:r>
      <w:r w:rsidR="008656C9">
        <w:t xml:space="preserve"> Then the share of biogas produced from landfills is equal to 29.8%.</w:t>
      </w:r>
      <w:r>
        <w:t xml:space="preserve"> The </w:t>
      </w:r>
      <w:r w:rsidR="008656C9">
        <w:t xml:space="preserve">remainder is allocated to </w:t>
      </w:r>
      <w:r>
        <w:t>large digester solutions.</w:t>
      </w:r>
    </w:p>
    <w:p w14:paraId="08D8D351" w14:textId="1E28EF54" w:rsidR="001E48D5" w:rsidRPr="00207699" w:rsidRDefault="001E48D5" w:rsidP="00912F72">
      <w:pPr>
        <w:pStyle w:val="ListParagraph"/>
        <w:numPr>
          <w:ilvl w:val="0"/>
          <w:numId w:val="2"/>
        </w:numPr>
        <w:tabs>
          <w:tab w:val="left" w:pos="993"/>
          <w:tab w:val="left" w:pos="1701"/>
          <w:tab w:val="left" w:pos="2268"/>
        </w:tabs>
        <w:ind w:left="0" w:firstLine="0"/>
      </w:pPr>
      <w:bookmarkStart w:id="64" w:name="OLE_LINK1"/>
      <w:r w:rsidRPr="00207699">
        <w:t>Since no better information is available for biogas for electricity generation, future adoption was obtained applying the previous calculated share of biogas from landfill methane capture (</w:t>
      </w:r>
      <w:r w:rsidR="00DC1771">
        <w:t>5.</w:t>
      </w:r>
      <w:r w:rsidR="008656C9">
        <w:t>36</w:t>
      </w:r>
      <w:r w:rsidRPr="00207699">
        <w:t xml:space="preserve">%) of total bioenergy for global and regional levels and applied to the results of </w:t>
      </w:r>
      <w:r w:rsidR="008656C9">
        <w:t xml:space="preserve">all our adoption sources which include </w:t>
      </w:r>
      <w:r w:rsidRPr="00207699">
        <w:t>three selected</w:t>
      </w:r>
      <w:r w:rsidR="008656C9">
        <w:t xml:space="preserve"> scenarios from</w:t>
      </w:r>
      <w:r w:rsidRPr="00207699">
        <w:t xml:space="preserve"> </w:t>
      </w:r>
      <w:r w:rsidR="008656C9">
        <w:t>IEA WEO (2018) (Current Policies, Stated Policies, SDS), three scenarios from IEEJ Outlook (2019) (No Coal Plants, Reference, Advanced Technology), three scenarios from IEA ETP (2017) (Reference Technology, Beyond 2DS, 2DS)</w:t>
      </w:r>
      <w:r w:rsidRPr="00207699">
        <w:t>,</w:t>
      </w:r>
      <w:r w:rsidR="008656C9">
        <w:t xml:space="preserve"> three scenarios from Equinor (2018) (Rivalry, Reform, Renewal),</w:t>
      </w:r>
      <w:r w:rsidRPr="00207699">
        <w:t xml:space="preserve"> and to the results of Greenpeace (2015) </w:t>
      </w:r>
      <w:r w:rsidR="008656C9">
        <w:t>Advanced Energy Revolution</w:t>
      </w:r>
      <w:r w:rsidRPr="00207699">
        <w:t>.</w:t>
      </w:r>
    </w:p>
    <w:bookmarkEnd w:id="64"/>
    <w:p w14:paraId="012F8A32" w14:textId="4E79FFD4" w:rsidR="001E48D5" w:rsidRDefault="001E48D5" w:rsidP="00912F72">
      <w:pPr>
        <w:pStyle w:val="ListParagraph"/>
        <w:numPr>
          <w:ilvl w:val="0"/>
          <w:numId w:val="2"/>
        </w:numPr>
        <w:tabs>
          <w:tab w:val="left" w:pos="993"/>
          <w:tab w:val="left" w:pos="1701"/>
          <w:tab w:val="left" w:pos="2268"/>
        </w:tabs>
        <w:ind w:left="0" w:firstLine="0"/>
      </w:pPr>
      <w:r w:rsidRPr="00207699">
        <w:t>The uncertainty associated with the future adoption of landfill methane capture is linked to other waste management solutions as among others, waste to energy, methane biodigesters, recycling or composting that could affect the balance between the available waste for each solution</w:t>
      </w:r>
      <w:r>
        <w:t>.</w:t>
      </w:r>
    </w:p>
    <w:p w14:paraId="688E61BC" w14:textId="26484DCF" w:rsidR="001E48D5" w:rsidRPr="00B933B6" w:rsidRDefault="00D83024" w:rsidP="0060194D">
      <w:pPr>
        <w:pStyle w:val="ListParagraph"/>
        <w:numPr>
          <w:ilvl w:val="0"/>
          <w:numId w:val="2"/>
        </w:numPr>
        <w:ind w:left="0" w:firstLine="0"/>
        <w:rPr>
          <w:rFonts w:cs="Times New Roman"/>
          <w:bCs/>
          <w:color w:val="000000" w:themeColor="text1"/>
        </w:rPr>
      </w:pPr>
      <w:r>
        <w:t xml:space="preserve">      </w:t>
      </w:r>
      <w:r w:rsidR="001E48D5" w:rsidRPr="001E48D5">
        <w:t>The results from the different sources are given for every 5 or 10 years. To determine annual generation values, data interpolation methods were used to create best fit trends (</w:t>
      </w:r>
      <w:proofErr w:type="gramStart"/>
      <w:r w:rsidR="001E48D5" w:rsidRPr="001E48D5">
        <w:t>i.e.</w:t>
      </w:r>
      <w:proofErr w:type="gramEnd"/>
      <w:r w:rsidR="001E48D5" w:rsidRPr="001E48D5">
        <w:t xml:space="preserve"> 3rd polynomial trends applied between reported data).</w:t>
      </w:r>
      <w:r w:rsidR="00613011">
        <w:t xml:space="preserve"> </w:t>
      </w:r>
      <w:r w:rsidR="00613011">
        <w:rPr>
          <w:bCs/>
          <w:color w:val="000000" w:themeColor="text1"/>
        </w:rPr>
        <w:t xml:space="preserve">In cases where there are spikes, stepwise interpolation with one or more of the </w:t>
      </w:r>
      <w:proofErr w:type="gramStart"/>
      <w:r w:rsidR="00613011">
        <w:rPr>
          <w:bCs/>
          <w:color w:val="000000" w:themeColor="text1"/>
        </w:rPr>
        <w:t>outlier</w:t>
      </w:r>
      <w:proofErr w:type="gramEnd"/>
      <w:r w:rsidR="00613011">
        <w:rPr>
          <w:bCs/>
          <w:color w:val="000000" w:themeColor="text1"/>
        </w:rPr>
        <w:t xml:space="preserve"> datapoint(s) removed are performed to smooth out the trend, and complete the data for the missing years.</w:t>
      </w:r>
    </w:p>
    <w:p w14:paraId="300C45F7" w14:textId="77777777" w:rsidR="00A46825" w:rsidRDefault="00904A25" w:rsidP="00912F72">
      <w:pPr>
        <w:pStyle w:val="ListParagraph"/>
        <w:numPr>
          <w:ilvl w:val="0"/>
          <w:numId w:val="2"/>
        </w:numPr>
        <w:tabs>
          <w:tab w:val="left" w:pos="993"/>
          <w:tab w:val="left" w:pos="1701"/>
          <w:tab w:val="left" w:pos="2268"/>
        </w:tabs>
        <w:ind w:left="0" w:firstLine="0"/>
      </w:pPr>
      <w:r w:rsidRPr="00207699">
        <w:t>This analysis assumes that efficiency of landfill capture and technologies used for landfill capture are uniform across regions. While there are some indications that in tropical areas different technology choices will be made, the fidelity of data in literature is not high enough to develop credible estimates for different technology costs and efficiencies on a regional basis.</w:t>
      </w:r>
    </w:p>
    <w:p w14:paraId="05FC7237" w14:textId="45B446C8" w:rsidR="00904A25" w:rsidRDefault="00904A25" w:rsidP="00912F72">
      <w:pPr>
        <w:pStyle w:val="ListParagraph"/>
        <w:numPr>
          <w:ilvl w:val="0"/>
          <w:numId w:val="2"/>
        </w:numPr>
        <w:tabs>
          <w:tab w:val="left" w:pos="993"/>
          <w:tab w:val="left" w:pos="1701"/>
          <w:tab w:val="left" w:pos="2268"/>
          <w:tab w:val="left" w:pos="2410"/>
        </w:tabs>
        <w:ind w:left="0" w:firstLine="0"/>
      </w:pPr>
      <w:r w:rsidRPr="00207699">
        <w:t xml:space="preserve">Our descriptions for engineered landfill, basic landfill, and open landfill </w:t>
      </w:r>
      <w:proofErr w:type="gramStart"/>
      <w:r w:rsidRPr="00207699">
        <w:t>is</w:t>
      </w:r>
      <w:proofErr w:type="gramEnd"/>
      <w:r w:rsidRPr="00207699">
        <w:t xml:space="preserve"> characteristic of the general landscape for landfill technology. This is consistent with the assumptions made in the EPA’s 2013 MAC report, which is one of the most comprehensive estimates which has been done on global landfill methane capture potential. However, it does exclude sustainable landfilling technologies designed specifically for the increase of methane in order to recover it.</w:t>
      </w:r>
    </w:p>
    <w:p w14:paraId="17BB2997" w14:textId="38AC8665" w:rsidR="00904A25" w:rsidRPr="001E48D5" w:rsidRDefault="00904A25" w:rsidP="00912F72">
      <w:pPr>
        <w:pStyle w:val="ListParagraph"/>
        <w:numPr>
          <w:ilvl w:val="0"/>
          <w:numId w:val="2"/>
        </w:numPr>
        <w:tabs>
          <w:tab w:val="left" w:pos="993"/>
          <w:tab w:val="left" w:pos="1701"/>
          <w:tab w:val="left" w:pos="2410"/>
        </w:tabs>
        <w:ind w:left="0" w:firstLine="0"/>
      </w:pPr>
      <w:r w:rsidRPr="00207699">
        <w:lastRenderedPageBreak/>
        <w:t xml:space="preserve">Methane emissions are uniform across types of landfills. No change in methane emissions </w:t>
      </w:r>
      <w:proofErr w:type="gramStart"/>
      <w:r w:rsidRPr="00207699">
        <w:t>are</w:t>
      </w:r>
      <w:proofErr w:type="gramEnd"/>
      <w:r w:rsidRPr="00207699">
        <w:t xml:space="preserve"> estimated based on the design of the landfill and whether or not it encourages aerobic or anaerobic digestion.</w:t>
      </w:r>
    </w:p>
    <w:p w14:paraId="04FBF2E3" w14:textId="412B6782" w:rsidR="009D118F" w:rsidRPr="00426538" w:rsidRDefault="551A77D0" w:rsidP="0060194D">
      <w:pPr>
        <w:pStyle w:val="Heading2"/>
        <w:numPr>
          <w:ilvl w:val="1"/>
          <w:numId w:val="10"/>
        </w:numPr>
        <w:ind w:hanging="414"/>
      </w:pPr>
      <w:bookmarkStart w:id="65" w:name="_Toc44379388"/>
      <w:r w:rsidRPr="00426538">
        <w:t>I</w:t>
      </w:r>
      <w:r w:rsidR="00E069AC" w:rsidRPr="00426538">
        <w:t>ntegration</w:t>
      </w:r>
      <w:bookmarkEnd w:id="65"/>
    </w:p>
    <w:p w14:paraId="40B0D509" w14:textId="10D0F837" w:rsidR="00F61DCA" w:rsidRPr="00426538" w:rsidRDefault="00F61DCA" w:rsidP="00EB247F">
      <w:r w:rsidRPr="00426538">
        <w:t xml:space="preserve">The complete Project Drawdown integration </w:t>
      </w:r>
      <w:r w:rsidR="00A46825">
        <w:t>doc</w:t>
      </w:r>
      <w:r w:rsidRPr="00426538">
        <w:t xml:space="preserve">umentation </w:t>
      </w:r>
      <w:r w:rsidR="00B6183A" w:rsidRPr="00426538">
        <w:t xml:space="preserve">with </w:t>
      </w:r>
      <w:r w:rsidR="008006D0" w:rsidRPr="00426538">
        <w:t>details on</w:t>
      </w:r>
      <w:r w:rsidRPr="00426538">
        <w:t xml:space="preserve"> how all solution models in each sector are integrated, and how sectors are integrated to form a complete system</w:t>
      </w:r>
      <w:r w:rsidR="004C48A0" w:rsidRPr="00426538">
        <w:t xml:space="preserve"> is</w:t>
      </w:r>
      <w:r w:rsidR="008006D0" w:rsidRPr="00426538">
        <w:t xml:space="preserve"> available at </w:t>
      </w:r>
      <w:hyperlink r:id="rId22" w:history="1">
        <w:r w:rsidR="008006D0" w:rsidRPr="00426538">
          <w:rPr>
            <w:rStyle w:val="Hyperlink"/>
            <w:color w:val="auto"/>
          </w:rPr>
          <w:t>www.drawdown.org</w:t>
        </w:r>
      </w:hyperlink>
      <w:r w:rsidRPr="00426538">
        <w:t xml:space="preserve">. Those general notes are excluded from this document </w:t>
      </w:r>
      <w:proofErr w:type="gramStart"/>
      <w:r w:rsidRPr="00426538">
        <w:t xml:space="preserve">but </w:t>
      </w:r>
      <w:r w:rsidR="004C48A0" w:rsidRPr="00426538">
        <w:t xml:space="preserve"> may</w:t>
      </w:r>
      <w:proofErr w:type="gramEnd"/>
      <w:r w:rsidRPr="00426538">
        <w:t xml:space="preserve"> be</w:t>
      </w:r>
      <w:r w:rsidR="004C48A0" w:rsidRPr="00426538">
        <w:t xml:space="preserve"> referred to</w:t>
      </w:r>
      <w:r w:rsidRPr="00426538">
        <w:t xml:space="preserve"> for a complete understanding of the integration process. Only key elements of the integration process that are needed to understand how this solution fits into the entire system are described here.</w:t>
      </w:r>
    </w:p>
    <w:p w14:paraId="6E8EB265" w14:textId="315DEBE3" w:rsidR="002A4E84" w:rsidRPr="00426538" w:rsidRDefault="004C48A0" w:rsidP="00EB247F">
      <w:r w:rsidRPr="00426538">
        <w:t>T</w:t>
      </w:r>
      <w:r w:rsidR="002A4E84" w:rsidRPr="00426538">
        <w:t xml:space="preserve">he data derived from individual solution models </w:t>
      </w:r>
      <w:proofErr w:type="gramStart"/>
      <w:r w:rsidR="002A4E84" w:rsidRPr="00426538">
        <w:t xml:space="preserve">was  </w:t>
      </w:r>
      <w:r w:rsidR="00EB273B" w:rsidRPr="00426538">
        <w:t>fed</w:t>
      </w:r>
      <w:proofErr w:type="gramEnd"/>
      <w:r w:rsidR="00EB273B" w:rsidRPr="00426538">
        <w:t xml:space="preserve"> </w:t>
      </w:r>
      <w:r w:rsidR="002A4E84" w:rsidRPr="00426538">
        <w:t>into sector-level integration models to generate</w:t>
      </w:r>
      <w:r w:rsidRPr="00426538">
        <w:t xml:space="preserve"> the</w:t>
      </w:r>
      <w:r w:rsidR="002A4E84" w:rsidRPr="00426538">
        <w:t xml:space="preserve"> final results for all solutions within a global system. The </w:t>
      </w:r>
      <w:r w:rsidR="00F9088E" w:rsidRPr="00426538">
        <w:t>inter</w:t>
      </w:r>
      <w:r w:rsidR="002A4E84" w:rsidRPr="00426538">
        <w:t>link</w:t>
      </w:r>
      <w:r w:rsidR="00F9088E" w:rsidRPr="00426538">
        <w:t>age</w:t>
      </w:r>
      <w:r w:rsidR="002A4E84" w:rsidRPr="00426538">
        <w:t xml:space="preserve"> between this sector and all the others is important, but major interactions</w:t>
      </w:r>
      <w:r w:rsidR="00F9088E" w:rsidRPr="00426538">
        <w:t xml:space="preserve"> of this sector</w:t>
      </w:r>
      <w:r w:rsidR="002A4E84" w:rsidRPr="00426538">
        <w:t xml:space="preserve"> occur with energy demand-side sectors like Transport and Buildings and Cities.</w:t>
      </w:r>
    </w:p>
    <w:p w14:paraId="10D2FF27" w14:textId="7F1E60D0" w:rsidR="002A4E84" w:rsidRPr="00426538" w:rsidRDefault="009D118F" w:rsidP="00EB247F">
      <w:r w:rsidRPr="00426538">
        <w:t xml:space="preserve">Through the process of integrating </w:t>
      </w:r>
      <w:r w:rsidR="002415D6" w:rsidRPr="00426538">
        <w:t>concentrated solar power</w:t>
      </w:r>
      <w:r w:rsidRPr="00426538">
        <w:t xml:space="preserve"> with other solutions, the total addressable market for electricity generation technologies was adjusted to account for reduced demand resulting from the growth of more energy-effi</w:t>
      </w:r>
      <w:r w:rsidR="00F4258D" w:rsidRPr="00426538">
        <w:t>cient technologies (for example</w:t>
      </w:r>
      <w:r w:rsidRPr="00426538">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7A2D37AB" w:rsidR="009D118F" w:rsidRPr="00426538" w:rsidRDefault="001E48D5" w:rsidP="0060194D">
      <w:pPr>
        <w:pStyle w:val="Heading2"/>
        <w:numPr>
          <w:ilvl w:val="1"/>
          <w:numId w:val="10"/>
        </w:numPr>
      </w:pPr>
      <w:r>
        <w:t xml:space="preserve"> </w:t>
      </w:r>
      <w:bookmarkStart w:id="66" w:name="_Toc44379389"/>
      <w:r w:rsidR="00E069AC" w:rsidRPr="00426538">
        <w:t>Limitations / Further Developments</w:t>
      </w:r>
      <w:bookmarkEnd w:id="66"/>
    </w:p>
    <w:p w14:paraId="0BFBE0AE" w14:textId="4873CF27" w:rsidR="00904A25" w:rsidRPr="00904A25" w:rsidRDefault="00904A25" w:rsidP="0060194D">
      <w:pPr>
        <w:pStyle w:val="Heading3"/>
        <w:numPr>
          <w:ilvl w:val="2"/>
          <w:numId w:val="10"/>
        </w:numPr>
      </w:pPr>
      <w:bookmarkStart w:id="67" w:name="_Toc471776795"/>
      <w:bookmarkStart w:id="68" w:name="_Toc44379390"/>
      <w:r w:rsidRPr="00904A25">
        <w:t>Use of Thermal Energy from Landfill Carbon Capture</w:t>
      </w:r>
      <w:bookmarkEnd w:id="67"/>
      <w:bookmarkEnd w:id="68"/>
    </w:p>
    <w:p w14:paraId="387BCBD3" w14:textId="3A331BA2" w:rsidR="00904A25" w:rsidRPr="00207699" w:rsidRDefault="00904A25" w:rsidP="00904A25">
      <w:r w:rsidRPr="00207699">
        <w:t xml:space="preserve">A share of landfill gas capture opportunities will be used to provide heat, displacing alternative or equivalent fuel use. In the case that this is an equivalent fuel, in other words, natural gas, there would be a reduction in upstream GHG </w:t>
      </w:r>
      <w:proofErr w:type="gramStart"/>
      <w:r w:rsidRPr="00207699">
        <w:t>emissions</w:t>
      </w:r>
      <w:proofErr w:type="gramEnd"/>
      <w:r w:rsidRPr="00207699">
        <w:t xml:space="preserve"> and this reduction has not been included in the calculations.</w:t>
      </w:r>
      <w:r w:rsidR="007D0471">
        <w:t xml:space="preserve"> </w:t>
      </w:r>
      <w:r w:rsidRPr="00207699">
        <w:t>Th</w:t>
      </w:r>
      <w:r w:rsidR="007D0471">
        <w:t>e current</w:t>
      </w:r>
      <w:r w:rsidRPr="00207699">
        <w:t xml:space="preserve"> RRS model does not automatically allow for a calculation of emissions reduction from displacement of fossil fuel sources used for heating.</w:t>
      </w:r>
    </w:p>
    <w:p w14:paraId="00472656" w14:textId="3CB1E55A" w:rsidR="00904A25" w:rsidRPr="00904A25" w:rsidRDefault="00904A25" w:rsidP="0060194D">
      <w:pPr>
        <w:pStyle w:val="Heading3"/>
        <w:numPr>
          <w:ilvl w:val="2"/>
          <w:numId w:val="10"/>
        </w:numPr>
      </w:pPr>
      <w:bookmarkStart w:id="69" w:name="_Toc471776796"/>
      <w:bookmarkStart w:id="70" w:name="_Toc44379391"/>
      <w:r w:rsidRPr="00904A25">
        <w:lastRenderedPageBreak/>
        <w:t>Model the Solution with a Reduction in Landfilling over Time</w:t>
      </w:r>
      <w:bookmarkEnd w:id="69"/>
      <w:bookmarkEnd w:id="70"/>
    </w:p>
    <w:p w14:paraId="44966C10" w14:textId="720C2B2C" w:rsidR="00904A25" w:rsidRPr="00207699" w:rsidRDefault="00904A25" w:rsidP="00904A25">
      <w:r w:rsidRPr="00207699">
        <w:t>Th</w:t>
      </w:r>
      <w:r w:rsidR="007D0471">
        <w:t>e current</w:t>
      </w:r>
      <w:r w:rsidRPr="00207699">
        <w:t xml:space="preserve"> model assumes that the percentage of waste going to landfills will remain constant over time. From a climate perspective, this is less than ideal, as landfilling and even landfill methane capture is the least preferable method of waste disposal. While it may reduce the total estimates for landfill methane capture, future research which includes practical reductions in the percentage of waste going to landfills over time would be a valuable addition</w:t>
      </w:r>
      <w:r w:rsidR="007D0471">
        <w:t>.</w:t>
      </w:r>
    </w:p>
    <w:p w14:paraId="44AD7CDF" w14:textId="67C1E839" w:rsidR="00F52595" w:rsidRPr="00426538" w:rsidRDefault="00F52595" w:rsidP="00EB247F">
      <w:pPr>
        <w:sectPr w:rsidR="00F52595" w:rsidRPr="00426538">
          <w:pgSz w:w="12240" w:h="15840"/>
          <w:pgMar w:top="1440" w:right="1440" w:bottom="1440" w:left="1440" w:header="720" w:footer="720" w:gutter="0"/>
          <w:cols w:space="720"/>
        </w:sectPr>
      </w:pPr>
    </w:p>
    <w:p w14:paraId="7CAFC693" w14:textId="0528F23F" w:rsidR="007C645A" w:rsidRPr="00426538" w:rsidRDefault="551A77D0" w:rsidP="00D64BA4">
      <w:pPr>
        <w:pStyle w:val="Heading1"/>
        <w:numPr>
          <w:ilvl w:val="0"/>
          <w:numId w:val="10"/>
        </w:numPr>
      </w:pPr>
      <w:bookmarkStart w:id="71" w:name="_Toc44379392"/>
      <w:r w:rsidRPr="00426538">
        <w:lastRenderedPageBreak/>
        <w:t>Results</w:t>
      </w:r>
      <w:bookmarkEnd w:id="71"/>
    </w:p>
    <w:p w14:paraId="13B4CEC0" w14:textId="504986B8" w:rsidR="00F61DCA" w:rsidRPr="00426538" w:rsidRDefault="00B24F59" w:rsidP="005C77F5">
      <w:pPr>
        <w:autoSpaceDE w:val="0"/>
        <w:autoSpaceDN w:val="0"/>
        <w:adjustRightInd w:val="0"/>
        <w:spacing w:after="0"/>
      </w:pPr>
      <w:r w:rsidRPr="00426538">
        <w:t>In th</w:t>
      </w:r>
      <w:r w:rsidR="008006D0" w:rsidRPr="00426538">
        <w:t xml:space="preserve">e following </w:t>
      </w:r>
      <w:r w:rsidRPr="00426538">
        <w:t>section selected</w:t>
      </w:r>
      <w:r w:rsidR="00F61DCA" w:rsidRPr="00426538">
        <w:t xml:space="preserve"> results derived from the </w:t>
      </w:r>
      <w:r w:rsidR="008006D0" w:rsidRPr="00426538">
        <w:t xml:space="preserve">RRS </w:t>
      </w:r>
      <w:r w:rsidR="00F61DCA" w:rsidRPr="00426538">
        <w:t>model</w:t>
      </w:r>
      <w:r w:rsidRPr="00426538">
        <w:t xml:space="preserve"> </w:t>
      </w:r>
      <w:r w:rsidR="00F9088E" w:rsidRPr="00426538">
        <w:t xml:space="preserve">are depicted </w:t>
      </w:r>
      <w:r w:rsidR="008006D0" w:rsidRPr="00426538">
        <w:t xml:space="preserve">evaluating the impact of increased adoption of </w:t>
      </w:r>
      <w:r w:rsidR="001E48D5">
        <w:t>Landfill Methane Capture</w:t>
      </w:r>
      <w:r w:rsidR="00443FE8" w:rsidRPr="00426538">
        <w:t xml:space="preserve"> technologies </w:t>
      </w:r>
      <w:r w:rsidR="008006D0" w:rsidRPr="00426538">
        <w:t xml:space="preserve">for electricity generation </w:t>
      </w:r>
      <w:r w:rsidR="00B0692D" w:rsidRPr="00426538">
        <w:t xml:space="preserve">as </w:t>
      </w:r>
      <w:r w:rsidR="008006D0" w:rsidRPr="00426538">
        <w:t>compared to conventional technologies</w:t>
      </w:r>
      <w:r w:rsidR="00C7411E">
        <w:t xml:space="preserve"> and other landfill </w:t>
      </w:r>
      <w:r w:rsidR="00532976">
        <w:t>methane</w:t>
      </w:r>
      <w:r w:rsidR="00C7411E">
        <w:t xml:space="preserve"> </w:t>
      </w:r>
      <w:r w:rsidR="00532976">
        <w:t>capture</w:t>
      </w:r>
      <w:r w:rsidR="00C7411E">
        <w:t xml:space="preserve"> alternatives</w:t>
      </w:r>
      <w:r w:rsidR="00532976">
        <w:t>.</w:t>
      </w:r>
    </w:p>
    <w:p w14:paraId="7E39F2AB" w14:textId="7182A02F" w:rsidR="00B261E0" w:rsidRDefault="007C645A" w:rsidP="00D64BA4">
      <w:pPr>
        <w:pStyle w:val="Heading2"/>
        <w:numPr>
          <w:ilvl w:val="1"/>
          <w:numId w:val="10"/>
        </w:numPr>
      </w:pPr>
      <w:bookmarkStart w:id="72" w:name="_Toc44379393"/>
      <w:r w:rsidRPr="00426538">
        <w:t>Adoption</w:t>
      </w:r>
      <w:bookmarkEnd w:id="72"/>
    </w:p>
    <w:p w14:paraId="770A77EE" w14:textId="3ED78684" w:rsidR="00C7411E" w:rsidRPr="00C7411E" w:rsidRDefault="00C7411E" w:rsidP="00D64BA4">
      <w:pPr>
        <w:pStyle w:val="Heading3"/>
        <w:numPr>
          <w:ilvl w:val="2"/>
          <w:numId w:val="10"/>
        </w:numPr>
      </w:pPr>
      <w:bookmarkStart w:id="73" w:name="_Toc471776788"/>
      <w:bookmarkStart w:id="74" w:name="_Toc44379394"/>
      <w:r w:rsidRPr="00C7411E">
        <w:t>Electricity Generation from Landfill Methane Capture</w:t>
      </w:r>
      <w:bookmarkEnd w:id="73"/>
      <w:bookmarkEnd w:id="74"/>
    </w:p>
    <w:p w14:paraId="1CA60A5B" w14:textId="444A27E4" w:rsidR="006D6758" w:rsidRPr="00426538" w:rsidRDefault="00B0692D" w:rsidP="00EB247F">
      <w:pPr>
        <w:pStyle w:val="Caption"/>
        <w:rPr>
          <w:i w:val="0"/>
          <w:iCs w:val="0"/>
          <w:color w:val="auto"/>
          <w:sz w:val="22"/>
          <w:szCs w:val="22"/>
        </w:rPr>
      </w:pPr>
      <w:r w:rsidRPr="00530C3C">
        <w:rPr>
          <w:i w:val="0"/>
          <w:iCs w:val="0"/>
          <w:color w:val="auto"/>
          <w:sz w:val="22"/>
          <w:szCs w:val="22"/>
        </w:rPr>
        <w:t>A comparison of</w:t>
      </w:r>
      <w:r w:rsidR="007C645A" w:rsidRPr="00530C3C">
        <w:rPr>
          <w:i w:val="0"/>
          <w:iCs w:val="0"/>
          <w:color w:val="auto"/>
          <w:sz w:val="22"/>
          <w:szCs w:val="22"/>
        </w:rPr>
        <w:t xml:space="preserve"> the results from the three modeled scenarios </w:t>
      </w:r>
      <w:r w:rsidR="008006D0" w:rsidRPr="00530C3C">
        <w:rPr>
          <w:i w:val="0"/>
          <w:iCs w:val="0"/>
          <w:color w:val="auto"/>
          <w:sz w:val="22"/>
          <w:szCs w:val="22"/>
        </w:rPr>
        <w:t>to the Reference Scenario allow</w:t>
      </w:r>
      <w:r w:rsidRPr="00530C3C">
        <w:rPr>
          <w:i w:val="0"/>
          <w:iCs w:val="0"/>
          <w:color w:val="auto"/>
          <w:sz w:val="22"/>
          <w:szCs w:val="22"/>
        </w:rPr>
        <w:t>s</w:t>
      </w:r>
      <w:r w:rsidR="007C645A" w:rsidRPr="00530C3C">
        <w:rPr>
          <w:i w:val="0"/>
          <w:iCs w:val="0"/>
          <w:color w:val="auto"/>
          <w:sz w:val="22"/>
          <w:szCs w:val="22"/>
        </w:rPr>
        <w:t xml:space="preserve"> </w:t>
      </w:r>
      <w:r w:rsidRPr="00530C3C">
        <w:rPr>
          <w:i w:val="0"/>
          <w:iCs w:val="0"/>
          <w:color w:val="auto"/>
          <w:sz w:val="22"/>
          <w:szCs w:val="22"/>
        </w:rPr>
        <w:t>an</w:t>
      </w:r>
      <w:r w:rsidR="007C645A" w:rsidRPr="00530C3C">
        <w:rPr>
          <w:i w:val="0"/>
          <w:iCs w:val="0"/>
          <w:color w:val="auto"/>
          <w:sz w:val="22"/>
          <w:szCs w:val="22"/>
        </w:rPr>
        <w:t xml:space="preserve"> estimat</w:t>
      </w:r>
      <w:r w:rsidRPr="00530C3C">
        <w:rPr>
          <w:i w:val="0"/>
          <w:iCs w:val="0"/>
          <w:color w:val="auto"/>
          <w:sz w:val="22"/>
          <w:szCs w:val="22"/>
        </w:rPr>
        <w:t>ion of</w:t>
      </w:r>
      <w:r w:rsidR="007C645A" w:rsidRPr="00530C3C">
        <w:rPr>
          <w:i w:val="0"/>
          <w:iCs w:val="0"/>
          <w:color w:val="auto"/>
          <w:sz w:val="22"/>
          <w:szCs w:val="22"/>
        </w:rPr>
        <w:t xml:space="preserve"> the climate and financial impacts of increased adoption of </w:t>
      </w:r>
      <w:r w:rsidR="00C7411E" w:rsidRPr="00530C3C">
        <w:rPr>
          <w:i w:val="0"/>
          <w:iCs w:val="0"/>
          <w:color w:val="auto"/>
          <w:sz w:val="22"/>
          <w:szCs w:val="22"/>
        </w:rPr>
        <w:t>landfill methane capture</w:t>
      </w:r>
      <w:r w:rsidR="007C645A" w:rsidRPr="00530C3C">
        <w:rPr>
          <w:i w:val="0"/>
          <w:iCs w:val="0"/>
          <w:color w:val="auto"/>
          <w:sz w:val="22"/>
          <w:szCs w:val="22"/>
        </w:rPr>
        <w:t xml:space="preserve"> systems. </w:t>
      </w:r>
      <w:r w:rsidRPr="00530C3C">
        <w:rPr>
          <w:i w:val="0"/>
          <w:iCs w:val="0"/>
          <w:color w:val="auto"/>
          <w:sz w:val="22"/>
          <w:szCs w:val="22"/>
        </w:rPr>
        <w:t>As a result of this exercise, t</w:t>
      </w:r>
      <w:r w:rsidR="007C645A" w:rsidRPr="00530C3C">
        <w:rPr>
          <w:i w:val="0"/>
          <w:iCs w:val="0"/>
          <w:color w:val="auto"/>
          <w:sz w:val="22"/>
          <w:szCs w:val="22"/>
        </w:rPr>
        <w:t>he</w:t>
      </w:r>
      <w:r w:rsidR="007C645A" w:rsidRPr="00530C3C">
        <w:rPr>
          <w:i w:val="0"/>
          <w:color w:val="auto"/>
          <w:sz w:val="22"/>
        </w:rPr>
        <w:t xml:space="preserve"> Plausible Scenario</w:t>
      </w:r>
      <w:r w:rsidR="005C77F5" w:rsidRPr="00530C3C">
        <w:rPr>
          <w:i w:val="0"/>
          <w:color w:val="auto"/>
          <w:sz w:val="22"/>
        </w:rPr>
        <w:t xml:space="preserve"> (PDS1)</w:t>
      </w:r>
      <w:r w:rsidR="007C645A" w:rsidRPr="00530C3C">
        <w:rPr>
          <w:i w:val="0"/>
          <w:color w:val="auto"/>
          <w:sz w:val="22"/>
        </w:rPr>
        <w:t xml:space="preserve"> projects </w:t>
      </w:r>
      <w:r w:rsidR="00B44A15" w:rsidRPr="00530C3C">
        <w:rPr>
          <w:i w:val="0"/>
          <w:color w:val="auto"/>
          <w:sz w:val="22"/>
        </w:rPr>
        <w:t>0.</w:t>
      </w:r>
      <w:r w:rsidR="00AC2A07" w:rsidRPr="00530C3C">
        <w:rPr>
          <w:i w:val="0"/>
          <w:color w:val="auto"/>
          <w:sz w:val="22"/>
        </w:rPr>
        <w:t xml:space="preserve">17 </w:t>
      </w:r>
      <w:r w:rsidR="007C645A" w:rsidRPr="00530C3C">
        <w:rPr>
          <w:i w:val="0"/>
          <w:color w:val="auto"/>
          <w:sz w:val="22"/>
        </w:rPr>
        <w:t xml:space="preserve">percent of total electricity generation worldwide coming from </w:t>
      </w:r>
      <w:r w:rsidR="00B44A15" w:rsidRPr="00530C3C">
        <w:rPr>
          <w:i w:val="0"/>
          <w:color w:val="auto"/>
          <w:sz w:val="22"/>
        </w:rPr>
        <w:t>landfill methane capture</w:t>
      </w:r>
      <w:r w:rsidR="007C645A" w:rsidRPr="00530C3C">
        <w:rPr>
          <w:i w:val="0"/>
          <w:color w:val="auto"/>
          <w:sz w:val="22"/>
        </w:rPr>
        <w:t xml:space="preserve"> </w:t>
      </w:r>
      <w:r w:rsidR="00E76E21" w:rsidRPr="00530C3C">
        <w:rPr>
          <w:i w:val="0"/>
          <w:color w:val="auto"/>
          <w:sz w:val="22"/>
        </w:rPr>
        <w:t xml:space="preserve">systems </w:t>
      </w:r>
      <w:r w:rsidR="007C645A" w:rsidRPr="00530C3C">
        <w:rPr>
          <w:i w:val="0"/>
          <w:color w:val="auto"/>
          <w:sz w:val="22"/>
        </w:rPr>
        <w:t xml:space="preserve">by 2050. In the Drawdown </w:t>
      </w:r>
      <w:r w:rsidR="005C77F5" w:rsidRPr="00530C3C">
        <w:rPr>
          <w:i w:val="0"/>
          <w:color w:val="auto"/>
          <w:sz w:val="22"/>
        </w:rPr>
        <w:t xml:space="preserve">(PDS2) </w:t>
      </w:r>
      <w:r w:rsidR="007C645A" w:rsidRPr="00530C3C">
        <w:rPr>
          <w:i w:val="0"/>
          <w:color w:val="auto"/>
          <w:sz w:val="22"/>
        </w:rPr>
        <w:t>and Optimum Scenarios</w:t>
      </w:r>
      <w:r w:rsidR="005C77F5" w:rsidRPr="00530C3C">
        <w:rPr>
          <w:i w:val="0"/>
          <w:color w:val="auto"/>
          <w:sz w:val="22"/>
        </w:rPr>
        <w:t xml:space="preserve"> (PDS3)</w:t>
      </w:r>
      <w:r w:rsidR="007C645A" w:rsidRPr="00530C3C">
        <w:rPr>
          <w:i w:val="0"/>
          <w:color w:val="auto"/>
          <w:sz w:val="22"/>
        </w:rPr>
        <w:t>, the market sha</w:t>
      </w:r>
      <w:r w:rsidR="00D201BF" w:rsidRPr="00530C3C">
        <w:rPr>
          <w:i w:val="0"/>
          <w:color w:val="auto"/>
          <w:sz w:val="22"/>
        </w:rPr>
        <w:t xml:space="preserve">re </w:t>
      </w:r>
      <w:r w:rsidR="00530C3C">
        <w:rPr>
          <w:i w:val="0"/>
          <w:color w:val="auto"/>
          <w:sz w:val="22"/>
        </w:rPr>
        <w:t>reduces to</w:t>
      </w:r>
      <w:r w:rsidR="00D201BF" w:rsidRPr="00530C3C">
        <w:rPr>
          <w:i w:val="0"/>
          <w:color w:val="auto"/>
          <w:sz w:val="22"/>
        </w:rPr>
        <w:t xml:space="preserve"> </w:t>
      </w:r>
      <w:r w:rsidR="00B44A15" w:rsidRPr="00530C3C">
        <w:rPr>
          <w:i w:val="0"/>
          <w:color w:val="auto"/>
          <w:sz w:val="22"/>
        </w:rPr>
        <w:t>0.0</w:t>
      </w:r>
      <w:r w:rsidR="00D201BF" w:rsidRPr="00530C3C">
        <w:rPr>
          <w:i w:val="0"/>
          <w:color w:val="auto"/>
          <w:sz w:val="22"/>
        </w:rPr>
        <w:t xml:space="preserve"> percent </w:t>
      </w:r>
      <w:r w:rsidR="00AC2A07" w:rsidRPr="00530C3C">
        <w:rPr>
          <w:i w:val="0"/>
          <w:color w:val="auto"/>
          <w:sz w:val="22"/>
        </w:rPr>
        <w:t>for both</w:t>
      </w:r>
      <w:r w:rsidR="007C645A" w:rsidRPr="00530C3C">
        <w:rPr>
          <w:i w:val="0"/>
          <w:iCs w:val="0"/>
          <w:color w:val="auto"/>
          <w:sz w:val="22"/>
          <w:szCs w:val="22"/>
        </w:rPr>
        <w:t>.</w:t>
      </w:r>
      <w:r w:rsidR="00B24F59" w:rsidRPr="00530C3C">
        <w:rPr>
          <w:i w:val="0"/>
          <w:iCs w:val="0"/>
          <w:color w:val="auto"/>
          <w:sz w:val="22"/>
          <w:szCs w:val="22"/>
        </w:rPr>
        <w:t xml:space="preserve"> Below </w:t>
      </w:r>
      <w:r w:rsidR="00807D37" w:rsidRPr="00530C3C">
        <w:rPr>
          <w:i w:val="0"/>
          <w:iCs w:val="0"/>
          <w:color w:val="auto"/>
          <w:sz w:val="22"/>
          <w:szCs w:val="22"/>
        </w:rPr>
        <w:t>in Table 3.</w:t>
      </w:r>
      <w:r w:rsidR="005C77F5" w:rsidRPr="00530C3C">
        <w:rPr>
          <w:i w:val="0"/>
          <w:iCs w:val="0"/>
          <w:color w:val="auto"/>
          <w:sz w:val="22"/>
          <w:szCs w:val="22"/>
        </w:rPr>
        <w:t>1</w:t>
      </w:r>
      <w:r w:rsidR="00807D37" w:rsidRPr="00530C3C">
        <w:rPr>
          <w:i w:val="0"/>
          <w:iCs w:val="0"/>
          <w:color w:val="auto"/>
          <w:sz w:val="22"/>
          <w:szCs w:val="22"/>
        </w:rPr>
        <w:t xml:space="preserve"> </w:t>
      </w:r>
      <w:r w:rsidR="00B24F59" w:rsidRPr="00530C3C">
        <w:rPr>
          <w:i w:val="0"/>
          <w:iCs w:val="0"/>
          <w:color w:val="auto"/>
          <w:sz w:val="22"/>
          <w:szCs w:val="22"/>
        </w:rPr>
        <w:t xml:space="preserve">are shown the adoptions of the solution in </w:t>
      </w:r>
      <w:r w:rsidR="00807D37" w:rsidRPr="00530C3C">
        <w:rPr>
          <w:i w:val="0"/>
          <w:iCs w:val="0"/>
          <w:color w:val="auto"/>
          <w:sz w:val="22"/>
          <w:szCs w:val="22"/>
        </w:rPr>
        <w:t>2050</w:t>
      </w:r>
      <w:r w:rsidR="00B24F59" w:rsidRPr="00530C3C">
        <w:rPr>
          <w:i w:val="0"/>
          <w:iCs w:val="0"/>
          <w:color w:val="auto"/>
          <w:sz w:val="22"/>
          <w:szCs w:val="22"/>
        </w:rPr>
        <w:t xml:space="preserve"> in functional units and percent</w:t>
      </w:r>
      <w:r w:rsidRPr="00530C3C">
        <w:rPr>
          <w:i w:val="0"/>
          <w:iCs w:val="0"/>
          <w:color w:val="auto"/>
          <w:sz w:val="22"/>
          <w:szCs w:val="22"/>
        </w:rPr>
        <w:t>age terms</w:t>
      </w:r>
      <w:r w:rsidR="00B24F59" w:rsidRPr="00530C3C">
        <w:rPr>
          <w:i w:val="0"/>
          <w:iCs w:val="0"/>
          <w:color w:val="auto"/>
          <w:sz w:val="22"/>
          <w:szCs w:val="22"/>
        </w:rPr>
        <w:t xml:space="preserve">. </w:t>
      </w:r>
      <w:r w:rsidR="00912CC8" w:rsidRPr="00530C3C">
        <w:rPr>
          <w:i w:val="0"/>
          <w:iCs w:val="0"/>
          <w:color w:val="auto"/>
          <w:sz w:val="22"/>
          <w:szCs w:val="22"/>
        </w:rPr>
        <w:t>Figure 3</w:t>
      </w:r>
      <w:r w:rsidR="00E76E21" w:rsidRPr="00530C3C">
        <w:rPr>
          <w:i w:val="0"/>
          <w:iCs w:val="0"/>
          <w:color w:val="auto"/>
          <w:sz w:val="22"/>
          <w:szCs w:val="22"/>
        </w:rPr>
        <w:t>.</w:t>
      </w:r>
      <w:r w:rsidR="00912CC8" w:rsidRPr="00530C3C">
        <w:rPr>
          <w:i w:val="0"/>
          <w:iCs w:val="0"/>
          <w:color w:val="auto"/>
          <w:sz w:val="22"/>
          <w:szCs w:val="22"/>
        </w:rPr>
        <w:t xml:space="preserve">1 depicts the </w:t>
      </w:r>
      <w:proofErr w:type="gramStart"/>
      <w:r w:rsidR="00912CC8" w:rsidRPr="00530C3C">
        <w:rPr>
          <w:i w:val="0"/>
          <w:iCs w:val="0"/>
          <w:color w:val="auto"/>
          <w:sz w:val="22"/>
          <w:szCs w:val="22"/>
        </w:rPr>
        <w:t>long term</w:t>
      </w:r>
      <w:proofErr w:type="gramEnd"/>
      <w:r w:rsidR="00912CC8" w:rsidRPr="00530C3C">
        <w:rPr>
          <w:i w:val="0"/>
          <w:iCs w:val="0"/>
          <w:color w:val="auto"/>
          <w:sz w:val="22"/>
          <w:szCs w:val="22"/>
        </w:rPr>
        <w:t xml:space="preserve"> pathway trajectories for the different scenarios of </w:t>
      </w:r>
      <w:r w:rsidR="00C7411E" w:rsidRPr="00530C3C">
        <w:rPr>
          <w:i w:val="0"/>
          <w:iCs w:val="0"/>
          <w:color w:val="auto"/>
          <w:sz w:val="22"/>
          <w:szCs w:val="22"/>
        </w:rPr>
        <w:t>landfill methane capture</w:t>
      </w:r>
      <w:r w:rsidR="00727903" w:rsidRPr="00530C3C">
        <w:rPr>
          <w:i w:val="0"/>
          <w:iCs w:val="0"/>
          <w:color w:val="auto"/>
          <w:sz w:val="22"/>
          <w:szCs w:val="22"/>
        </w:rPr>
        <w:t xml:space="preserve"> </w:t>
      </w:r>
      <w:r w:rsidR="00532976" w:rsidRPr="00530C3C">
        <w:rPr>
          <w:i w:val="0"/>
          <w:iCs w:val="0"/>
          <w:color w:val="auto"/>
          <w:sz w:val="22"/>
          <w:szCs w:val="22"/>
        </w:rPr>
        <w:t>systems.</w:t>
      </w:r>
    </w:p>
    <w:p w14:paraId="21183A78" w14:textId="3DE82561" w:rsidR="008D1491" w:rsidRPr="00426538" w:rsidRDefault="008D1491" w:rsidP="00EB247F">
      <w:pPr>
        <w:pStyle w:val="Caption"/>
        <w:jc w:val="center"/>
      </w:pPr>
      <w:bookmarkStart w:id="75" w:name="_Toc44379355"/>
      <w:r w:rsidRPr="00426538">
        <w:t xml:space="preserve">Table </w:t>
      </w:r>
      <w:fldSimple w:instr=" STYLEREF 1 \s ">
        <w:r w:rsidR="00492F5E" w:rsidRPr="00426538">
          <w:t>3</w:t>
        </w:r>
      </w:fldSimple>
      <w:r w:rsidR="00492F5E" w:rsidRPr="00426538">
        <w:t>.</w:t>
      </w:r>
      <w:fldSimple w:instr=" SEQ Table \* ARABIC \s 1 ">
        <w:r w:rsidR="00492F5E" w:rsidRPr="00426538">
          <w:t>1</w:t>
        </w:r>
      </w:fldSimple>
      <w:r w:rsidRPr="00426538">
        <w:t xml:space="preserve"> </w:t>
      </w:r>
      <w:r w:rsidR="005C77F5" w:rsidRPr="00426538">
        <w:t xml:space="preserve">World </w:t>
      </w:r>
      <w:r w:rsidRPr="00426538">
        <w:t>Adoption</w:t>
      </w:r>
      <w:r w:rsidR="005C77F5" w:rsidRPr="00426538">
        <w:t xml:space="preserve"> of the Solution</w:t>
      </w:r>
      <w:bookmarkEnd w:id="75"/>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426538" w14:paraId="3FFD2090" w14:textId="77777777" w:rsidTr="005C77F5">
        <w:trPr>
          <w:trHeight w:val="48"/>
        </w:trPr>
        <w:tc>
          <w:tcPr>
            <w:tcW w:w="1951" w:type="dxa"/>
            <w:vMerge w:val="restart"/>
            <w:shd w:val="clear" w:color="auto" w:fill="4F81BD" w:themeFill="accent1"/>
            <w:vAlign w:val="center"/>
          </w:tcPr>
          <w:p w14:paraId="71879AD5" w14:textId="3CA30AF5" w:rsidR="00971BA5" w:rsidRPr="00426538" w:rsidRDefault="00971BA5" w:rsidP="001534F5">
            <w:pPr>
              <w:spacing w:line="240" w:lineRule="auto"/>
              <w:jc w:val="center"/>
              <w:rPr>
                <w:rFonts w:cstheme="minorHAnsi"/>
                <w:b/>
                <w:bCs/>
                <w:color w:val="FFFFFF" w:themeColor="background1"/>
                <w:sz w:val="20"/>
                <w:szCs w:val="20"/>
              </w:rPr>
            </w:pPr>
            <w:r w:rsidRPr="00426538">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426538" w:rsidRDefault="00971BA5" w:rsidP="001534F5">
            <w:pPr>
              <w:spacing w:line="240" w:lineRule="auto"/>
              <w:jc w:val="center"/>
              <w:rPr>
                <w:b/>
                <w:bCs/>
                <w:color w:val="FFFFFF" w:themeColor="background1"/>
                <w:sz w:val="20"/>
                <w:szCs w:val="20"/>
              </w:rPr>
            </w:pPr>
            <w:r w:rsidRPr="00426538">
              <w:rPr>
                <w:b/>
                <w:bCs/>
                <w:iCs/>
                <w:color w:val="FFFFFF" w:themeColor="background1"/>
                <w:sz w:val="20"/>
                <w:szCs w:val="20"/>
              </w:rPr>
              <w:t xml:space="preserve">Base </w:t>
            </w:r>
            <w:proofErr w:type="gramStart"/>
            <w:r w:rsidRPr="00426538">
              <w:rPr>
                <w:b/>
                <w:bCs/>
                <w:iCs/>
                <w:color w:val="FFFFFF" w:themeColor="background1"/>
                <w:sz w:val="20"/>
                <w:szCs w:val="20"/>
              </w:rPr>
              <w:t xml:space="preserve">Year </w:t>
            </w:r>
            <w:r w:rsidRPr="00426538">
              <w:rPr>
                <w:b/>
                <w:bCs/>
                <w:color w:val="FFFFFF" w:themeColor="background1"/>
                <w:sz w:val="20"/>
                <w:szCs w:val="20"/>
              </w:rPr>
              <w:t xml:space="preserve"> (</w:t>
            </w:r>
            <w:proofErr w:type="gramEnd"/>
            <w:r w:rsidRPr="00426538">
              <w:rPr>
                <w:b/>
                <w:bCs/>
                <w:color w:val="FFFFFF" w:themeColor="background1"/>
                <w:sz w:val="20"/>
                <w:szCs w:val="20"/>
              </w:rPr>
              <w:t>2014)</w:t>
            </w:r>
          </w:p>
        </w:tc>
        <w:tc>
          <w:tcPr>
            <w:tcW w:w="4686" w:type="dxa"/>
            <w:gridSpan w:val="3"/>
            <w:shd w:val="clear" w:color="auto" w:fill="4F81BD" w:themeFill="accent1"/>
            <w:vAlign w:val="center"/>
          </w:tcPr>
          <w:p w14:paraId="1BAFBD47" w14:textId="1AD40332"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World Adoption by 2050</w:t>
            </w:r>
          </w:p>
        </w:tc>
      </w:tr>
      <w:tr w:rsidR="00971BA5" w:rsidRPr="00426538" w14:paraId="4801E75B" w14:textId="77777777" w:rsidTr="005C77F5">
        <w:trPr>
          <w:trHeight w:val="184"/>
        </w:trPr>
        <w:tc>
          <w:tcPr>
            <w:tcW w:w="1951" w:type="dxa"/>
            <w:vMerge/>
            <w:shd w:val="clear" w:color="auto" w:fill="4F81BD" w:themeFill="accent1"/>
            <w:vAlign w:val="center"/>
          </w:tcPr>
          <w:p w14:paraId="6CD710FF" w14:textId="77777777" w:rsidR="00971BA5" w:rsidRPr="00426538"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426538"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426538"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Optimum</w:t>
            </w:r>
          </w:p>
        </w:tc>
      </w:tr>
      <w:tr w:rsidR="005C77F5" w:rsidRPr="00426538" w14:paraId="305C72A7" w14:textId="77777777" w:rsidTr="00396031">
        <w:trPr>
          <w:trHeight w:val="619"/>
        </w:trPr>
        <w:tc>
          <w:tcPr>
            <w:tcW w:w="1951" w:type="dxa"/>
            <w:vMerge w:val="restart"/>
            <w:vAlign w:val="center"/>
          </w:tcPr>
          <w:p w14:paraId="2B8FFE1B" w14:textId="0A2EFB30" w:rsidR="005C77F5" w:rsidRPr="00C7411E" w:rsidRDefault="00C7411E" w:rsidP="001534F5">
            <w:pPr>
              <w:spacing w:line="240" w:lineRule="auto"/>
              <w:jc w:val="center"/>
              <w:rPr>
                <w:i/>
                <w:sz w:val="20"/>
                <w:szCs w:val="20"/>
              </w:rPr>
            </w:pPr>
            <w:r w:rsidRPr="00C7411E">
              <w:rPr>
                <w:rFonts w:cstheme="minorHAnsi"/>
                <w:bCs/>
                <w:i/>
                <w:color w:val="000000" w:themeColor="text1"/>
                <w:sz w:val="20"/>
                <w:szCs w:val="20"/>
              </w:rPr>
              <w:t>Landfill Methane Capture</w:t>
            </w:r>
          </w:p>
        </w:tc>
        <w:tc>
          <w:tcPr>
            <w:tcW w:w="1163" w:type="dxa"/>
            <w:vAlign w:val="center"/>
          </w:tcPr>
          <w:p w14:paraId="5BDA7373" w14:textId="4437EFB5" w:rsidR="005C77F5" w:rsidRPr="00426538" w:rsidRDefault="005C77F5" w:rsidP="001534F5">
            <w:pPr>
              <w:spacing w:line="240" w:lineRule="auto"/>
              <w:jc w:val="center"/>
              <w:rPr>
                <w:rFonts w:cstheme="minorHAnsi"/>
                <w:bCs/>
                <w:color w:val="000000" w:themeColor="text1"/>
                <w:sz w:val="20"/>
                <w:szCs w:val="20"/>
              </w:rPr>
            </w:pPr>
            <w:r w:rsidRPr="00426538">
              <w:rPr>
                <w:bCs/>
                <w:i/>
                <w:color w:val="000000" w:themeColor="text1"/>
                <w:sz w:val="20"/>
                <w:szCs w:val="20"/>
              </w:rPr>
              <w:t>Electricity Generation (TWh)</w:t>
            </w:r>
          </w:p>
        </w:tc>
        <w:tc>
          <w:tcPr>
            <w:tcW w:w="1417" w:type="dxa"/>
            <w:vAlign w:val="center"/>
          </w:tcPr>
          <w:p w14:paraId="72C0B03E" w14:textId="1CA3EA97" w:rsidR="005C77F5" w:rsidRPr="00AC2A07" w:rsidRDefault="00AC2A07" w:rsidP="001534F5">
            <w:pPr>
              <w:spacing w:line="240" w:lineRule="auto"/>
              <w:jc w:val="center"/>
              <w:rPr>
                <w:rFonts w:cstheme="minorHAnsi"/>
                <w:bCs/>
                <w:sz w:val="20"/>
                <w:szCs w:val="20"/>
              </w:rPr>
            </w:pPr>
            <w:r w:rsidRPr="00AC2A07">
              <w:rPr>
                <w:rFonts w:cstheme="minorHAnsi"/>
                <w:bCs/>
                <w:sz w:val="20"/>
                <w:szCs w:val="20"/>
              </w:rPr>
              <w:t>26.89</w:t>
            </w:r>
          </w:p>
        </w:tc>
        <w:tc>
          <w:tcPr>
            <w:tcW w:w="1385" w:type="dxa"/>
            <w:vAlign w:val="center"/>
          </w:tcPr>
          <w:p w14:paraId="2A8FE7A2" w14:textId="2FEC707B" w:rsidR="005C77F5" w:rsidRPr="00AC2A07" w:rsidRDefault="00AC2A07" w:rsidP="001534F5">
            <w:pPr>
              <w:spacing w:line="240" w:lineRule="auto"/>
              <w:jc w:val="center"/>
              <w:rPr>
                <w:sz w:val="20"/>
              </w:rPr>
            </w:pPr>
            <w:r w:rsidRPr="00AC2A07">
              <w:rPr>
                <w:sz w:val="20"/>
              </w:rPr>
              <w:t>79.47</w:t>
            </w:r>
          </w:p>
        </w:tc>
        <w:tc>
          <w:tcPr>
            <w:tcW w:w="1652" w:type="dxa"/>
            <w:vAlign w:val="center"/>
          </w:tcPr>
          <w:p w14:paraId="79EE8DDC" w14:textId="5241587C" w:rsidR="005C77F5" w:rsidRPr="00AC2A07" w:rsidRDefault="00AC2A07" w:rsidP="001534F5">
            <w:pPr>
              <w:spacing w:line="240" w:lineRule="auto"/>
              <w:jc w:val="center"/>
              <w:rPr>
                <w:sz w:val="20"/>
              </w:rPr>
            </w:pPr>
            <w:r w:rsidRPr="00AC2A07">
              <w:rPr>
                <w:sz w:val="20"/>
              </w:rPr>
              <w:t>0.00</w:t>
            </w:r>
          </w:p>
        </w:tc>
        <w:tc>
          <w:tcPr>
            <w:tcW w:w="1649" w:type="dxa"/>
            <w:vAlign w:val="center"/>
          </w:tcPr>
          <w:p w14:paraId="5B002A1D" w14:textId="4C343266" w:rsidR="005C77F5" w:rsidRPr="00AC2A07" w:rsidRDefault="00AC2A07" w:rsidP="001534F5">
            <w:pPr>
              <w:spacing w:line="240" w:lineRule="auto"/>
              <w:jc w:val="center"/>
              <w:rPr>
                <w:sz w:val="20"/>
              </w:rPr>
            </w:pPr>
            <w:r w:rsidRPr="00AC2A07">
              <w:rPr>
                <w:sz w:val="20"/>
              </w:rPr>
              <w:t>0.00</w:t>
            </w:r>
          </w:p>
        </w:tc>
      </w:tr>
      <w:tr w:rsidR="005C77F5" w:rsidRPr="00426538" w14:paraId="59E1863D" w14:textId="77777777" w:rsidTr="005C77F5">
        <w:trPr>
          <w:trHeight w:val="32"/>
        </w:trPr>
        <w:tc>
          <w:tcPr>
            <w:tcW w:w="1951" w:type="dxa"/>
            <w:vMerge/>
            <w:vAlign w:val="center"/>
          </w:tcPr>
          <w:p w14:paraId="518ED63B" w14:textId="77777777" w:rsidR="005C77F5" w:rsidRPr="00426538" w:rsidRDefault="005C77F5" w:rsidP="001534F5">
            <w:pPr>
              <w:spacing w:line="240" w:lineRule="auto"/>
              <w:jc w:val="center"/>
              <w:rPr>
                <w:sz w:val="20"/>
                <w:szCs w:val="20"/>
              </w:rPr>
            </w:pPr>
          </w:p>
        </w:tc>
        <w:tc>
          <w:tcPr>
            <w:tcW w:w="1163" w:type="dxa"/>
            <w:vAlign w:val="center"/>
          </w:tcPr>
          <w:p w14:paraId="2352B4C1" w14:textId="0398F6A2" w:rsidR="005C77F5" w:rsidRPr="00426538" w:rsidRDefault="005C77F5" w:rsidP="001534F5">
            <w:pPr>
              <w:spacing w:line="240" w:lineRule="auto"/>
              <w:jc w:val="center"/>
              <w:rPr>
                <w:rFonts w:cstheme="minorHAnsi"/>
                <w:bCs/>
                <w:color w:val="000000" w:themeColor="text1"/>
                <w:sz w:val="20"/>
                <w:szCs w:val="20"/>
              </w:rPr>
            </w:pPr>
            <w:r w:rsidRPr="00426538">
              <w:rPr>
                <w:bCs/>
                <w:i/>
                <w:iCs/>
                <w:color w:val="000000" w:themeColor="text1"/>
                <w:sz w:val="20"/>
                <w:szCs w:val="20"/>
              </w:rPr>
              <w:t>(% market)</w:t>
            </w:r>
          </w:p>
        </w:tc>
        <w:tc>
          <w:tcPr>
            <w:tcW w:w="1417" w:type="dxa"/>
            <w:vAlign w:val="center"/>
          </w:tcPr>
          <w:p w14:paraId="4FD03435" w14:textId="097E3F43" w:rsidR="005C77F5" w:rsidRPr="00C7411E" w:rsidRDefault="005C77F5" w:rsidP="001534F5">
            <w:pPr>
              <w:spacing w:line="240" w:lineRule="auto"/>
              <w:jc w:val="center"/>
              <w:rPr>
                <w:rFonts w:cstheme="minorHAnsi"/>
                <w:bCs/>
                <w:sz w:val="20"/>
                <w:szCs w:val="20"/>
                <w:highlight w:val="yellow"/>
              </w:rPr>
            </w:pPr>
            <w:r w:rsidRPr="00B44A15">
              <w:rPr>
                <w:rFonts w:cstheme="minorHAnsi"/>
                <w:bCs/>
                <w:sz w:val="20"/>
                <w:szCs w:val="20"/>
              </w:rPr>
              <w:t>0.</w:t>
            </w:r>
            <w:r w:rsidR="00AC2A07" w:rsidRPr="00B44A15">
              <w:rPr>
                <w:rFonts w:cstheme="minorHAnsi"/>
                <w:bCs/>
                <w:sz w:val="20"/>
                <w:szCs w:val="20"/>
              </w:rPr>
              <w:t>1</w:t>
            </w:r>
            <w:r w:rsidR="00AC2A07">
              <w:rPr>
                <w:rFonts w:cstheme="minorHAnsi"/>
                <w:bCs/>
                <w:sz w:val="20"/>
                <w:szCs w:val="20"/>
              </w:rPr>
              <w:t>2</w:t>
            </w:r>
            <w:r w:rsidRPr="00B44A15">
              <w:rPr>
                <w:rFonts w:cstheme="minorHAnsi"/>
                <w:bCs/>
                <w:sz w:val="20"/>
                <w:szCs w:val="20"/>
              </w:rPr>
              <w:t>%</w:t>
            </w:r>
          </w:p>
        </w:tc>
        <w:tc>
          <w:tcPr>
            <w:tcW w:w="1385" w:type="dxa"/>
            <w:vAlign w:val="center"/>
          </w:tcPr>
          <w:p w14:paraId="34CAFB53" w14:textId="7A8FB592" w:rsidR="005C77F5" w:rsidRPr="00B44A15" w:rsidRDefault="00B44A15" w:rsidP="001534F5">
            <w:pPr>
              <w:spacing w:line="240" w:lineRule="auto"/>
              <w:jc w:val="center"/>
              <w:rPr>
                <w:sz w:val="20"/>
              </w:rPr>
            </w:pPr>
            <w:r w:rsidRPr="00B44A15">
              <w:rPr>
                <w:sz w:val="20"/>
              </w:rPr>
              <w:t>0.</w:t>
            </w:r>
            <w:r w:rsidR="00AC2A07">
              <w:rPr>
                <w:sz w:val="20"/>
              </w:rPr>
              <w:t>17</w:t>
            </w:r>
            <w:r w:rsidR="005C77F5" w:rsidRPr="00B44A15">
              <w:rPr>
                <w:sz w:val="20"/>
              </w:rPr>
              <w:t>%</w:t>
            </w:r>
          </w:p>
        </w:tc>
        <w:tc>
          <w:tcPr>
            <w:tcW w:w="1652" w:type="dxa"/>
            <w:vAlign w:val="center"/>
          </w:tcPr>
          <w:p w14:paraId="43B375D1" w14:textId="02281BA7" w:rsidR="005C77F5" w:rsidRPr="00B44A15" w:rsidRDefault="00AC2A07" w:rsidP="001534F5">
            <w:pPr>
              <w:spacing w:line="240" w:lineRule="auto"/>
              <w:jc w:val="center"/>
              <w:rPr>
                <w:sz w:val="20"/>
              </w:rPr>
            </w:pPr>
            <w:r>
              <w:rPr>
                <w:sz w:val="20"/>
              </w:rPr>
              <w:t>0.0%</w:t>
            </w:r>
          </w:p>
        </w:tc>
        <w:tc>
          <w:tcPr>
            <w:tcW w:w="1649" w:type="dxa"/>
            <w:vAlign w:val="center"/>
          </w:tcPr>
          <w:p w14:paraId="7641EB01" w14:textId="026AB228" w:rsidR="005C77F5" w:rsidRPr="00B44A15" w:rsidRDefault="00AC2A07" w:rsidP="001534F5">
            <w:pPr>
              <w:spacing w:line="240" w:lineRule="auto"/>
              <w:jc w:val="center"/>
              <w:rPr>
                <w:sz w:val="20"/>
              </w:rPr>
            </w:pPr>
            <w:r>
              <w:rPr>
                <w:sz w:val="20"/>
              </w:rPr>
              <w:t>0.0%</w:t>
            </w:r>
          </w:p>
        </w:tc>
      </w:tr>
    </w:tbl>
    <w:p w14:paraId="2AB38D2C" w14:textId="77777777" w:rsidR="00762877" w:rsidRPr="00426538" w:rsidRDefault="00762877" w:rsidP="00EB247F">
      <w:pPr>
        <w:spacing w:after="0"/>
        <w:jc w:val="center"/>
        <w:rPr>
          <w:rFonts w:cstheme="minorHAnsi"/>
          <w:b/>
          <w:bCs/>
          <w:i/>
        </w:rPr>
      </w:pPr>
    </w:p>
    <w:p w14:paraId="7A2926D4" w14:textId="0114A857" w:rsidR="003A7929" w:rsidRPr="00426538" w:rsidRDefault="00AC2A07" w:rsidP="00EB247F">
      <w:pPr>
        <w:pStyle w:val="Caption"/>
        <w:jc w:val="center"/>
      </w:pPr>
      <w:r>
        <w:rPr>
          <w:noProof/>
        </w:rPr>
        <w:lastRenderedPageBreak/>
        <w:drawing>
          <wp:inline distT="0" distB="0" distL="0" distR="0" wp14:anchorId="08BAEAA7" wp14:editId="3166A805">
            <wp:extent cx="6080760" cy="2816352"/>
            <wp:effectExtent l="0" t="0" r="15240" b="15875"/>
            <wp:docPr id="10" name="Chart 10">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Pr="00426538" w:rsidDel="00AC2A07">
        <w:rPr>
          <w:noProof/>
          <w:highlight w:val="lightGray"/>
        </w:rPr>
        <w:t xml:space="preserve"> </w:t>
      </w:r>
    </w:p>
    <w:p w14:paraId="567E303A" w14:textId="0B8DFC2B" w:rsidR="00762877" w:rsidRPr="00426538" w:rsidRDefault="00977F6D" w:rsidP="00912CC8">
      <w:pPr>
        <w:pStyle w:val="Caption"/>
        <w:jc w:val="center"/>
      </w:pPr>
      <w:bookmarkStart w:id="76" w:name="_Toc44379348"/>
      <w:r w:rsidRPr="00AC2A07">
        <w:t xml:space="preserve">Figure </w:t>
      </w:r>
      <w:r w:rsidR="006C657B">
        <w:fldChar w:fldCharType="begin"/>
      </w:r>
      <w:r w:rsidR="006C657B">
        <w:instrText xml:space="preserve"> STYLEREF 1 \s </w:instrText>
      </w:r>
      <w:r w:rsidR="006C657B">
        <w:fldChar w:fldCharType="separate"/>
      </w:r>
      <w:r w:rsidR="00F05D73" w:rsidRPr="00AC2A07">
        <w:rPr>
          <w:noProof/>
        </w:rPr>
        <w:t>3</w:t>
      </w:r>
      <w:r w:rsidR="006C657B">
        <w:rPr>
          <w:noProof/>
        </w:rPr>
        <w:fldChar w:fldCharType="end"/>
      </w:r>
      <w:r w:rsidR="00912CC8" w:rsidRPr="00AC2A07">
        <w:t>.</w:t>
      </w:r>
      <w:r w:rsidR="006C657B">
        <w:fldChar w:fldCharType="begin"/>
      </w:r>
      <w:r w:rsidR="006C657B">
        <w:instrText xml:space="preserve"> SEQ Figure \* ARABIC \s 1 </w:instrText>
      </w:r>
      <w:r w:rsidR="006C657B">
        <w:fldChar w:fldCharType="separate"/>
      </w:r>
      <w:r w:rsidR="00F05D73" w:rsidRPr="00AC2A07">
        <w:rPr>
          <w:noProof/>
        </w:rPr>
        <w:t>1</w:t>
      </w:r>
      <w:r w:rsidR="006C657B">
        <w:rPr>
          <w:noProof/>
        </w:rPr>
        <w:fldChar w:fldCharType="end"/>
      </w:r>
      <w:r w:rsidRPr="00AC2A07">
        <w:t xml:space="preserve"> </w:t>
      </w:r>
      <w:r w:rsidR="00807D37" w:rsidRPr="00AC2A07">
        <w:t xml:space="preserve">World Annual </w:t>
      </w:r>
      <w:r w:rsidRPr="00AC2A07">
        <w:t>Adoption 20</w:t>
      </w:r>
      <w:r w:rsidR="00971BA5" w:rsidRPr="00AC2A07">
        <w:t>15-206</w:t>
      </w:r>
      <w:r w:rsidRPr="00AC2A07">
        <w:t>0</w:t>
      </w:r>
      <w:bookmarkEnd w:id="76"/>
    </w:p>
    <w:p w14:paraId="034D69B5" w14:textId="301D15CB" w:rsidR="00AC2A07" w:rsidRPr="00B86FD0" w:rsidRDefault="00B86FD0" w:rsidP="00AC2A07">
      <w:r w:rsidRPr="00426538">
        <w:t xml:space="preserve">Note: </w:t>
      </w:r>
      <w:r w:rsidR="00AC2A07">
        <w:rPr>
          <w:rFonts w:cs="Times New Roman"/>
        </w:rPr>
        <w:t xml:space="preserve">As waste diversion solutions are adopted at more aggressive levels in each scenario, less waste remains for the landfill methane capture solution. Therefore, the Optimum WTE scenario will have less global electricity generation in comparison to the Plausible Scenario. </w:t>
      </w:r>
    </w:p>
    <w:p w14:paraId="563EF3E2" w14:textId="103E8C14" w:rsidR="00C7411E" w:rsidRPr="007D0471" w:rsidRDefault="00C7411E" w:rsidP="00AC2A07">
      <w:pPr>
        <w:pStyle w:val="Heading3"/>
      </w:pPr>
      <w:bookmarkStart w:id="77" w:name="_Toc44379395"/>
      <w:r w:rsidRPr="007D0471">
        <w:t>Tons of Waste</w:t>
      </w:r>
      <w:bookmarkEnd w:id="77"/>
    </w:p>
    <w:p w14:paraId="72CE645E" w14:textId="3225E821" w:rsidR="008656C9" w:rsidRPr="00426538" w:rsidRDefault="008656C9" w:rsidP="00B86FD0">
      <w:r>
        <w:t xml:space="preserve">In order to compare the waste allocated to landfill methane capture from the Waste integration model to the electricity-based scenarios, values given in tons of waste were converted to TWh of electricity produced from landfill methane capture. A </w:t>
      </w:r>
      <w:r w:rsidR="00532976" w:rsidRPr="00207699">
        <w:t>rough approximation can be made separating tons of waste used for electricity generation from other end uses based on data already calculated in the model. In calculating CH</w:t>
      </w:r>
      <w:r w:rsidR="00532976" w:rsidRPr="00532976">
        <w:rPr>
          <w:vertAlign w:val="subscript"/>
        </w:rPr>
        <w:t>4</w:t>
      </w:r>
      <w:r w:rsidR="00532976" w:rsidRPr="00207699">
        <w:t xml:space="preserve"> outputs, literature sources were used to estimate TWh per tons of waste</w:t>
      </w:r>
      <w:r>
        <w:t>, and a tonnage conversion of 0.199 TWh/ MMT waste was used.</w:t>
      </w:r>
      <w:r w:rsidR="00532976" w:rsidRPr="00207699">
        <w:t xml:space="preserve"> This figure is then multiplied by the tons of waste used in </w:t>
      </w:r>
      <w:proofErr w:type="gramStart"/>
      <w:r w:rsidR="00532976" w:rsidRPr="00207699">
        <w:t xml:space="preserve">the </w:t>
      </w:r>
      <w:r>
        <w:t>each</w:t>
      </w:r>
      <w:proofErr w:type="gramEnd"/>
      <w:r w:rsidRPr="00207699">
        <w:t xml:space="preserve"> </w:t>
      </w:r>
      <w:r w:rsidR="00532976" w:rsidRPr="00207699">
        <w:t xml:space="preserve">scenario to determine total TWh electricity potential in that waste. </w:t>
      </w:r>
    </w:p>
    <w:p w14:paraId="6B6F22E7" w14:textId="5036EC35" w:rsidR="003A7929" w:rsidRPr="00426538" w:rsidRDefault="551A77D0" w:rsidP="004E1F50">
      <w:pPr>
        <w:pStyle w:val="Heading3"/>
        <w:numPr>
          <w:ilvl w:val="2"/>
          <w:numId w:val="10"/>
        </w:numPr>
      </w:pPr>
      <w:bookmarkStart w:id="78" w:name="_Toc44379396"/>
      <w:r w:rsidRPr="00426538">
        <w:t>Climate Impacts</w:t>
      </w:r>
      <w:bookmarkEnd w:id="78"/>
    </w:p>
    <w:p w14:paraId="0D7CA4CB" w14:textId="75E99165" w:rsidR="00B86FD0" w:rsidRPr="00426538" w:rsidRDefault="003A7929" w:rsidP="00B86FD0">
      <w:pPr>
        <w:pStyle w:val="Caption"/>
        <w:rPr>
          <w:i w:val="0"/>
          <w:iCs w:val="0"/>
          <w:color w:val="auto"/>
          <w:sz w:val="22"/>
          <w:szCs w:val="22"/>
        </w:rPr>
      </w:pPr>
      <w:r w:rsidRPr="00426538">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w:t>
      </w:r>
      <w:r w:rsidRPr="00A02122">
        <w:rPr>
          <w:i w:val="0"/>
          <w:iCs w:val="0"/>
          <w:color w:val="auto"/>
          <w:sz w:val="22"/>
          <w:szCs w:val="22"/>
        </w:rPr>
        <w:t>Section 6).</w:t>
      </w:r>
      <w:r w:rsidR="00B86FD0" w:rsidRPr="00A02122">
        <w:rPr>
          <w:i w:val="0"/>
          <w:iCs w:val="0"/>
          <w:color w:val="auto"/>
          <w:sz w:val="22"/>
          <w:szCs w:val="22"/>
        </w:rPr>
        <w:t xml:space="preserve"> </w:t>
      </w:r>
      <w:r w:rsidR="007C645A" w:rsidRPr="00A02122">
        <w:rPr>
          <w:i w:val="0"/>
          <w:iCs w:val="0"/>
          <w:color w:val="auto"/>
          <w:sz w:val="22"/>
          <w:szCs w:val="22"/>
        </w:rPr>
        <w:t>The Plausible Scenari</w:t>
      </w:r>
      <w:r w:rsidR="001B3003" w:rsidRPr="00A02122">
        <w:rPr>
          <w:i w:val="0"/>
          <w:iCs w:val="0"/>
          <w:color w:val="auto"/>
          <w:sz w:val="22"/>
          <w:szCs w:val="22"/>
        </w:rPr>
        <w:t xml:space="preserve">o results in the avoidance of </w:t>
      </w:r>
      <w:r w:rsidR="00A02122" w:rsidRPr="00A02122">
        <w:rPr>
          <w:i w:val="0"/>
          <w:color w:val="auto"/>
          <w:sz w:val="22"/>
        </w:rPr>
        <w:t>6.69</w:t>
      </w:r>
      <w:r w:rsidR="007C645A" w:rsidRPr="00A02122">
        <w:rPr>
          <w:i w:val="0"/>
          <w:color w:val="auto"/>
          <w:sz w:val="22"/>
        </w:rPr>
        <w:t xml:space="preserve"> gigatons of carbon dioxide-equivalent greenhouse gas emissio</w:t>
      </w:r>
      <w:r w:rsidR="00BB79D6" w:rsidRPr="00A02122">
        <w:rPr>
          <w:i w:val="0"/>
          <w:color w:val="auto"/>
          <w:sz w:val="22"/>
        </w:rPr>
        <w:t>ns between 2020-2050</w:t>
      </w:r>
      <w:r w:rsidR="005C77F5" w:rsidRPr="00A02122">
        <w:rPr>
          <w:i w:val="0"/>
          <w:color w:val="auto"/>
          <w:sz w:val="22"/>
        </w:rPr>
        <w:t>.</w:t>
      </w:r>
      <w:r w:rsidR="005C77F5" w:rsidRPr="00A02122">
        <w:rPr>
          <w:i w:val="0"/>
          <w:iCs w:val="0"/>
          <w:color w:val="auto"/>
          <w:sz w:val="22"/>
          <w:szCs w:val="22"/>
        </w:rPr>
        <w:t xml:space="preserve"> </w:t>
      </w:r>
      <w:r w:rsidR="007C645A" w:rsidRPr="00A02122">
        <w:rPr>
          <w:i w:val="0"/>
          <w:iCs w:val="0"/>
          <w:color w:val="auto"/>
          <w:sz w:val="22"/>
          <w:szCs w:val="22"/>
        </w:rPr>
        <w:t xml:space="preserve">Both the Drawdown and Optimum Scenarios are more ambitious in the growth of </w:t>
      </w:r>
      <w:r w:rsidR="00727903" w:rsidRPr="00A02122">
        <w:rPr>
          <w:i w:val="0"/>
          <w:iCs w:val="0"/>
          <w:color w:val="auto"/>
          <w:sz w:val="22"/>
          <w:szCs w:val="22"/>
        </w:rPr>
        <w:t>CSP</w:t>
      </w:r>
      <w:r w:rsidR="007C645A" w:rsidRPr="00A02122">
        <w:rPr>
          <w:i w:val="0"/>
          <w:iCs w:val="0"/>
          <w:color w:val="auto"/>
          <w:sz w:val="22"/>
          <w:szCs w:val="22"/>
        </w:rPr>
        <w:t xml:space="preserve"> technologies, </w:t>
      </w:r>
      <w:r w:rsidR="00A02122" w:rsidRPr="00A02122">
        <w:rPr>
          <w:i w:val="0"/>
          <w:iCs w:val="0"/>
          <w:color w:val="auto"/>
          <w:sz w:val="22"/>
          <w:szCs w:val="22"/>
        </w:rPr>
        <w:t xml:space="preserve">however bounded by less available waste, </w:t>
      </w:r>
      <w:r w:rsidR="007C645A" w:rsidRPr="00A02122">
        <w:rPr>
          <w:i w:val="0"/>
          <w:iCs w:val="0"/>
          <w:color w:val="auto"/>
          <w:sz w:val="22"/>
          <w:szCs w:val="22"/>
        </w:rPr>
        <w:t xml:space="preserve">with impacts on greenhouse gas emissions reductions over 2020-2050 of </w:t>
      </w:r>
      <w:r w:rsidR="00A02122" w:rsidRPr="00A02122">
        <w:rPr>
          <w:i w:val="0"/>
          <w:color w:val="auto"/>
          <w:sz w:val="22"/>
        </w:rPr>
        <w:t xml:space="preserve">0.96 </w:t>
      </w:r>
      <w:r w:rsidR="007C645A" w:rsidRPr="00A02122">
        <w:rPr>
          <w:i w:val="0"/>
          <w:color w:val="auto"/>
          <w:sz w:val="22"/>
        </w:rPr>
        <w:t>gigatons of carbon dioxide-equivalent</w:t>
      </w:r>
      <w:r w:rsidR="00A02122" w:rsidRPr="00A02122">
        <w:rPr>
          <w:i w:val="0"/>
          <w:color w:val="auto"/>
          <w:sz w:val="22"/>
        </w:rPr>
        <w:t xml:space="preserve"> and ad </w:t>
      </w:r>
      <w:r w:rsidR="00A02122" w:rsidRPr="00A02122">
        <w:rPr>
          <w:i w:val="0"/>
          <w:color w:val="auto"/>
          <w:sz w:val="22"/>
        </w:rPr>
        <w:lastRenderedPageBreak/>
        <w:t>addition of 3.0 gigatons of carbon dioxide-equivalent respectively</w:t>
      </w:r>
      <w:r w:rsidR="00BB79D6" w:rsidRPr="00A02122">
        <w:rPr>
          <w:i w:val="0"/>
          <w:iCs w:val="0"/>
          <w:color w:val="auto"/>
          <w:sz w:val="22"/>
          <w:szCs w:val="22"/>
        </w:rPr>
        <w:t>.</w:t>
      </w:r>
      <w:r w:rsidR="00057050" w:rsidRPr="00426538">
        <w:rPr>
          <w:i w:val="0"/>
          <w:iCs w:val="0"/>
          <w:color w:val="auto"/>
          <w:sz w:val="22"/>
          <w:szCs w:val="22"/>
        </w:rPr>
        <w:t xml:space="preserve"> Tables 3.</w:t>
      </w:r>
      <w:r w:rsidR="00532976">
        <w:rPr>
          <w:i w:val="0"/>
          <w:iCs w:val="0"/>
          <w:color w:val="auto"/>
          <w:sz w:val="22"/>
          <w:szCs w:val="22"/>
        </w:rPr>
        <w:t>4</w:t>
      </w:r>
      <w:r w:rsidR="00057050" w:rsidRPr="00426538">
        <w:rPr>
          <w:i w:val="0"/>
          <w:iCs w:val="0"/>
          <w:color w:val="auto"/>
          <w:sz w:val="22"/>
          <w:szCs w:val="22"/>
        </w:rPr>
        <w:t xml:space="preserve"> and 3.</w:t>
      </w:r>
      <w:r w:rsidR="00532976">
        <w:rPr>
          <w:i w:val="0"/>
          <w:iCs w:val="0"/>
          <w:color w:val="auto"/>
          <w:sz w:val="22"/>
          <w:szCs w:val="22"/>
        </w:rPr>
        <w:t>5</w:t>
      </w:r>
      <w:r w:rsidR="00057050" w:rsidRPr="00426538">
        <w:rPr>
          <w:i w:val="0"/>
          <w:iCs w:val="0"/>
          <w:color w:val="auto"/>
          <w:sz w:val="22"/>
          <w:szCs w:val="22"/>
        </w:rPr>
        <w:t xml:space="preserve"> provide additional information on the climate impacts of the solution adoption.</w:t>
      </w:r>
    </w:p>
    <w:p w14:paraId="4DA2B4CB" w14:textId="537BECD4" w:rsidR="00762877" w:rsidRPr="00426538" w:rsidRDefault="0066753A" w:rsidP="00EB247F">
      <w:pPr>
        <w:pStyle w:val="Caption"/>
        <w:jc w:val="center"/>
        <w:rPr>
          <w:rFonts w:eastAsia="Times New Roman" w:cs="Times New Roman"/>
          <w:sz w:val="24"/>
          <w:szCs w:val="24"/>
          <w:lang w:eastAsia="zh-CN"/>
        </w:rPr>
      </w:pPr>
      <w:r w:rsidRPr="00426538">
        <w:t xml:space="preserve">Table </w:t>
      </w:r>
      <w:r w:rsidR="006C657B">
        <w:fldChar w:fldCharType="begin"/>
      </w:r>
      <w:r w:rsidR="006C657B">
        <w:instrText xml:space="preserve"> STYLEREF 1 \s </w:instrText>
      </w:r>
      <w:r w:rsidR="006C657B">
        <w:fldChar w:fldCharType="separate"/>
      </w:r>
      <w:r w:rsidR="00492F5E" w:rsidRPr="00426538">
        <w:t>3</w:t>
      </w:r>
      <w:r w:rsidR="006C657B">
        <w:fldChar w:fldCharType="end"/>
      </w:r>
      <w:r w:rsidR="00492F5E" w:rsidRPr="00426538">
        <w:t>.</w:t>
      </w:r>
      <w:r w:rsidR="00532976">
        <w:t>4</w:t>
      </w:r>
      <w:r w:rsidRPr="00426538">
        <w:t xml:space="preserve"> Climate Impacts</w:t>
      </w:r>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426538"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Emissions Reduction in 2050</w:t>
            </w:r>
          </w:p>
        </w:tc>
      </w:tr>
      <w:tr w:rsidR="005C77F5" w:rsidRPr="00426538"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426538"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ear)</w:t>
            </w:r>
          </w:p>
        </w:tc>
      </w:tr>
      <w:tr w:rsidR="005C77F5" w:rsidRPr="00426538"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426538" w:rsidRDefault="005C77F5" w:rsidP="001534F5">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099715C2" w:rsidR="005C77F5" w:rsidRPr="00A02122" w:rsidRDefault="00A02122" w:rsidP="001534F5">
            <w:pPr>
              <w:shd w:val="clear" w:color="auto" w:fill="FFFFFF"/>
              <w:spacing w:after="0" w:line="240" w:lineRule="auto"/>
              <w:jc w:val="center"/>
              <w:rPr>
                <w:color w:val="000000" w:themeColor="text1"/>
                <w:sz w:val="20"/>
              </w:rPr>
            </w:pPr>
            <w:r>
              <w:rPr>
                <w:color w:val="000000" w:themeColor="text1"/>
                <w:sz w:val="20"/>
              </w:rPr>
              <w:t>0.34</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042A7498" w:rsidR="005C77F5" w:rsidRPr="00A02122" w:rsidRDefault="00A02122" w:rsidP="001534F5">
            <w:pPr>
              <w:shd w:val="clear" w:color="auto" w:fill="FFFFFF"/>
              <w:spacing w:after="0" w:line="240" w:lineRule="auto"/>
              <w:jc w:val="center"/>
              <w:rPr>
                <w:color w:val="000000" w:themeColor="text1"/>
                <w:sz w:val="20"/>
              </w:rPr>
            </w:pPr>
            <w:r>
              <w:rPr>
                <w:color w:val="000000" w:themeColor="text1"/>
                <w:sz w:val="20"/>
              </w:rPr>
              <w:t>6.6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6BC798C6" w:rsidR="005C77F5" w:rsidRPr="00A02122" w:rsidRDefault="00A02122" w:rsidP="001534F5">
            <w:pPr>
              <w:shd w:val="clear" w:color="auto" w:fill="FFFFFF"/>
              <w:spacing w:after="0" w:line="240" w:lineRule="auto"/>
              <w:jc w:val="center"/>
              <w:rPr>
                <w:color w:val="000000" w:themeColor="text1"/>
                <w:sz w:val="20"/>
              </w:rPr>
            </w:pPr>
            <w:r>
              <w:rPr>
                <w:color w:val="000000" w:themeColor="text1"/>
                <w:sz w:val="20"/>
              </w:rPr>
              <w:t>0.18</w:t>
            </w:r>
          </w:p>
        </w:tc>
      </w:tr>
      <w:tr w:rsidR="005C77F5" w:rsidRPr="00426538"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5C77F5" w:rsidRPr="00426538" w:rsidRDefault="005C77F5" w:rsidP="001534F5">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33CCE8D" w:rsidR="005C77F5" w:rsidRPr="00A02122" w:rsidRDefault="00A02122" w:rsidP="001534F5">
            <w:pPr>
              <w:shd w:val="clear" w:color="auto" w:fill="FFFFFF"/>
              <w:spacing w:after="0" w:line="240" w:lineRule="auto"/>
              <w:jc w:val="center"/>
              <w:rPr>
                <w:color w:val="000000" w:themeColor="text1"/>
                <w:sz w:val="20"/>
              </w:rPr>
            </w:pPr>
            <w:r>
              <w:rPr>
                <w:color w:val="000000" w:themeColor="text1"/>
                <w:sz w:val="20"/>
              </w:rPr>
              <w:t>0.21</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053A84EF" w:rsidR="005C77F5" w:rsidRPr="00A02122" w:rsidRDefault="00A02122" w:rsidP="001534F5">
            <w:pPr>
              <w:shd w:val="clear" w:color="auto" w:fill="FFFFFF"/>
              <w:spacing w:after="0" w:line="240" w:lineRule="auto"/>
              <w:jc w:val="center"/>
              <w:rPr>
                <w:color w:val="000000" w:themeColor="text1"/>
                <w:sz w:val="20"/>
              </w:rPr>
            </w:pPr>
            <w:r>
              <w:rPr>
                <w:color w:val="000000" w:themeColor="text1"/>
                <w:sz w:val="20"/>
              </w:rPr>
              <w:t>0.96</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310A6FC2" w:rsidR="005C77F5" w:rsidRPr="00A02122" w:rsidRDefault="00A02122" w:rsidP="001534F5">
            <w:pPr>
              <w:shd w:val="clear" w:color="auto" w:fill="FFFFFF"/>
              <w:spacing w:after="0" w:line="240" w:lineRule="auto"/>
              <w:jc w:val="center"/>
              <w:rPr>
                <w:color w:val="000000" w:themeColor="text1"/>
                <w:sz w:val="20"/>
              </w:rPr>
            </w:pPr>
            <w:r>
              <w:rPr>
                <w:color w:val="000000" w:themeColor="text1"/>
                <w:sz w:val="20"/>
              </w:rPr>
              <w:t>-0.37</w:t>
            </w:r>
          </w:p>
        </w:tc>
      </w:tr>
      <w:tr w:rsidR="00E76E21" w:rsidRPr="00426538"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E76E21" w:rsidRPr="00426538" w:rsidRDefault="00E76E21" w:rsidP="00E76E21">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786E4262" w:rsidR="00E76E21" w:rsidRPr="00A02122" w:rsidRDefault="00A02122" w:rsidP="00E76E21">
            <w:pPr>
              <w:shd w:val="clear" w:color="auto" w:fill="FFFFFF"/>
              <w:spacing w:after="0" w:line="240" w:lineRule="auto"/>
              <w:jc w:val="center"/>
              <w:rPr>
                <w:color w:val="000000" w:themeColor="text1"/>
                <w:sz w:val="20"/>
              </w:rPr>
            </w:pPr>
            <w:r>
              <w:rPr>
                <w:color w:val="000000" w:themeColor="text1"/>
                <w:sz w:val="20"/>
              </w:rPr>
              <w:t>0.11</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38F5B2CC" w:rsidR="00E76E21" w:rsidRPr="00A02122" w:rsidRDefault="00A02122" w:rsidP="00E76E21">
            <w:pPr>
              <w:shd w:val="clear" w:color="auto" w:fill="FFFFFF"/>
              <w:spacing w:after="0" w:line="240" w:lineRule="auto"/>
              <w:jc w:val="center"/>
              <w:rPr>
                <w:color w:val="000000" w:themeColor="text1"/>
                <w:sz w:val="20"/>
              </w:rPr>
            </w:pPr>
            <w:r>
              <w:rPr>
                <w:color w:val="000000" w:themeColor="text1"/>
                <w:sz w:val="20"/>
              </w:rPr>
              <w:t>-3.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44D90610" w:rsidR="00E76E21" w:rsidRPr="00A02122" w:rsidRDefault="00A02122" w:rsidP="00E76E21">
            <w:pPr>
              <w:shd w:val="clear" w:color="auto" w:fill="FFFFFF"/>
              <w:spacing w:after="0" w:line="240" w:lineRule="auto"/>
              <w:jc w:val="center"/>
              <w:rPr>
                <w:color w:val="000000" w:themeColor="text1"/>
                <w:sz w:val="20"/>
              </w:rPr>
            </w:pPr>
            <w:r>
              <w:rPr>
                <w:color w:val="000000" w:themeColor="text1"/>
                <w:sz w:val="20"/>
              </w:rPr>
              <w:t>-0.27</w:t>
            </w:r>
          </w:p>
        </w:tc>
      </w:tr>
    </w:tbl>
    <w:p w14:paraId="43965544" w14:textId="77777777" w:rsidR="00BB79D6" w:rsidRPr="00426538" w:rsidRDefault="00BB79D6" w:rsidP="00EB247F">
      <w:pPr>
        <w:pStyle w:val="Caption"/>
      </w:pPr>
      <w:bookmarkStart w:id="79" w:name="_Toc524993443"/>
    </w:p>
    <w:p w14:paraId="404FACD9" w14:textId="60395986" w:rsidR="001534F5" w:rsidRPr="00426538" w:rsidRDefault="001534F5" w:rsidP="00727903">
      <w:pPr>
        <w:spacing w:after="0"/>
      </w:pPr>
      <w:r w:rsidRPr="00426538">
        <w:t xml:space="preserve">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w:t>
      </w:r>
      <w:r w:rsidRPr="00530C3C">
        <w:t xml:space="preserve">individual solution impact when technologies are combined). After integration, the impact on emission reduction for this solution is </w:t>
      </w:r>
      <w:r w:rsidR="00530C3C" w:rsidRPr="00530C3C">
        <w:t>6.67</w:t>
      </w:r>
      <w:r w:rsidRPr="00530C3C">
        <w:t xml:space="preserve"> gigatons of carbon dioxide-equivalent in the </w:t>
      </w:r>
      <w:r w:rsidR="00532976" w:rsidRPr="00530C3C">
        <w:t>PD</w:t>
      </w:r>
      <w:r w:rsidR="00530C3C" w:rsidRPr="00530C3C">
        <w:t>S1 -</w:t>
      </w:r>
      <w:r w:rsidR="00532976" w:rsidRPr="00530C3C">
        <w:t xml:space="preserve"> </w:t>
      </w:r>
      <w:r w:rsidRPr="00530C3C">
        <w:t xml:space="preserve">Plausible scenario, </w:t>
      </w:r>
      <w:r w:rsidR="00530C3C" w:rsidRPr="00530C3C">
        <w:t>0.96</w:t>
      </w:r>
      <w:r w:rsidRPr="00530C3C">
        <w:t xml:space="preserve"> gigatons of carbon dioxide-equivalent for the Drawdown Scenario and </w:t>
      </w:r>
      <w:r w:rsidR="00530C3C" w:rsidRPr="00530C3C">
        <w:t>a negative impact of -3.0</w:t>
      </w:r>
      <w:r w:rsidRPr="00530C3C">
        <w:t xml:space="preserve"> gigatons of carbon dioxide-equivalent for the </w:t>
      </w:r>
      <w:r w:rsidR="00532976" w:rsidRPr="00530C3C">
        <w:t xml:space="preserve">PD </w:t>
      </w:r>
      <w:r w:rsidRPr="00530C3C">
        <w:t xml:space="preserve">Optimum </w:t>
      </w:r>
      <w:r w:rsidR="00532976" w:rsidRPr="00530C3C">
        <w:t>s</w:t>
      </w:r>
      <w:r w:rsidRPr="00530C3C">
        <w:t>cenario.</w:t>
      </w:r>
      <w:r w:rsidR="00912CC8" w:rsidRPr="00530C3C">
        <w:t xml:space="preserve"> Figure 3.2. show the world annual emissions reduction trajectories for the different scenarios for the long term.</w:t>
      </w:r>
    </w:p>
    <w:p w14:paraId="528C93A0" w14:textId="77777777" w:rsidR="00727903" w:rsidRPr="00426538" w:rsidRDefault="00727903" w:rsidP="00727903">
      <w:pPr>
        <w:spacing w:after="0"/>
      </w:pPr>
    </w:p>
    <w:p w14:paraId="524B77BF" w14:textId="4ACE5B08" w:rsidR="00762877" w:rsidRPr="00426538" w:rsidRDefault="003A7929" w:rsidP="00EB247F">
      <w:pPr>
        <w:pStyle w:val="Caption"/>
        <w:jc w:val="center"/>
        <w:rPr>
          <w:rFonts w:eastAsia="Times New Roman" w:cs="Times New Roman"/>
          <w:sz w:val="24"/>
          <w:szCs w:val="24"/>
          <w:lang w:eastAsia="zh-CN"/>
        </w:rPr>
      </w:pPr>
      <w:r w:rsidRPr="00426538">
        <w:t xml:space="preserve">Table </w:t>
      </w:r>
      <w:r w:rsidR="006C657B">
        <w:fldChar w:fldCharType="begin"/>
      </w:r>
      <w:r w:rsidR="006C657B">
        <w:instrText xml:space="preserve"> STYLEREF 1 \s </w:instrText>
      </w:r>
      <w:r w:rsidR="006C657B">
        <w:fldChar w:fldCharType="separate"/>
      </w:r>
      <w:r w:rsidRPr="00426538">
        <w:t>3</w:t>
      </w:r>
      <w:r w:rsidR="006C657B">
        <w:fldChar w:fldCharType="end"/>
      </w:r>
      <w:r w:rsidRPr="00426538">
        <w:t>.</w:t>
      </w:r>
      <w:r w:rsidR="00532976">
        <w:t>5</w:t>
      </w:r>
      <w:r w:rsidRPr="00426538">
        <w:t xml:space="preserve"> Impacts on Atmospheric Concentrations of CO</w:t>
      </w:r>
      <w:r w:rsidRPr="00426538">
        <w:rPr>
          <w:vertAlign w:val="subscript"/>
        </w:rPr>
        <w:t>2</w:t>
      </w:r>
      <w:r w:rsidRPr="00426538">
        <w:t>-eq</w:t>
      </w:r>
      <w:bookmarkEnd w:id="79"/>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426538"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GHG Concentration Rate of Change in 2050</w:t>
            </w:r>
          </w:p>
        </w:tc>
      </w:tr>
      <w:tr w:rsidR="003A7929" w:rsidRPr="00426538"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426538"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426538" w:rsidRDefault="003A7929"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PPM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426538" w:rsidRDefault="003A7929"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PPM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 change from 2049-2050</w:t>
            </w:r>
          </w:p>
        </w:tc>
      </w:tr>
      <w:tr w:rsidR="003A7929" w:rsidRPr="00426538"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426538" w:rsidRDefault="003A7929" w:rsidP="001534F5">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3DF9C02E" w:rsidR="003A7929" w:rsidRPr="003D0C54" w:rsidRDefault="003D0C54" w:rsidP="001534F5">
            <w:pPr>
              <w:shd w:val="clear" w:color="auto" w:fill="FFFFFF"/>
              <w:spacing w:after="0" w:line="240" w:lineRule="auto"/>
              <w:jc w:val="center"/>
              <w:rPr>
                <w:color w:val="000000" w:themeColor="text1"/>
                <w:sz w:val="20"/>
              </w:rPr>
            </w:pPr>
            <w:r>
              <w:rPr>
                <w:color w:val="000000" w:themeColor="text1"/>
                <w:sz w:val="20"/>
              </w:rPr>
              <w:t>0.5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F5F9C41" w:rsidR="003A7929" w:rsidRPr="003D0C54" w:rsidRDefault="003D0C54" w:rsidP="001534F5">
            <w:pPr>
              <w:shd w:val="clear" w:color="auto" w:fill="FFFFFF"/>
              <w:spacing w:after="0" w:line="240" w:lineRule="auto"/>
              <w:jc w:val="center"/>
              <w:rPr>
                <w:color w:val="000000" w:themeColor="text1"/>
                <w:sz w:val="20"/>
              </w:rPr>
            </w:pPr>
            <w:r>
              <w:rPr>
                <w:color w:val="000000" w:themeColor="text1"/>
                <w:sz w:val="20"/>
              </w:rPr>
              <w:t>0.01</w:t>
            </w:r>
          </w:p>
        </w:tc>
      </w:tr>
      <w:tr w:rsidR="00C569DB" w:rsidRPr="00426538"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569DB" w:rsidRPr="00426538" w:rsidRDefault="00C569DB" w:rsidP="00C569DB">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314E6779" w:rsidR="00C569DB" w:rsidRPr="003D0C54" w:rsidRDefault="003D0C54" w:rsidP="00C569DB">
            <w:pPr>
              <w:shd w:val="clear" w:color="auto" w:fill="FFFFFF"/>
              <w:spacing w:after="0" w:line="240" w:lineRule="auto"/>
              <w:jc w:val="center"/>
              <w:rPr>
                <w:color w:val="000000" w:themeColor="text1"/>
                <w:sz w:val="20"/>
              </w:rPr>
            </w:pPr>
            <w:r>
              <w:rPr>
                <w:color w:val="000000" w:themeColor="text1"/>
                <w:sz w:val="20"/>
              </w:rPr>
              <w:t>0.0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1FA5DE8" w:rsidR="00C569DB" w:rsidRPr="003D0C54" w:rsidRDefault="003D0C54" w:rsidP="00C569DB">
            <w:pPr>
              <w:shd w:val="clear" w:color="auto" w:fill="FFFFFF"/>
              <w:spacing w:after="0" w:line="240" w:lineRule="auto"/>
              <w:jc w:val="center"/>
              <w:rPr>
                <w:color w:val="000000" w:themeColor="text1"/>
                <w:sz w:val="20"/>
              </w:rPr>
            </w:pPr>
            <w:r>
              <w:rPr>
                <w:color w:val="000000" w:themeColor="text1"/>
                <w:sz w:val="20"/>
              </w:rPr>
              <w:t>-0.04</w:t>
            </w:r>
          </w:p>
        </w:tc>
      </w:tr>
      <w:tr w:rsidR="0030099E" w:rsidRPr="00426538"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426538" w:rsidRDefault="0030099E" w:rsidP="001534F5">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4CF13D29" w:rsidR="0030099E" w:rsidRPr="003D0C54" w:rsidRDefault="003D0C54" w:rsidP="001534F5">
            <w:pPr>
              <w:shd w:val="clear" w:color="auto" w:fill="FFFFFF"/>
              <w:spacing w:after="0" w:line="240" w:lineRule="auto"/>
              <w:jc w:val="center"/>
              <w:rPr>
                <w:color w:val="000000" w:themeColor="text1"/>
                <w:sz w:val="20"/>
              </w:rPr>
            </w:pPr>
            <w:r>
              <w:rPr>
                <w:color w:val="000000" w:themeColor="text1"/>
                <w:sz w:val="20"/>
              </w:rPr>
              <w:t>-0.2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4999C471" w:rsidR="0030099E" w:rsidRPr="003D0C54" w:rsidRDefault="003D0C54" w:rsidP="001534F5">
            <w:pPr>
              <w:shd w:val="clear" w:color="auto" w:fill="FFFFFF"/>
              <w:spacing w:after="0" w:line="240" w:lineRule="auto"/>
              <w:jc w:val="center"/>
              <w:rPr>
                <w:color w:val="000000" w:themeColor="text1"/>
                <w:sz w:val="20"/>
              </w:rPr>
            </w:pPr>
            <w:r>
              <w:rPr>
                <w:color w:val="000000" w:themeColor="text1"/>
                <w:sz w:val="20"/>
              </w:rPr>
              <w:t>-0.02</w:t>
            </w:r>
          </w:p>
        </w:tc>
      </w:tr>
    </w:tbl>
    <w:p w14:paraId="52077D33" w14:textId="77777777" w:rsidR="003A7FE2" w:rsidRPr="00426538" w:rsidRDefault="003A7FE2" w:rsidP="00EB247F">
      <w:pPr>
        <w:pStyle w:val="Caption"/>
      </w:pPr>
    </w:p>
    <w:p w14:paraId="61997373" w14:textId="1C7BCBA0" w:rsidR="003A7929" w:rsidRPr="00426538" w:rsidRDefault="002A3134" w:rsidP="00EB247F">
      <w:pPr>
        <w:jc w:val="center"/>
      </w:pPr>
      <w:r w:rsidRPr="002A3134">
        <w:rPr>
          <w:noProof/>
        </w:rPr>
        <w:lastRenderedPageBreak/>
        <w:t xml:space="preserve"> </w:t>
      </w:r>
      <w:r>
        <w:rPr>
          <w:noProof/>
        </w:rPr>
        <w:drawing>
          <wp:inline distT="0" distB="0" distL="0" distR="0" wp14:anchorId="0DBA1E6A" wp14:editId="17E381F9">
            <wp:extent cx="6080760" cy="2816352"/>
            <wp:effectExtent l="0" t="0" r="15240" b="15875"/>
            <wp:docPr id="11" name="Chart 11">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AEFCF6" w14:textId="172BEFFE" w:rsidR="00762877" w:rsidRPr="00426538" w:rsidRDefault="003A7929" w:rsidP="00996E91">
      <w:pPr>
        <w:pStyle w:val="Caption"/>
        <w:jc w:val="center"/>
      </w:pPr>
      <w:bookmarkStart w:id="80" w:name="_Toc524993433"/>
      <w:bookmarkStart w:id="81" w:name="_Toc44379349"/>
      <w:r w:rsidRPr="002A3134">
        <w:t xml:space="preserve">Figure </w:t>
      </w:r>
      <w:r w:rsidR="006C657B">
        <w:fldChar w:fldCharType="begin"/>
      </w:r>
      <w:r w:rsidR="006C657B">
        <w:instrText xml:space="preserve"> STYLEREF 1 \s </w:instrText>
      </w:r>
      <w:r w:rsidR="006C657B">
        <w:fldChar w:fldCharType="separate"/>
      </w:r>
      <w:r w:rsidR="00F05D73" w:rsidRPr="002A3134">
        <w:rPr>
          <w:noProof/>
        </w:rPr>
        <w:t>3</w:t>
      </w:r>
      <w:r w:rsidR="006C657B">
        <w:rPr>
          <w:noProof/>
        </w:rPr>
        <w:fldChar w:fldCharType="end"/>
      </w:r>
      <w:r w:rsidRPr="002A3134">
        <w:t>.</w:t>
      </w:r>
      <w:r w:rsidR="006C657B">
        <w:fldChar w:fldCharType="begin"/>
      </w:r>
      <w:r w:rsidR="006C657B">
        <w:instrText xml:space="preserve"> SEQ Figure \* ARABIC \s 1 </w:instrText>
      </w:r>
      <w:r w:rsidR="006C657B">
        <w:fldChar w:fldCharType="separate"/>
      </w:r>
      <w:r w:rsidR="00F05D73" w:rsidRPr="002A3134">
        <w:rPr>
          <w:noProof/>
        </w:rPr>
        <w:t>2</w:t>
      </w:r>
      <w:r w:rsidR="006C657B">
        <w:rPr>
          <w:noProof/>
        </w:rPr>
        <w:fldChar w:fldCharType="end"/>
      </w:r>
      <w:r w:rsidRPr="002A3134">
        <w:t xml:space="preserve"> World Annual</w:t>
      </w:r>
      <w:r w:rsidRPr="002A3134">
        <w:rPr>
          <w:vertAlign w:val="subscript"/>
        </w:rPr>
        <w:t xml:space="preserve"> </w:t>
      </w:r>
      <w:r w:rsidRPr="002A3134">
        <w:t>Greenhouse Gas Emissions Reduction</w:t>
      </w:r>
      <w:bookmarkEnd w:id="80"/>
      <w:bookmarkEnd w:id="81"/>
    </w:p>
    <w:p w14:paraId="66EC2EBB" w14:textId="500D3397" w:rsidR="00B261E0" w:rsidRPr="00426538" w:rsidRDefault="551A77D0" w:rsidP="0060194D">
      <w:pPr>
        <w:pStyle w:val="Heading2"/>
        <w:numPr>
          <w:ilvl w:val="1"/>
          <w:numId w:val="10"/>
        </w:numPr>
      </w:pPr>
      <w:bookmarkStart w:id="82" w:name="_Toc44379397"/>
      <w:r w:rsidRPr="00426538">
        <w:t>Financial Impacts</w:t>
      </w:r>
      <w:bookmarkEnd w:id="82"/>
    </w:p>
    <w:p w14:paraId="67D10FD6" w14:textId="55512B4C" w:rsidR="00E9270B" w:rsidRPr="005460F1" w:rsidRDefault="00E9270B" w:rsidP="005C77F5">
      <w:r w:rsidRPr="00426538">
        <w:t xml:space="preserve">The financial </w:t>
      </w:r>
      <w:r w:rsidR="00C569DB" w:rsidRPr="00426538">
        <w:t>impacts</w:t>
      </w:r>
      <w:r w:rsidRPr="00426538">
        <w:t xml:space="preserve"> incurred by replacing conventional grid electricity sources with </w:t>
      </w:r>
      <w:r w:rsidR="00532976">
        <w:t>landfill methane capture</w:t>
      </w:r>
      <w:r w:rsidR="00C569DB" w:rsidRPr="00426538">
        <w:t xml:space="preserve"> systems</w:t>
      </w:r>
      <w:r w:rsidRPr="00426538">
        <w:t xml:space="preserve"> are </w:t>
      </w:r>
      <w:r w:rsidR="00A366F6" w:rsidRPr="00426538">
        <w:t>significant</w:t>
      </w:r>
      <w:r w:rsidRPr="005460F1">
        <w:t xml:space="preserve">. </w:t>
      </w:r>
      <w:r w:rsidR="00204BFC" w:rsidRPr="005460F1">
        <w:t xml:space="preserve">The </w:t>
      </w:r>
      <w:r w:rsidR="005C77F5" w:rsidRPr="005460F1">
        <w:t>Plausible scenario presents US$</w:t>
      </w:r>
      <w:r w:rsidR="005460F1" w:rsidRPr="005460F1">
        <w:t>3.30</w:t>
      </w:r>
      <w:r w:rsidR="005C77F5" w:rsidRPr="005460F1">
        <w:t xml:space="preserve"> billion in </w:t>
      </w:r>
      <w:r w:rsidR="00204BFC" w:rsidRPr="005460F1">
        <w:t xml:space="preserve">in savings from </w:t>
      </w:r>
      <w:r w:rsidR="00C569DB" w:rsidRPr="005460F1">
        <w:t>marginal</w:t>
      </w:r>
      <w:r w:rsidR="00204BFC" w:rsidRPr="005460F1">
        <w:t xml:space="preserve"> </w:t>
      </w:r>
      <w:r w:rsidR="005C77F5" w:rsidRPr="005460F1">
        <w:t>first costs</w:t>
      </w:r>
      <w:r w:rsidR="00996E91" w:rsidRPr="005460F1">
        <w:t xml:space="preserve"> and</w:t>
      </w:r>
      <w:r w:rsidR="005C77F5" w:rsidRPr="005460F1">
        <w:t xml:space="preserve"> </w:t>
      </w:r>
      <w:r w:rsidR="00996E91" w:rsidRPr="005460F1">
        <w:t>ov</w:t>
      </w:r>
      <w:r w:rsidR="005C77F5" w:rsidRPr="005460F1">
        <w:t>er US$</w:t>
      </w:r>
      <w:r w:rsidR="005460F1" w:rsidRPr="005460F1">
        <w:t xml:space="preserve">20.35 </w:t>
      </w:r>
      <w:r w:rsidR="00C569DB" w:rsidRPr="005460F1">
        <w:t>billion</w:t>
      </w:r>
      <w:r w:rsidR="005C77F5" w:rsidRPr="005460F1">
        <w:t xml:space="preserve"> of net operating </w:t>
      </w:r>
      <w:r w:rsidR="00C569DB" w:rsidRPr="005460F1">
        <w:t xml:space="preserve">cost </w:t>
      </w:r>
      <w:r w:rsidR="005C77F5" w:rsidRPr="005460F1">
        <w:t>savings are projected over</w:t>
      </w:r>
      <w:r w:rsidR="00204BFC" w:rsidRPr="005460F1">
        <w:t xml:space="preserve"> 2020 to 2050</w:t>
      </w:r>
      <w:r w:rsidR="00C569DB" w:rsidRPr="005460F1">
        <w:t xml:space="preserve">. </w:t>
      </w:r>
      <w:r w:rsidR="00996E91" w:rsidRPr="005460F1">
        <w:t xml:space="preserve">Both PDS2 and PDS3 have </w:t>
      </w:r>
      <w:r w:rsidR="005460F1" w:rsidRPr="005460F1">
        <w:t>zero</w:t>
      </w:r>
      <w:r w:rsidR="00996E91" w:rsidRPr="005460F1">
        <w:t xml:space="preserve"> marginal first costs and </w:t>
      </w:r>
      <w:r w:rsidR="005460F1" w:rsidRPr="005460F1">
        <w:t>3.38</w:t>
      </w:r>
      <w:r w:rsidR="00996E91" w:rsidRPr="005460F1">
        <w:t xml:space="preserve"> </w:t>
      </w:r>
      <w:proofErr w:type="gramStart"/>
      <w:r w:rsidR="00C569DB" w:rsidRPr="005460F1">
        <w:t>billions</w:t>
      </w:r>
      <w:proofErr w:type="gramEnd"/>
      <w:r w:rsidR="00996E91" w:rsidRPr="005460F1">
        <w:t xml:space="preserve"> of net operating savings</w:t>
      </w:r>
      <w:r w:rsidR="00204BFC" w:rsidRPr="005460F1">
        <w:t xml:space="preserve"> </w:t>
      </w:r>
      <w:r w:rsidR="005460F1" w:rsidRPr="005460F1">
        <w:t xml:space="preserve">and 15.7 net operating costs, respectively </w:t>
      </w:r>
      <w:r w:rsidR="00204BFC" w:rsidRPr="005460F1">
        <w:t>over the same period</w:t>
      </w:r>
      <w:r w:rsidR="00996E91" w:rsidRPr="005460F1">
        <w:t xml:space="preserve">. </w:t>
      </w:r>
    </w:p>
    <w:p w14:paraId="7B5C6E11" w14:textId="7A5EEAD0" w:rsidR="003A7929" w:rsidRPr="00426538" w:rsidRDefault="00E9270B" w:rsidP="005C77F5">
      <w:r w:rsidRPr="005460F1">
        <w:t xml:space="preserve">The capital costs for PDS adoption of </w:t>
      </w:r>
      <w:r w:rsidR="00D83024" w:rsidRPr="005460F1">
        <w:t>landfill methane capture</w:t>
      </w:r>
      <w:r w:rsidR="00C569DB" w:rsidRPr="005460F1">
        <w:t xml:space="preserve"> systems</w:t>
      </w:r>
      <w:r w:rsidRPr="005460F1">
        <w:t xml:space="preserve"> will require significant investments, as the cumulative capital costs are over $</w:t>
      </w:r>
      <w:r w:rsidR="005460F1" w:rsidRPr="005460F1">
        <w:t>37.2 billion</w:t>
      </w:r>
      <w:r w:rsidRPr="005460F1">
        <w:t xml:space="preserve"> under the Plausible Scenario.</w:t>
      </w:r>
      <w:r w:rsidRPr="00426538">
        <w:rPr>
          <w:bCs/>
        </w:rPr>
        <w:t xml:space="preserve"> </w:t>
      </w:r>
      <w:r w:rsidR="003A7929" w:rsidRPr="00426538">
        <w:rPr>
          <w:iCs/>
          <w:kern w:val="2"/>
          <w:lang w:eastAsia="zh-CN"/>
        </w:rPr>
        <w:t xml:space="preserve">Below </w:t>
      </w:r>
      <w:r w:rsidRPr="00426538">
        <w:rPr>
          <w:iCs/>
          <w:kern w:val="2"/>
          <w:lang w:eastAsia="zh-CN"/>
        </w:rPr>
        <w:t>in T</w:t>
      </w:r>
      <w:r w:rsidR="00912CC8" w:rsidRPr="00426538">
        <w:rPr>
          <w:iCs/>
          <w:kern w:val="2"/>
          <w:lang w:eastAsia="zh-CN"/>
        </w:rPr>
        <w:t xml:space="preserve">able 3.4 </w:t>
      </w:r>
      <w:r w:rsidR="003A7929" w:rsidRPr="00426538">
        <w:rPr>
          <w:iCs/>
          <w:kern w:val="2"/>
          <w:lang w:eastAsia="zh-CN"/>
        </w:rPr>
        <w:t>are the financial results of the analysis for each scenario. For a detailed explanation of each result, please see the glossary (Section 6).</w:t>
      </w:r>
    </w:p>
    <w:p w14:paraId="4F6C2C45" w14:textId="77777777" w:rsidR="00E14F94" w:rsidRPr="00426538" w:rsidRDefault="00E14F94" w:rsidP="00EB247F">
      <w:pPr>
        <w:spacing w:after="0"/>
        <w:rPr>
          <w:bCs/>
          <w:i/>
        </w:rPr>
      </w:pPr>
    </w:p>
    <w:p w14:paraId="09347CCA" w14:textId="38CA1A28" w:rsidR="00492F5E" w:rsidRPr="00426538" w:rsidRDefault="00492F5E" w:rsidP="00EB247F">
      <w:pPr>
        <w:pStyle w:val="Caption"/>
        <w:jc w:val="center"/>
        <w:rPr>
          <w:i w:val="0"/>
          <w:iCs w:val="0"/>
        </w:rPr>
      </w:pPr>
      <w:bookmarkStart w:id="83" w:name="_Toc44379356"/>
      <w:r w:rsidRPr="00426538">
        <w:t xml:space="preserve">Table </w:t>
      </w:r>
      <w:r w:rsidR="006C657B">
        <w:fldChar w:fldCharType="begin"/>
      </w:r>
      <w:r w:rsidR="006C657B">
        <w:instrText xml:space="preserve"> STYLEREF 1 \s </w:instrText>
      </w:r>
      <w:r w:rsidR="006C657B">
        <w:fldChar w:fldCharType="separate"/>
      </w:r>
      <w:r w:rsidRPr="00426538">
        <w:t>3</w:t>
      </w:r>
      <w:r w:rsidR="006C657B">
        <w:fldChar w:fldCharType="end"/>
      </w:r>
      <w:r w:rsidRPr="00426538">
        <w:t>.</w:t>
      </w:r>
      <w:r w:rsidR="006C657B">
        <w:fldChar w:fldCharType="begin"/>
      </w:r>
      <w:r w:rsidR="006C657B">
        <w:instrText xml:space="preserve"> SEQ Table \* ARABIC \s 1 </w:instrText>
      </w:r>
      <w:r w:rsidR="006C657B">
        <w:fldChar w:fldCharType="separate"/>
      </w:r>
      <w:r w:rsidRPr="00426538">
        <w:t>4</w:t>
      </w:r>
      <w:r w:rsidR="006C657B">
        <w:fldChar w:fldCharType="end"/>
      </w:r>
      <w:r w:rsidRPr="00426538">
        <w:t xml:space="preserve"> Financial Impacts</w:t>
      </w:r>
      <w:bookmarkEnd w:id="83"/>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426538"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Lifetime Cashflow Savings NPV (of All Implementation Units)</w:t>
            </w:r>
          </w:p>
        </w:tc>
      </w:tr>
      <w:tr w:rsidR="00E9782A" w:rsidRPr="00426538"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426538"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Billion USD</w:t>
            </w:r>
          </w:p>
        </w:tc>
      </w:tr>
      <w:tr w:rsidR="00E9782A" w:rsidRPr="00426538"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426538" w:rsidRDefault="00E9782A" w:rsidP="00912CC8">
            <w:pPr>
              <w:spacing w:after="0" w:line="240" w:lineRule="auto"/>
              <w:jc w:val="center"/>
              <w:rPr>
                <w:sz w:val="20"/>
                <w:szCs w:val="20"/>
                <w:lang w:eastAsia="zh-CN"/>
              </w:rPr>
            </w:pPr>
            <w:r w:rsidRPr="00426538">
              <w:rPr>
                <w:b/>
                <w:bCs/>
                <w:color w:val="000000" w:themeColor="text1"/>
                <w:sz w:val="20"/>
                <w:szCs w:val="20"/>
                <w:lang w:eastAsia="zh-CN"/>
              </w:rPr>
              <w:lastRenderedPageBreak/>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3708E2FF" w:rsidR="00E9782A" w:rsidRPr="005460F1" w:rsidRDefault="005460F1" w:rsidP="00912CC8">
            <w:pPr>
              <w:spacing w:after="0" w:line="240" w:lineRule="auto"/>
              <w:jc w:val="center"/>
              <w:rPr>
                <w:sz w:val="20"/>
              </w:rPr>
            </w:pPr>
            <w:r>
              <w:rPr>
                <w:sz w:val="20"/>
              </w:rPr>
              <w:t>37.2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6AF91977" w:rsidR="00E9782A" w:rsidRPr="005460F1" w:rsidRDefault="005460F1" w:rsidP="00912CC8">
            <w:pPr>
              <w:spacing w:after="0" w:line="240" w:lineRule="auto"/>
              <w:jc w:val="center"/>
              <w:rPr>
                <w:sz w:val="20"/>
              </w:rPr>
            </w:pPr>
            <w:r>
              <w:rPr>
                <w:sz w:val="20"/>
              </w:rPr>
              <w:t>3.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7152D959" w:rsidR="00E9782A" w:rsidRPr="005460F1" w:rsidRDefault="005460F1" w:rsidP="00912CC8">
            <w:pPr>
              <w:spacing w:after="0" w:line="240" w:lineRule="auto"/>
              <w:jc w:val="center"/>
              <w:rPr>
                <w:sz w:val="20"/>
              </w:rPr>
            </w:pPr>
            <w:r>
              <w:rPr>
                <w:sz w:val="20"/>
              </w:rPr>
              <w:t>20.35</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1269138F" w:rsidR="00E9782A" w:rsidRPr="005460F1" w:rsidRDefault="005460F1" w:rsidP="00912CC8">
            <w:pPr>
              <w:spacing w:after="0" w:line="240" w:lineRule="auto"/>
              <w:jc w:val="center"/>
              <w:rPr>
                <w:sz w:val="20"/>
              </w:rPr>
            </w:pPr>
            <w:r>
              <w:rPr>
                <w:sz w:val="20"/>
              </w:rPr>
              <w:t>4.08</w:t>
            </w:r>
          </w:p>
        </w:tc>
      </w:tr>
      <w:tr w:rsidR="00E9782A" w:rsidRPr="00426538"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426538" w:rsidRDefault="00E9782A" w:rsidP="00912CC8">
            <w:pPr>
              <w:spacing w:after="0" w:line="240" w:lineRule="auto"/>
              <w:jc w:val="center"/>
              <w:rPr>
                <w:sz w:val="20"/>
                <w:szCs w:val="20"/>
                <w:lang w:eastAsia="zh-CN"/>
              </w:rPr>
            </w:pPr>
            <w:r w:rsidRPr="00426538">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642021E6" w:rsidR="00E9782A" w:rsidRPr="005460F1" w:rsidRDefault="005460F1" w:rsidP="00912CC8">
            <w:pPr>
              <w:spacing w:after="0" w:line="240" w:lineRule="auto"/>
              <w:jc w:val="center"/>
              <w:rPr>
                <w:sz w:val="20"/>
              </w:rPr>
            </w:pPr>
            <w:r>
              <w:rPr>
                <w:sz w:val="20"/>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3FC1634D" w:rsidR="00E9782A" w:rsidRPr="005460F1" w:rsidRDefault="005460F1" w:rsidP="00912CC8">
            <w:pPr>
              <w:spacing w:after="0" w:line="240" w:lineRule="auto"/>
              <w:jc w:val="center"/>
              <w:rPr>
                <w:sz w:val="20"/>
              </w:rPr>
            </w:pPr>
            <w:r>
              <w:rPr>
                <w:sz w:val="20"/>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790B4647" w:rsidR="00E9782A" w:rsidRPr="005460F1" w:rsidRDefault="005460F1" w:rsidP="00912CC8">
            <w:pPr>
              <w:spacing w:after="0" w:line="240" w:lineRule="auto"/>
              <w:jc w:val="center"/>
              <w:rPr>
                <w:sz w:val="20"/>
              </w:rPr>
            </w:pPr>
            <w:r>
              <w:rPr>
                <w:sz w:val="20"/>
              </w:rPr>
              <w:t>3.3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409412AB" w:rsidR="00E9782A" w:rsidRPr="005460F1" w:rsidRDefault="005460F1" w:rsidP="00912CC8">
            <w:pPr>
              <w:spacing w:after="0" w:line="240" w:lineRule="auto"/>
              <w:jc w:val="center"/>
              <w:rPr>
                <w:sz w:val="20"/>
              </w:rPr>
            </w:pPr>
            <w:r>
              <w:rPr>
                <w:sz w:val="20"/>
              </w:rPr>
              <w:t>-</w:t>
            </w:r>
          </w:p>
        </w:tc>
      </w:tr>
      <w:tr w:rsidR="00A366F6" w:rsidRPr="00426538"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A366F6" w:rsidRPr="00426538" w:rsidRDefault="00A366F6" w:rsidP="00A366F6">
            <w:pPr>
              <w:spacing w:after="0" w:line="240" w:lineRule="auto"/>
              <w:jc w:val="center"/>
              <w:rPr>
                <w:sz w:val="20"/>
                <w:szCs w:val="20"/>
                <w:lang w:eastAsia="zh-CN"/>
              </w:rPr>
            </w:pPr>
            <w:r w:rsidRPr="00426538">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0B9D1426" w:rsidR="00A366F6" w:rsidRPr="005460F1" w:rsidRDefault="005460F1" w:rsidP="00A366F6">
            <w:pPr>
              <w:spacing w:after="0" w:line="240" w:lineRule="auto"/>
              <w:jc w:val="center"/>
              <w:rPr>
                <w:sz w:val="20"/>
              </w:rPr>
            </w:pPr>
            <w:r>
              <w:rPr>
                <w:sz w:val="20"/>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241AAA1B" w:rsidR="00A366F6" w:rsidRPr="005460F1" w:rsidRDefault="005460F1" w:rsidP="00A366F6">
            <w:pPr>
              <w:spacing w:after="0" w:line="240" w:lineRule="auto"/>
              <w:jc w:val="center"/>
              <w:rPr>
                <w:sz w:val="20"/>
              </w:rPr>
            </w:pPr>
            <w:r>
              <w:rPr>
                <w:sz w:val="20"/>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2DFC9F68" w:rsidR="00A366F6" w:rsidRPr="005460F1" w:rsidRDefault="005460F1" w:rsidP="00A366F6">
            <w:pPr>
              <w:spacing w:after="0" w:line="240" w:lineRule="auto"/>
              <w:jc w:val="center"/>
              <w:rPr>
                <w:sz w:val="20"/>
              </w:rPr>
            </w:pPr>
            <w:r>
              <w:rPr>
                <w:sz w:val="20"/>
              </w:rPr>
              <w:t>-15.6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4F7C2B34" w:rsidR="00A366F6" w:rsidRPr="005460F1" w:rsidRDefault="005460F1" w:rsidP="00A366F6">
            <w:pPr>
              <w:spacing w:after="0" w:line="240" w:lineRule="auto"/>
              <w:jc w:val="center"/>
              <w:rPr>
                <w:sz w:val="20"/>
              </w:rPr>
            </w:pPr>
            <w:r>
              <w:rPr>
                <w:sz w:val="20"/>
              </w:rPr>
              <w:t>-</w:t>
            </w:r>
          </w:p>
        </w:tc>
      </w:tr>
    </w:tbl>
    <w:p w14:paraId="2C06DB22" w14:textId="7A31340A" w:rsidR="006745FF" w:rsidRPr="00426538" w:rsidRDefault="006745FF" w:rsidP="00EB247F"/>
    <w:p w14:paraId="6039AB12" w14:textId="266313FE" w:rsidR="009E6074" w:rsidRPr="00426538" w:rsidRDefault="000070F6" w:rsidP="00EB247F">
      <w:pPr>
        <w:pStyle w:val="Caption"/>
        <w:jc w:val="center"/>
      </w:pPr>
      <w:bookmarkStart w:id="84" w:name="_Toc524993434"/>
      <w:r w:rsidRPr="000070F6">
        <w:rPr>
          <w:noProof/>
        </w:rPr>
        <w:t xml:space="preserve"> </w:t>
      </w:r>
      <w:r>
        <w:rPr>
          <w:noProof/>
        </w:rPr>
        <w:drawing>
          <wp:inline distT="0" distB="0" distL="0" distR="0" wp14:anchorId="338572CE" wp14:editId="0F516382">
            <wp:extent cx="5830957" cy="2902227"/>
            <wp:effectExtent l="0" t="0" r="11430" b="6350"/>
            <wp:docPr id="12" name="Chart 12">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E116A57" w14:textId="505EF05A" w:rsidR="006745FF" w:rsidRPr="00426538" w:rsidRDefault="006745FF" w:rsidP="00EB247F">
      <w:pPr>
        <w:pStyle w:val="Caption"/>
        <w:jc w:val="center"/>
      </w:pPr>
      <w:bookmarkStart w:id="85" w:name="_Toc44379350"/>
      <w:r w:rsidRPr="000070F6">
        <w:t xml:space="preserve">Figure </w:t>
      </w:r>
      <w:r w:rsidR="006C657B">
        <w:fldChar w:fldCharType="begin"/>
      </w:r>
      <w:r w:rsidR="006C657B">
        <w:instrText xml:space="preserve"> STYLEREF 1 \s </w:instrText>
      </w:r>
      <w:r w:rsidR="006C657B">
        <w:fldChar w:fldCharType="separate"/>
      </w:r>
      <w:r w:rsidR="00F05D73" w:rsidRPr="000070F6">
        <w:rPr>
          <w:noProof/>
        </w:rPr>
        <w:t>3</w:t>
      </w:r>
      <w:r w:rsidR="006C657B">
        <w:rPr>
          <w:noProof/>
        </w:rPr>
        <w:fldChar w:fldCharType="end"/>
      </w:r>
      <w:r w:rsidRPr="000070F6">
        <w:t>.</w:t>
      </w:r>
      <w:r w:rsidR="006C657B">
        <w:fldChar w:fldCharType="begin"/>
      </w:r>
      <w:r w:rsidR="006C657B">
        <w:instrText xml:space="preserve"> SEQ Figure \* ARABIC \s 1 </w:instrText>
      </w:r>
      <w:r w:rsidR="006C657B">
        <w:fldChar w:fldCharType="separate"/>
      </w:r>
      <w:r w:rsidR="00F05D73" w:rsidRPr="000070F6">
        <w:rPr>
          <w:noProof/>
        </w:rPr>
        <w:t>3</w:t>
      </w:r>
      <w:r w:rsidR="006C657B">
        <w:rPr>
          <w:noProof/>
        </w:rPr>
        <w:fldChar w:fldCharType="end"/>
      </w:r>
      <w:r w:rsidRPr="000070F6">
        <w:t xml:space="preserve"> Operating Costs Over Time </w:t>
      </w:r>
      <w:bookmarkEnd w:id="84"/>
      <w:r w:rsidR="00276E19" w:rsidRPr="000070F6">
        <w:t>for the three PD scenarios</w:t>
      </w:r>
      <w:bookmarkEnd w:id="85"/>
    </w:p>
    <w:p w14:paraId="638C27B6" w14:textId="745DF843" w:rsidR="00F52595" w:rsidRDefault="551A77D0" w:rsidP="0060194D">
      <w:pPr>
        <w:pStyle w:val="Heading1"/>
        <w:numPr>
          <w:ilvl w:val="0"/>
          <w:numId w:val="10"/>
        </w:numPr>
      </w:pPr>
      <w:bookmarkStart w:id="86" w:name="_Toc44379398"/>
      <w:r w:rsidRPr="00426538">
        <w:t>Discussion</w:t>
      </w:r>
      <w:bookmarkEnd w:id="86"/>
    </w:p>
    <w:p w14:paraId="221E7437" w14:textId="7D1DC53E" w:rsidR="007D0471" w:rsidRPr="00207699" w:rsidRDefault="007D0471" w:rsidP="007D0471">
      <w:r w:rsidRPr="00207699">
        <w:t xml:space="preserve">This study models a scenario where landfill methane capture could significantly reduce future GHG emissions and help drawdown the amount of </w:t>
      </w:r>
      <w:r w:rsidRPr="0000693D">
        <w:t xml:space="preserve">carbon in the atmosphere by </w:t>
      </w:r>
      <w:r w:rsidR="0000693D" w:rsidRPr="0000693D">
        <w:t>0.</w:t>
      </w:r>
      <w:r w:rsidR="00763F1D">
        <w:t>54</w:t>
      </w:r>
      <w:r w:rsidR="00763F1D" w:rsidRPr="0000693D">
        <w:t xml:space="preserve"> </w:t>
      </w:r>
      <w:r w:rsidRPr="0000693D">
        <w:t>ppm by 2050. This is a</w:t>
      </w:r>
      <w:r w:rsidR="0000693D" w:rsidRPr="0000693D">
        <w:t>n important</w:t>
      </w:r>
      <w:r w:rsidRPr="0000693D">
        <w:t xml:space="preserve"> decrease, and is less than the true total amount possible, as it was chosen to use reference</w:t>
      </w:r>
      <w:r w:rsidRPr="00207699">
        <w:t xml:space="preserve"> climate mitigation scenarios estimations for landfill gas to electricity adoption, under the assertion that ambitious adoption of landfill gas to electricity is less ideal than diverting waste to alternate disposal options.</w:t>
      </w:r>
    </w:p>
    <w:p w14:paraId="055D2DF6" w14:textId="77777777" w:rsidR="007D0471" w:rsidRPr="007D0471" w:rsidRDefault="007D0471" w:rsidP="007D0471">
      <w:r w:rsidRPr="007D0471">
        <w:t xml:space="preserve">Overall, landfill methane capture solutions are a net benefit for the climate. From a financial perspective, while some up-front costs are required for landfill gas to electricity technologies, the </w:t>
      </w:r>
      <w:proofErr w:type="gramStart"/>
      <w:r w:rsidRPr="007D0471">
        <w:t>long term</w:t>
      </w:r>
      <w:proofErr w:type="gramEnd"/>
      <w:r w:rsidRPr="007D0471">
        <w:t xml:space="preserve"> return on investment is significant and therefore these technologies are a sound investment.</w:t>
      </w:r>
    </w:p>
    <w:p w14:paraId="426AFBD6" w14:textId="7A24E490" w:rsidR="007D0471" w:rsidRDefault="007D0471" w:rsidP="007D0471">
      <w:r w:rsidRPr="007D0471">
        <w:t xml:space="preserve">The overall climate and financial impact </w:t>
      </w:r>
      <w:proofErr w:type="gramStart"/>
      <w:r w:rsidRPr="007D0471">
        <w:t>varies</w:t>
      </w:r>
      <w:proofErr w:type="gramEnd"/>
      <w:r w:rsidRPr="007D0471">
        <w:t xml:space="preserve"> significantly based on a few key assumptions. First, the model only calculates CH</w:t>
      </w:r>
      <w:r w:rsidRPr="007D0471">
        <w:rPr>
          <w:vertAlign w:val="subscript"/>
        </w:rPr>
        <w:t>4</w:t>
      </w:r>
      <w:r w:rsidRPr="007D0471">
        <w:t xml:space="preserve"> emissions impacts which take place during the </w:t>
      </w:r>
      <w:r w:rsidR="00763F1D" w:rsidRPr="007D0471">
        <w:t>20</w:t>
      </w:r>
      <w:r w:rsidR="00763F1D">
        <w:t>20</w:t>
      </w:r>
      <w:r w:rsidRPr="007D0471">
        <w:t>-20</w:t>
      </w:r>
      <w:r>
        <w:t>50</w:t>
      </w:r>
      <w:r w:rsidRPr="007D0471">
        <w:t xml:space="preserve"> timeframe. If the </w:t>
      </w:r>
      <w:r w:rsidRPr="007D0471">
        <w:lastRenderedPageBreak/>
        <w:t xml:space="preserve">emissions from the entire lifetime savings of the landfill are </w:t>
      </w:r>
      <w:proofErr w:type="gramStart"/>
      <w:r w:rsidRPr="007D0471">
        <w:t>taken into account</w:t>
      </w:r>
      <w:proofErr w:type="gramEnd"/>
      <w:r w:rsidRPr="007D0471">
        <w:t>, the overall GHG reduction is almost double. Perhaps even more significant is the variation in adoption data depending on whether the reference, conservative, or ambitious scenarios are chosen.</w:t>
      </w:r>
    </w:p>
    <w:p w14:paraId="4D87FFF4" w14:textId="5B74BE1A" w:rsidR="007D0471" w:rsidRPr="007D0471" w:rsidRDefault="007D0471" w:rsidP="007D0471">
      <w:r w:rsidRPr="007D0471">
        <w:t xml:space="preserve">While it is clearly a ‘second-best’ waste management strategy, </w:t>
      </w:r>
      <w:proofErr w:type="gramStart"/>
      <w:r w:rsidRPr="007D0471">
        <w:t>as long as</w:t>
      </w:r>
      <w:proofErr w:type="gramEnd"/>
      <w:r w:rsidRPr="007D0471">
        <w:t xml:space="preserve"> landfills are being created it is still a viable and important solution for climate mitigation. Aside from the significant climate benefits and </w:t>
      </w:r>
      <w:proofErr w:type="gramStart"/>
      <w:r w:rsidRPr="007D0471">
        <w:t>long term</w:t>
      </w:r>
      <w:proofErr w:type="gramEnd"/>
      <w:r w:rsidRPr="007D0471">
        <w:t xml:space="preserve"> cost savings shown by this study, landfills which capture methane are safer and less of a public health hazard than those which do</w:t>
      </w:r>
      <w:r>
        <w:t xml:space="preserve"> no</w:t>
      </w:r>
      <w:r w:rsidRPr="007D0471">
        <w:t>t. Therefore, as landfills move globally from open dumps or basic landfills to engineered sanitary landfills, adoption can and should be expected to continue to increase.</w:t>
      </w:r>
    </w:p>
    <w:p w14:paraId="2139E8E7" w14:textId="55BA9E1E" w:rsidR="006745FF" w:rsidRPr="00426538" w:rsidRDefault="006745FF" w:rsidP="008C574E">
      <w:pPr>
        <w:pStyle w:val="Heading2"/>
        <w:numPr>
          <w:ilvl w:val="1"/>
          <w:numId w:val="10"/>
        </w:numPr>
      </w:pPr>
      <w:bookmarkStart w:id="87" w:name="_Toc44379399"/>
      <w:r w:rsidRPr="00426538">
        <w:t>Benchmarks</w:t>
      </w:r>
      <w:bookmarkEnd w:id="87"/>
    </w:p>
    <w:p w14:paraId="27F91B0F" w14:textId="1ACD1A9B" w:rsidR="003C1D5D" w:rsidRPr="003C1D5D" w:rsidRDefault="003C1D5D" w:rsidP="003C1D5D">
      <w:pPr>
        <w:rPr>
          <w:bCs/>
          <w:iCs/>
        </w:rPr>
      </w:pPr>
      <w:r w:rsidRPr="003C1D5D">
        <w:rPr>
          <w:bCs/>
          <w:iCs/>
        </w:rPr>
        <w:t xml:space="preserve">Table 4.1 depicts a benchmark of Project Drawdown results for 2050 on the three developed scenarios to six other publicly available scenarios from IEA (2017) and Greenpeace (2015). The benchmarked results account for total electricity generation projected for the year 2050 from Biomass and Renewable Waste, while project Drawdown results account for the </w:t>
      </w:r>
      <w:r>
        <w:rPr>
          <w:bCs/>
          <w:iCs/>
        </w:rPr>
        <w:t>landfill methane capture</w:t>
      </w:r>
      <w:r w:rsidRPr="003C1D5D">
        <w:rPr>
          <w:bCs/>
          <w:iCs/>
        </w:rPr>
        <w:t xml:space="preserve"> solution results. There are no direct comparable benchmarks to the </w:t>
      </w:r>
      <w:r>
        <w:rPr>
          <w:bCs/>
          <w:iCs/>
        </w:rPr>
        <w:t>landfill methane capture</w:t>
      </w:r>
      <w:r w:rsidRPr="003C1D5D">
        <w:rPr>
          <w:bCs/>
          <w:iCs/>
        </w:rPr>
        <w:t xml:space="preserve"> solution, therefore these references can be used to bound the adoption of the </w:t>
      </w:r>
      <w:r>
        <w:rPr>
          <w:bCs/>
          <w:iCs/>
        </w:rPr>
        <w:t>landfill methane capture</w:t>
      </w:r>
      <w:r w:rsidRPr="003C1D5D">
        <w:rPr>
          <w:bCs/>
          <w:iCs/>
        </w:rPr>
        <w:t xml:space="preserve"> solution among other solutions. The values reported below are raw data points from the sources. </w:t>
      </w:r>
    </w:p>
    <w:p w14:paraId="79DB6E21" w14:textId="77777777" w:rsidR="006745FF" w:rsidRPr="00426538" w:rsidRDefault="006745FF" w:rsidP="00EB247F">
      <w:pPr>
        <w:pStyle w:val="Caption"/>
        <w:jc w:val="center"/>
        <w:rPr>
          <w:b/>
          <w:bCs/>
        </w:rPr>
      </w:pPr>
      <w:bookmarkStart w:id="88" w:name="_Toc524993445"/>
      <w:bookmarkStart w:id="89" w:name="_Toc44379357"/>
      <w:r w:rsidRPr="00426538">
        <w:t xml:space="preserve">Table </w:t>
      </w:r>
      <w:r w:rsidR="006C657B">
        <w:fldChar w:fldCharType="begin"/>
      </w:r>
      <w:r w:rsidR="006C657B">
        <w:instrText xml:space="preserve"> STYLEREF 1 \s </w:instrText>
      </w:r>
      <w:r w:rsidR="006C657B">
        <w:fldChar w:fldCharType="separate"/>
      </w:r>
      <w:r w:rsidRPr="00426538">
        <w:t>4</w:t>
      </w:r>
      <w:r w:rsidR="006C657B">
        <w:fldChar w:fldCharType="end"/>
      </w:r>
      <w:r w:rsidRPr="00426538">
        <w:t>.</w:t>
      </w:r>
      <w:r w:rsidR="006C657B">
        <w:fldChar w:fldCharType="begin"/>
      </w:r>
      <w:r w:rsidR="006C657B">
        <w:instrText xml:space="preserve"> SEQ Table \* ARABIC \s 1 </w:instrText>
      </w:r>
      <w:r w:rsidR="006C657B">
        <w:fldChar w:fldCharType="separate"/>
      </w:r>
      <w:r w:rsidRPr="00426538">
        <w:t>1</w:t>
      </w:r>
      <w:r w:rsidR="006C657B">
        <w:fldChar w:fldCharType="end"/>
      </w:r>
      <w:r w:rsidRPr="00426538">
        <w:t xml:space="preserve"> Benchmarks</w:t>
      </w:r>
      <w:bookmarkEnd w:id="88"/>
      <w:bookmarkEnd w:id="89"/>
    </w:p>
    <w:tbl>
      <w:tblPr>
        <w:tblStyle w:val="TableGrid"/>
        <w:tblW w:w="9209" w:type="dxa"/>
        <w:tblLook w:val="04A0" w:firstRow="1" w:lastRow="0" w:firstColumn="1" w:lastColumn="0" w:noHBand="0" w:noVBand="1"/>
      </w:tblPr>
      <w:tblGrid>
        <w:gridCol w:w="4815"/>
        <w:gridCol w:w="2268"/>
        <w:gridCol w:w="2126"/>
      </w:tblGrid>
      <w:tr w:rsidR="00996E91" w:rsidRPr="00426538" w14:paraId="70C8E283" w14:textId="77777777" w:rsidTr="00D35D6B">
        <w:trPr>
          <w:trHeight w:val="329"/>
        </w:trPr>
        <w:tc>
          <w:tcPr>
            <w:tcW w:w="4815" w:type="dxa"/>
            <w:shd w:val="clear" w:color="auto" w:fill="4F81BD" w:themeFill="accent1"/>
            <w:vAlign w:val="center"/>
          </w:tcPr>
          <w:p w14:paraId="721CED95" w14:textId="594D904F" w:rsidR="00996E91" w:rsidRPr="00D35D6B" w:rsidRDefault="00996E91" w:rsidP="00D35D6B">
            <w:pPr>
              <w:spacing w:after="0" w:line="240" w:lineRule="auto"/>
              <w:jc w:val="center"/>
              <w:rPr>
                <w:b/>
                <w:bCs/>
                <w:color w:val="FFFFFF" w:themeColor="background1"/>
                <w:sz w:val="20"/>
                <w:szCs w:val="20"/>
              </w:rPr>
            </w:pPr>
            <w:r w:rsidRPr="00D35D6B">
              <w:rPr>
                <w:b/>
                <w:bCs/>
                <w:color w:val="FFFFFF" w:themeColor="background1"/>
                <w:sz w:val="20"/>
                <w:szCs w:val="20"/>
              </w:rPr>
              <w:t>Source and Scenario</w:t>
            </w:r>
          </w:p>
        </w:tc>
        <w:tc>
          <w:tcPr>
            <w:tcW w:w="2268" w:type="dxa"/>
            <w:shd w:val="clear" w:color="auto" w:fill="4F81BD" w:themeFill="accent1"/>
            <w:vAlign w:val="center"/>
          </w:tcPr>
          <w:p w14:paraId="2C9D3A78" w14:textId="3930D889" w:rsidR="00996E91" w:rsidRPr="00D35D6B" w:rsidRDefault="00996E91" w:rsidP="00D35D6B">
            <w:pPr>
              <w:spacing w:after="0" w:line="240" w:lineRule="auto"/>
              <w:jc w:val="center"/>
              <w:rPr>
                <w:b/>
                <w:bCs/>
                <w:color w:val="FFFFFF" w:themeColor="background1"/>
                <w:sz w:val="20"/>
                <w:szCs w:val="20"/>
              </w:rPr>
            </w:pPr>
            <w:r w:rsidRPr="00D35D6B">
              <w:rPr>
                <w:b/>
                <w:bCs/>
                <w:color w:val="FFFFFF" w:themeColor="background1"/>
                <w:sz w:val="20"/>
                <w:szCs w:val="20"/>
              </w:rPr>
              <w:t>Electricity Generation in 2050 (TWh)</w:t>
            </w:r>
          </w:p>
        </w:tc>
        <w:tc>
          <w:tcPr>
            <w:tcW w:w="2126" w:type="dxa"/>
            <w:shd w:val="clear" w:color="auto" w:fill="4F81BD" w:themeFill="accent1"/>
            <w:vAlign w:val="center"/>
          </w:tcPr>
          <w:p w14:paraId="54169280" w14:textId="7589E293" w:rsidR="00996E91" w:rsidRPr="00D35D6B" w:rsidRDefault="00996E91" w:rsidP="00D35D6B">
            <w:pPr>
              <w:spacing w:after="0" w:line="240" w:lineRule="auto"/>
              <w:jc w:val="center"/>
              <w:rPr>
                <w:b/>
                <w:bCs/>
                <w:color w:val="FFFFFF" w:themeColor="background1"/>
                <w:sz w:val="20"/>
                <w:szCs w:val="20"/>
              </w:rPr>
            </w:pPr>
            <w:r w:rsidRPr="00D35D6B">
              <w:rPr>
                <w:b/>
                <w:bCs/>
                <w:color w:val="FFFFFF" w:themeColor="background1"/>
                <w:sz w:val="20"/>
                <w:szCs w:val="20"/>
              </w:rPr>
              <w:t>Market Share in 2050 (%)</w:t>
            </w:r>
          </w:p>
        </w:tc>
      </w:tr>
      <w:tr w:rsidR="00A366F6" w:rsidRPr="00426538" w14:paraId="2E1052D1" w14:textId="77777777" w:rsidTr="009A201F">
        <w:trPr>
          <w:trHeight w:val="432"/>
        </w:trPr>
        <w:tc>
          <w:tcPr>
            <w:tcW w:w="4815" w:type="dxa"/>
            <w:shd w:val="clear" w:color="auto" w:fill="auto"/>
            <w:vAlign w:val="center"/>
          </w:tcPr>
          <w:p w14:paraId="0BDC479F" w14:textId="32423622" w:rsidR="00A366F6" w:rsidRPr="0094398E" w:rsidRDefault="00A366F6" w:rsidP="00A366F6">
            <w:pPr>
              <w:spacing w:line="240" w:lineRule="auto"/>
              <w:jc w:val="left"/>
              <w:rPr>
                <w:b/>
                <w:sz w:val="20"/>
              </w:rPr>
            </w:pPr>
            <w:r w:rsidRPr="0094398E">
              <w:rPr>
                <w:b/>
                <w:sz w:val="20"/>
              </w:rPr>
              <w:t>Project Drawdown – Plausible Scenario (PDS1)</w:t>
            </w:r>
          </w:p>
        </w:tc>
        <w:tc>
          <w:tcPr>
            <w:tcW w:w="2268" w:type="dxa"/>
            <w:shd w:val="clear" w:color="auto" w:fill="auto"/>
            <w:vAlign w:val="center"/>
          </w:tcPr>
          <w:p w14:paraId="1CB45443" w14:textId="6D2364A2" w:rsidR="00A366F6" w:rsidRPr="0094398E" w:rsidRDefault="0094398E" w:rsidP="009A201F">
            <w:pPr>
              <w:spacing w:line="240" w:lineRule="auto"/>
              <w:jc w:val="center"/>
              <w:rPr>
                <w:b/>
                <w:sz w:val="20"/>
              </w:rPr>
            </w:pPr>
            <w:r w:rsidRPr="0094398E">
              <w:rPr>
                <w:b/>
                <w:sz w:val="20"/>
              </w:rPr>
              <w:t>79.47</w:t>
            </w:r>
          </w:p>
        </w:tc>
        <w:tc>
          <w:tcPr>
            <w:tcW w:w="2126" w:type="dxa"/>
            <w:shd w:val="clear" w:color="auto" w:fill="auto"/>
            <w:vAlign w:val="center"/>
          </w:tcPr>
          <w:p w14:paraId="4D115C57" w14:textId="4F2FEC29" w:rsidR="00A366F6" w:rsidRPr="0094398E" w:rsidRDefault="0094398E" w:rsidP="009A201F">
            <w:pPr>
              <w:spacing w:line="240" w:lineRule="auto"/>
              <w:jc w:val="center"/>
              <w:rPr>
                <w:b/>
                <w:sz w:val="20"/>
              </w:rPr>
            </w:pPr>
            <w:r w:rsidRPr="0094398E">
              <w:rPr>
                <w:b/>
                <w:sz w:val="20"/>
              </w:rPr>
              <w:t>0.17%</w:t>
            </w:r>
          </w:p>
        </w:tc>
      </w:tr>
      <w:tr w:rsidR="00A366F6" w:rsidRPr="00426538" w14:paraId="4663F018" w14:textId="77777777" w:rsidTr="009A201F">
        <w:trPr>
          <w:trHeight w:val="432"/>
        </w:trPr>
        <w:tc>
          <w:tcPr>
            <w:tcW w:w="4815" w:type="dxa"/>
            <w:shd w:val="clear" w:color="auto" w:fill="auto"/>
            <w:vAlign w:val="center"/>
          </w:tcPr>
          <w:p w14:paraId="6D174A46" w14:textId="6F36D4D9" w:rsidR="00A366F6" w:rsidRPr="0094398E" w:rsidRDefault="00A366F6" w:rsidP="00A366F6">
            <w:pPr>
              <w:spacing w:line="240" w:lineRule="auto"/>
              <w:jc w:val="left"/>
              <w:rPr>
                <w:b/>
                <w:sz w:val="20"/>
              </w:rPr>
            </w:pPr>
            <w:r w:rsidRPr="0094398E">
              <w:rPr>
                <w:b/>
                <w:sz w:val="20"/>
              </w:rPr>
              <w:t>Project Drawdown – Drawdown Scenario (PDS2)</w:t>
            </w:r>
          </w:p>
        </w:tc>
        <w:tc>
          <w:tcPr>
            <w:tcW w:w="2268" w:type="dxa"/>
            <w:shd w:val="clear" w:color="auto" w:fill="auto"/>
            <w:vAlign w:val="center"/>
          </w:tcPr>
          <w:p w14:paraId="31894615" w14:textId="0E400138" w:rsidR="00A366F6" w:rsidRPr="0094398E" w:rsidRDefault="0094398E" w:rsidP="009A201F">
            <w:pPr>
              <w:spacing w:line="240" w:lineRule="auto"/>
              <w:jc w:val="center"/>
              <w:rPr>
                <w:b/>
                <w:sz w:val="20"/>
              </w:rPr>
            </w:pPr>
            <w:r w:rsidRPr="0094398E">
              <w:rPr>
                <w:b/>
                <w:sz w:val="20"/>
              </w:rPr>
              <w:t>0.00</w:t>
            </w:r>
          </w:p>
        </w:tc>
        <w:tc>
          <w:tcPr>
            <w:tcW w:w="2126" w:type="dxa"/>
            <w:shd w:val="clear" w:color="auto" w:fill="auto"/>
            <w:vAlign w:val="center"/>
          </w:tcPr>
          <w:p w14:paraId="7A5267C5" w14:textId="753FE132" w:rsidR="00A366F6" w:rsidRPr="0094398E" w:rsidRDefault="0094398E" w:rsidP="009A201F">
            <w:pPr>
              <w:spacing w:line="240" w:lineRule="auto"/>
              <w:jc w:val="center"/>
              <w:rPr>
                <w:b/>
                <w:sz w:val="20"/>
              </w:rPr>
            </w:pPr>
            <w:r w:rsidRPr="0094398E">
              <w:rPr>
                <w:b/>
                <w:sz w:val="20"/>
              </w:rPr>
              <w:t>0.0%</w:t>
            </w:r>
          </w:p>
        </w:tc>
      </w:tr>
      <w:tr w:rsidR="00A366F6" w:rsidRPr="00426538" w14:paraId="4B58F897" w14:textId="77777777" w:rsidTr="009A201F">
        <w:trPr>
          <w:trHeight w:val="432"/>
        </w:trPr>
        <w:tc>
          <w:tcPr>
            <w:tcW w:w="4815" w:type="dxa"/>
            <w:shd w:val="clear" w:color="auto" w:fill="auto"/>
            <w:vAlign w:val="center"/>
          </w:tcPr>
          <w:p w14:paraId="0043B7A1" w14:textId="040B3BBB" w:rsidR="00A366F6" w:rsidRPr="0094398E" w:rsidRDefault="00A366F6" w:rsidP="00A366F6">
            <w:pPr>
              <w:spacing w:line="240" w:lineRule="auto"/>
              <w:jc w:val="left"/>
              <w:rPr>
                <w:b/>
                <w:sz w:val="20"/>
              </w:rPr>
            </w:pPr>
            <w:r w:rsidRPr="0094398E">
              <w:rPr>
                <w:b/>
                <w:sz w:val="20"/>
              </w:rPr>
              <w:t>Project Drawdown – Optimum Scenario (PDS3)</w:t>
            </w:r>
          </w:p>
        </w:tc>
        <w:tc>
          <w:tcPr>
            <w:tcW w:w="2268" w:type="dxa"/>
            <w:shd w:val="clear" w:color="auto" w:fill="auto"/>
            <w:vAlign w:val="center"/>
          </w:tcPr>
          <w:p w14:paraId="40E83A22" w14:textId="7C845622" w:rsidR="00A366F6" w:rsidRPr="0094398E" w:rsidRDefault="0094398E" w:rsidP="009A201F">
            <w:pPr>
              <w:spacing w:line="240" w:lineRule="auto"/>
              <w:jc w:val="center"/>
              <w:rPr>
                <w:b/>
                <w:sz w:val="20"/>
              </w:rPr>
            </w:pPr>
            <w:r w:rsidRPr="0094398E">
              <w:rPr>
                <w:b/>
                <w:sz w:val="20"/>
              </w:rPr>
              <w:t>0.00</w:t>
            </w:r>
          </w:p>
        </w:tc>
        <w:tc>
          <w:tcPr>
            <w:tcW w:w="2126" w:type="dxa"/>
            <w:shd w:val="clear" w:color="auto" w:fill="auto"/>
            <w:vAlign w:val="center"/>
          </w:tcPr>
          <w:p w14:paraId="280B0F5C" w14:textId="6C26E6CE" w:rsidR="00A366F6" w:rsidRPr="0094398E" w:rsidRDefault="0094398E" w:rsidP="009A201F">
            <w:pPr>
              <w:spacing w:line="240" w:lineRule="auto"/>
              <w:jc w:val="center"/>
              <w:rPr>
                <w:b/>
                <w:sz w:val="20"/>
              </w:rPr>
            </w:pPr>
            <w:r w:rsidRPr="0094398E">
              <w:rPr>
                <w:b/>
                <w:sz w:val="20"/>
              </w:rPr>
              <w:t>0.0%</w:t>
            </w:r>
          </w:p>
        </w:tc>
      </w:tr>
      <w:tr w:rsidR="00B970AA" w:rsidRPr="00426538" w14:paraId="289707D9" w14:textId="77777777" w:rsidTr="009A201F">
        <w:trPr>
          <w:trHeight w:val="432"/>
        </w:trPr>
        <w:tc>
          <w:tcPr>
            <w:tcW w:w="4815" w:type="dxa"/>
            <w:shd w:val="clear" w:color="auto" w:fill="auto"/>
            <w:vAlign w:val="center"/>
          </w:tcPr>
          <w:p w14:paraId="65A69EF1" w14:textId="7D5E8687" w:rsidR="00B970AA" w:rsidRPr="007D0471" w:rsidRDefault="00B970AA" w:rsidP="00B970AA">
            <w:pPr>
              <w:spacing w:line="240" w:lineRule="auto"/>
              <w:jc w:val="left"/>
              <w:rPr>
                <w:bCs/>
                <w:sz w:val="20"/>
                <w:highlight w:val="green"/>
              </w:rPr>
            </w:pPr>
            <w:r w:rsidRPr="00842B09">
              <w:rPr>
                <w:sz w:val="20"/>
              </w:rPr>
              <w:t>IEA Energy Technologies Perspectives (201</w:t>
            </w:r>
            <w:r>
              <w:rPr>
                <w:sz w:val="20"/>
              </w:rPr>
              <w:t>7</w:t>
            </w:r>
            <w:r w:rsidRPr="00842B09">
              <w:rPr>
                <w:sz w:val="20"/>
              </w:rPr>
              <w:t xml:space="preserve">) – </w:t>
            </w:r>
            <w:r>
              <w:rPr>
                <w:sz w:val="20"/>
              </w:rPr>
              <w:t>World Reference Technology Scenario</w:t>
            </w:r>
          </w:p>
        </w:tc>
        <w:tc>
          <w:tcPr>
            <w:tcW w:w="2268" w:type="dxa"/>
            <w:shd w:val="clear" w:color="auto" w:fill="auto"/>
            <w:vAlign w:val="center"/>
          </w:tcPr>
          <w:p w14:paraId="693F09FD" w14:textId="015DEAA0" w:rsidR="00B970AA" w:rsidRPr="0000693D" w:rsidRDefault="00B970AA" w:rsidP="00B970AA">
            <w:pPr>
              <w:spacing w:line="240" w:lineRule="auto"/>
              <w:jc w:val="center"/>
              <w:rPr>
                <w:bCs/>
                <w:sz w:val="20"/>
              </w:rPr>
            </w:pPr>
            <w:r>
              <w:rPr>
                <w:bCs/>
                <w:sz w:val="20"/>
              </w:rPr>
              <w:t>2,198</w:t>
            </w:r>
          </w:p>
        </w:tc>
        <w:tc>
          <w:tcPr>
            <w:tcW w:w="2126" w:type="dxa"/>
            <w:shd w:val="clear" w:color="auto" w:fill="auto"/>
            <w:vAlign w:val="center"/>
          </w:tcPr>
          <w:p w14:paraId="5718A6A0" w14:textId="5087BF48" w:rsidR="00B970AA" w:rsidRPr="0000693D" w:rsidRDefault="00B970AA" w:rsidP="00B970AA">
            <w:pPr>
              <w:spacing w:line="240" w:lineRule="auto"/>
              <w:jc w:val="center"/>
              <w:rPr>
                <w:bCs/>
                <w:sz w:val="20"/>
              </w:rPr>
            </w:pPr>
            <w:r>
              <w:rPr>
                <w:bCs/>
                <w:sz w:val="20"/>
              </w:rPr>
              <w:t>4.68%</w:t>
            </w:r>
          </w:p>
        </w:tc>
      </w:tr>
      <w:tr w:rsidR="00B970AA" w:rsidRPr="00426538" w14:paraId="050ACC57" w14:textId="77777777" w:rsidTr="00D35D6B">
        <w:trPr>
          <w:trHeight w:val="427"/>
        </w:trPr>
        <w:tc>
          <w:tcPr>
            <w:tcW w:w="4815" w:type="dxa"/>
            <w:shd w:val="clear" w:color="auto" w:fill="auto"/>
            <w:vAlign w:val="center"/>
          </w:tcPr>
          <w:p w14:paraId="0584602D" w14:textId="02C20EDE" w:rsidR="00B970AA" w:rsidRPr="00D35D6B" w:rsidRDefault="00B970AA" w:rsidP="00B970AA">
            <w:pPr>
              <w:spacing w:line="240" w:lineRule="auto"/>
              <w:jc w:val="left"/>
              <w:rPr>
                <w:sz w:val="20"/>
              </w:rPr>
            </w:pPr>
            <w:r w:rsidRPr="00842B09">
              <w:rPr>
                <w:sz w:val="20"/>
              </w:rPr>
              <w:t>IEA Energy Technologies Perspectives (201</w:t>
            </w:r>
            <w:r>
              <w:rPr>
                <w:sz w:val="20"/>
              </w:rPr>
              <w:t>7</w:t>
            </w:r>
            <w:r w:rsidRPr="00842B09">
              <w:rPr>
                <w:sz w:val="20"/>
              </w:rPr>
              <w:t xml:space="preserve">) – </w:t>
            </w:r>
            <w:r>
              <w:rPr>
                <w:sz w:val="20"/>
              </w:rPr>
              <w:t>2DS</w:t>
            </w:r>
          </w:p>
        </w:tc>
        <w:tc>
          <w:tcPr>
            <w:tcW w:w="2268" w:type="dxa"/>
            <w:shd w:val="clear" w:color="auto" w:fill="auto"/>
            <w:vAlign w:val="center"/>
          </w:tcPr>
          <w:p w14:paraId="695ED788" w14:textId="0BE892E1" w:rsidR="00B970AA" w:rsidRPr="00D35D6B" w:rsidRDefault="00B970AA" w:rsidP="00B970AA">
            <w:pPr>
              <w:spacing w:line="240" w:lineRule="auto"/>
              <w:jc w:val="center"/>
              <w:rPr>
                <w:bCs/>
                <w:sz w:val="20"/>
              </w:rPr>
            </w:pPr>
            <w:r>
              <w:rPr>
                <w:bCs/>
                <w:sz w:val="20"/>
              </w:rPr>
              <w:t>2,939</w:t>
            </w:r>
          </w:p>
        </w:tc>
        <w:tc>
          <w:tcPr>
            <w:tcW w:w="2126" w:type="dxa"/>
            <w:shd w:val="clear" w:color="auto" w:fill="auto"/>
            <w:vAlign w:val="center"/>
          </w:tcPr>
          <w:p w14:paraId="60D7DAD1" w14:textId="74576BEC" w:rsidR="00B970AA" w:rsidRPr="00D35D6B" w:rsidRDefault="00B970AA" w:rsidP="00B970AA">
            <w:pPr>
              <w:spacing w:line="240" w:lineRule="auto"/>
              <w:jc w:val="center"/>
              <w:rPr>
                <w:bCs/>
                <w:sz w:val="20"/>
              </w:rPr>
            </w:pPr>
            <w:r>
              <w:rPr>
                <w:bCs/>
                <w:sz w:val="20"/>
              </w:rPr>
              <w:t>6.91%</w:t>
            </w:r>
          </w:p>
        </w:tc>
      </w:tr>
      <w:tr w:rsidR="00B970AA" w:rsidRPr="00426538" w14:paraId="156109D8" w14:textId="77777777" w:rsidTr="00B970AA">
        <w:trPr>
          <w:trHeight w:val="339"/>
        </w:trPr>
        <w:tc>
          <w:tcPr>
            <w:tcW w:w="4815" w:type="dxa"/>
            <w:shd w:val="clear" w:color="auto" w:fill="auto"/>
            <w:vAlign w:val="center"/>
          </w:tcPr>
          <w:p w14:paraId="56AD2E0D" w14:textId="06D96447" w:rsidR="00B970AA" w:rsidRPr="00D35D6B" w:rsidRDefault="00B970AA" w:rsidP="00B970AA">
            <w:pPr>
              <w:spacing w:line="240" w:lineRule="auto"/>
              <w:jc w:val="left"/>
              <w:rPr>
                <w:sz w:val="20"/>
              </w:rPr>
            </w:pPr>
            <w:r w:rsidRPr="00842B09">
              <w:rPr>
                <w:sz w:val="20"/>
              </w:rPr>
              <w:t>IEA Energy Technologies Perspectives (201</w:t>
            </w:r>
            <w:r>
              <w:rPr>
                <w:sz w:val="20"/>
              </w:rPr>
              <w:t>7</w:t>
            </w:r>
            <w:r w:rsidRPr="00842B09">
              <w:rPr>
                <w:sz w:val="20"/>
              </w:rPr>
              <w:t>) –</w:t>
            </w:r>
            <w:r>
              <w:rPr>
                <w:sz w:val="20"/>
              </w:rPr>
              <w:t xml:space="preserve"> Beyond</w:t>
            </w:r>
            <w:r w:rsidRPr="00842B09">
              <w:rPr>
                <w:sz w:val="20"/>
              </w:rPr>
              <w:t xml:space="preserve"> 2DS</w:t>
            </w:r>
          </w:p>
        </w:tc>
        <w:tc>
          <w:tcPr>
            <w:tcW w:w="2268" w:type="dxa"/>
            <w:shd w:val="clear" w:color="auto" w:fill="auto"/>
            <w:vAlign w:val="center"/>
          </w:tcPr>
          <w:p w14:paraId="4CCC7E84" w14:textId="5CE8A3A0" w:rsidR="00B970AA" w:rsidRPr="00D35D6B" w:rsidRDefault="00B970AA" w:rsidP="00B970AA">
            <w:pPr>
              <w:spacing w:line="240" w:lineRule="auto"/>
              <w:jc w:val="center"/>
              <w:rPr>
                <w:bCs/>
                <w:sz w:val="20"/>
              </w:rPr>
            </w:pPr>
            <w:r>
              <w:rPr>
                <w:bCs/>
                <w:sz w:val="20"/>
              </w:rPr>
              <w:t>3,589</w:t>
            </w:r>
          </w:p>
        </w:tc>
        <w:tc>
          <w:tcPr>
            <w:tcW w:w="2126" w:type="dxa"/>
            <w:shd w:val="clear" w:color="auto" w:fill="auto"/>
            <w:vAlign w:val="center"/>
          </w:tcPr>
          <w:p w14:paraId="5C1E66F7" w14:textId="63DA14ED" w:rsidR="00B970AA" w:rsidRPr="00D35D6B" w:rsidRDefault="00B970AA" w:rsidP="00B970AA">
            <w:pPr>
              <w:spacing w:line="240" w:lineRule="auto"/>
              <w:jc w:val="center"/>
              <w:rPr>
                <w:bCs/>
                <w:sz w:val="20"/>
              </w:rPr>
            </w:pPr>
            <w:r>
              <w:rPr>
                <w:bCs/>
                <w:sz w:val="20"/>
              </w:rPr>
              <w:t>8.10%</w:t>
            </w:r>
          </w:p>
        </w:tc>
      </w:tr>
      <w:tr w:rsidR="00B970AA" w:rsidRPr="00426538" w14:paraId="2502834E" w14:textId="77777777" w:rsidTr="00B970AA">
        <w:trPr>
          <w:trHeight w:val="117"/>
        </w:trPr>
        <w:tc>
          <w:tcPr>
            <w:tcW w:w="4815" w:type="dxa"/>
            <w:shd w:val="clear" w:color="auto" w:fill="auto"/>
            <w:vAlign w:val="center"/>
          </w:tcPr>
          <w:p w14:paraId="032C8EE1" w14:textId="01FD8745" w:rsidR="00B970AA" w:rsidRPr="00D35D6B" w:rsidRDefault="00B970AA" w:rsidP="00B970AA">
            <w:pPr>
              <w:spacing w:line="240" w:lineRule="auto"/>
              <w:jc w:val="left"/>
              <w:rPr>
                <w:sz w:val="20"/>
              </w:rPr>
            </w:pPr>
            <w:r w:rsidRPr="001169AF">
              <w:rPr>
                <w:sz w:val="20"/>
              </w:rPr>
              <w:t>Greenpeace Energy [R]evolution (2015) – Reference Scenario</w:t>
            </w:r>
            <w:r>
              <w:rPr>
                <w:sz w:val="20"/>
              </w:rPr>
              <w:t xml:space="preserve"> </w:t>
            </w:r>
            <w:r w:rsidRPr="004F40EF">
              <w:rPr>
                <w:i/>
                <w:sz w:val="20"/>
              </w:rPr>
              <w:t>(includes Electricity + CHP)</w:t>
            </w:r>
          </w:p>
        </w:tc>
        <w:tc>
          <w:tcPr>
            <w:tcW w:w="2268" w:type="dxa"/>
            <w:shd w:val="clear" w:color="auto" w:fill="auto"/>
            <w:vAlign w:val="center"/>
          </w:tcPr>
          <w:p w14:paraId="5F721020" w14:textId="763B1564" w:rsidR="00B970AA" w:rsidRPr="00D35D6B" w:rsidRDefault="00B970AA" w:rsidP="00B970AA">
            <w:pPr>
              <w:spacing w:line="240" w:lineRule="auto"/>
              <w:jc w:val="center"/>
              <w:rPr>
                <w:bCs/>
                <w:sz w:val="20"/>
              </w:rPr>
            </w:pPr>
            <w:r>
              <w:rPr>
                <w:bCs/>
                <w:sz w:val="20"/>
              </w:rPr>
              <w:t>1,577</w:t>
            </w:r>
          </w:p>
        </w:tc>
        <w:tc>
          <w:tcPr>
            <w:tcW w:w="2126" w:type="dxa"/>
            <w:shd w:val="clear" w:color="auto" w:fill="auto"/>
            <w:vAlign w:val="center"/>
          </w:tcPr>
          <w:p w14:paraId="35E172EB" w14:textId="53B0876E" w:rsidR="00B970AA" w:rsidRPr="00D35D6B" w:rsidRDefault="00B970AA" w:rsidP="00B970AA">
            <w:pPr>
              <w:spacing w:line="240" w:lineRule="auto"/>
              <w:jc w:val="center"/>
              <w:rPr>
                <w:bCs/>
                <w:sz w:val="20"/>
              </w:rPr>
            </w:pPr>
            <w:r>
              <w:rPr>
                <w:bCs/>
                <w:sz w:val="20"/>
              </w:rPr>
              <w:t>11.30%</w:t>
            </w:r>
          </w:p>
        </w:tc>
      </w:tr>
      <w:tr w:rsidR="00B970AA" w:rsidRPr="00426538" w14:paraId="348B5B82" w14:textId="77777777" w:rsidTr="00B970AA">
        <w:trPr>
          <w:trHeight w:val="531"/>
        </w:trPr>
        <w:tc>
          <w:tcPr>
            <w:tcW w:w="4815" w:type="dxa"/>
            <w:shd w:val="clear" w:color="auto" w:fill="auto"/>
            <w:vAlign w:val="center"/>
          </w:tcPr>
          <w:p w14:paraId="6C740A52" w14:textId="3648594F" w:rsidR="00B970AA" w:rsidRPr="00D35D6B" w:rsidRDefault="00B970AA" w:rsidP="00B970AA">
            <w:pPr>
              <w:spacing w:line="240" w:lineRule="auto"/>
              <w:jc w:val="left"/>
              <w:rPr>
                <w:sz w:val="20"/>
              </w:rPr>
            </w:pPr>
            <w:r w:rsidRPr="001169AF">
              <w:rPr>
                <w:sz w:val="20"/>
              </w:rPr>
              <w:t>Greenpeace Energy [R]evolution (2015) – Energy Revolution Scenario</w:t>
            </w:r>
            <w:r>
              <w:rPr>
                <w:sz w:val="20"/>
              </w:rPr>
              <w:t xml:space="preserve"> </w:t>
            </w:r>
            <w:r w:rsidRPr="004F40EF">
              <w:rPr>
                <w:i/>
                <w:sz w:val="20"/>
              </w:rPr>
              <w:t>(includes Electricity + CHP)</w:t>
            </w:r>
          </w:p>
        </w:tc>
        <w:tc>
          <w:tcPr>
            <w:tcW w:w="2268" w:type="dxa"/>
            <w:shd w:val="clear" w:color="auto" w:fill="auto"/>
            <w:vAlign w:val="center"/>
          </w:tcPr>
          <w:p w14:paraId="3ABCD477" w14:textId="1096F715" w:rsidR="00B970AA" w:rsidRPr="00D35D6B" w:rsidRDefault="00B970AA" w:rsidP="00B970AA">
            <w:pPr>
              <w:spacing w:line="240" w:lineRule="auto"/>
              <w:jc w:val="center"/>
              <w:rPr>
                <w:bCs/>
                <w:sz w:val="20"/>
              </w:rPr>
            </w:pPr>
            <w:r>
              <w:rPr>
                <w:bCs/>
                <w:sz w:val="20"/>
              </w:rPr>
              <w:t>3,039</w:t>
            </w:r>
          </w:p>
        </w:tc>
        <w:tc>
          <w:tcPr>
            <w:tcW w:w="2126" w:type="dxa"/>
            <w:shd w:val="clear" w:color="auto" w:fill="auto"/>
            <w:vAlign w:val="center"/>
          </w:tcPr>
          <w:p w14:paraId="792FA9A0" w14:textId="0A9189C5" w:rsidR="00B970AA" w:rsidRPr="00D35D6B" w:rsidRDefault="00B970AA" w:rsidP="00B970AA">
            <w:pPr>
              <w:spacing w:line="240" w:lineRule="auto"/>
              <w:jc w:val="center"/>
              <w:rPr>
                <w:bCs/>
                <w:sz w:val="20"/>
              </w:rPr>
            </w:pPr>
            <w:r>
              <w:rPr>
                <w:bCs/>
                <w:sz w:val="20"/>
              </w:rPr>
              <w:t>24.57%</w:t>
            </w:r>
          </w:p>
        </w:tc>
      </w:tr>
      <w:tr w:rsidR="00B970AA" w:rsidRPr="00426538" w14:paraId="3BED0675" w14:textId="77777777" w:rsidTr="00B970AA">
        <w:trPr>
          <w:trHeight w:val="337"/>
        </w:trPr>
        <w:tc>
          <w:tcPr>
            <w:tcW w:w="4815" w:type="dxa"/>
            <w:shd w:val="clear" w:color="auto" w:fill="auto"/>
            <w:vAlign w:val="center"/>
          </w:tcPr>
          <w:p w14:paraId="614251C8" w14:textId="0C5EF355" w:rsidR="00B970AA" w:rsidRPr="00D35D6B" w:rsidRDefault="00B970AA" w:rsidP="00B970AA">
            <w:pPr>
              <w:spacing w:line="240" w:lineRule="auto"/>
              <w:jc w:val="left"/>
              <w:rPr>
                <w:sz w:val="20"/>
              </w:rPr>
            </w:pPr>
            <w:r w:rsidRPr="00E50E55">
              <w:rPr>
                <w:sz w:val="20"/>
              </w:rPr>
              <w:t>Greenpeace Energy [R]evolution (2015) – Advanced Energy Revolution Scenario</w:t>
            </w:r>
            <w:r>
              <w:rPr>
                <w:sz w:val="20"/>
              </w:rPr>
              <w:t xml:space="preserve"> </w:t>
            </w:r>
            <w:r w:rsidRPr="004F40EF">
              <w:rPr>
                <w:i/>
                <w:sz w:val="20"/>
              </w:rPr>
              <w:t>(includes Electricity + CHP)</w:t>
            </w:r>
          </w:p>
        </w:tc>
        <w:tc>
          <w:tcPr>
            <w:tcW w:w="2268" w:type="dxa"/>
            <w:shd w:val="clear" w:color="auto" w:fill="auto"/>
            <w:vAlign w:val="center"/>
          </w:tcPr>
          <w:p w14:paraId="48485167" w14:textId="31A9B02A" w:rsidR="00B970AA" w:rsidRPr="00D35D6B" w:rsidRDefault="00B970AA" w:rsidP="00B970AA">
            <w:pPr>
              <w:spacing w:line="240" w:lineRule="auto"/>
              <w:jc w:val="center"/>
              <w:rPr>
                <w:bCs/>
                <w:sz w:val="20"/>
              </w:rPr>
            </w:pPr>
            <w:r>
              <w:rPr>
                <w:bCs/>
                <w:sz w:val="20"/>
              </w:rPr>
              <w:t>3,193</w:t>
            </w:r>
          </w:p>
        </w:tc>
        <w:tc>
          <w:tcPr>
            <w:tcW w:w="2126" w:type="dxa"/>
            <w:shd w:val="clear" w:color="auto" w:fill="auto"/>
            <w:vAlign w:val="center"/>
          </w:tcPr>
          <w:p w14:paraId="1967BDE7" w14:textId="55D7FC25" w:rsidR="00B970AA" w:rsidRPr="00D35D6B" w:rsidRDefault="00B970AA" w:rsidP="00B970AA">
            <w:pPr>
              <w:spacing w:line="240" w:lineRule="auto"/>
              <w:jc w:val="center"/>
              <w:rPr>
                <w:bCs/>
                <w:sz w:val="20"/>
              </w:rPr>
            </w:pPr>
            <w:r>
              <w:rPr>
                <w:bCs/>
                <w:sz w:val="20"/>
              </w:rPr>
              <w:t>19.83%</w:t>
            </w:r>
          </w:p>
        </w:tc>
      </w:tr>
    </w:tbl>
    <w:p w14:paraId="2A51FEC2" w14:textId="406333B7" w:rsidR="00B20FA0" w:rsidRPr="00426538"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p>
    <w:p w14:paraId="7454D80C" w14:textId="09FA3F6D" w:rsidR="00434F61" w:rsidRPr="00426538" w:rsidRDefault="551A77D0" w:rsidP="006E60DE">
      <w:pPr>
        <w:pStyle w:val="Heading1"/>
        <w:numPr>
          <w:ilvl w:val="0"/>
          <w:numId w:val="10"/>
        </w:numPr>
      </w:pPr>
      <w:bookmarkStart w:id="90" w:name="_Toc44379400"/>
      <w:r w:rsidRPr="00426538">
        <w:t>References</w:t>
      </w:r>
      <w:bookmarkEnd w:id="90"/>
    </w:p>
    <w:p w14:paraId="22EE6DE8" w14:textId="15B57F33" w:rsidR="007D0471" w:rsidRPr="007D0471" w:rsidRDefault="007D0471" w:rsidP="0057522D">
      <w:bookmarkStart w:id="91" w:name="_Hlk535249618"/>
      <w:r w:rsidRPr="007D0471">
        <w:t xml:space="preserve">AMPERE (2014). </w:t>
      </w:r>
      <w:r w:rsidRPr="00B36517">
        <w:rPr>
          <w:i/>
        </w:rPr>
        <w:t xml:space="preserve">AMPERE Database. Regions Definitions. </w:t>
      </w:r>
      <w:r w:rsidRPr="007D0471">
        <w:t xml:space="preserve">EU FP7 AMPERE Project </w:t>
      </w:r>
      <w:r w:rsidR="00B36517">
        <w:t>Retrieved from:</w:t>
      </w:r>
      <w:r w:rsidRPr="007D0471">
        <w:t xml:space="preserve"> </w:t>
      </w:r>
      <w:hyperlink r:id="rId26" w:anchor="regiondefs" w:history="1">
        <w:r w:rsidRPr="007D0471">
          <w:rPr>
            <w:rStyle w:val="Hyperlink"/>
          </w:rPr>
          <w:t>https://secure.iiasa.ac.at/web-apps/ene/AMPEREDB/dsd?Action=htmlpage&amp;page=about#regiondefs</w:t>
        </w:r>
      </w:hyperlink>
    </w:p>
    <w:p w14:paraId="522B4131" w14:textId="7EE1363C" w:rsidR="007D0471" w:rsidRPr="006D6DEA" w:rsidRDefault="007D0471" w:rsidP="0057522D">
      <w:r w:rsidRPr="007D0471">
        <w:t xml:space="preserve">Bahor, B., M. Van </w:t>
      </w:r>
      <w:r w:rsidRPr="006D6DEA">
        <w:t>Brunt, J. Stovall, and K. Blue. (2009). Integrated Waste Management as a</w:t>
      </w:r>
      <w:r w:rsidR="00B36517" w:rsidRPr="006D6DEA">
        <w:t xml:space="preserve"> </w:t>
      </w:r>
      <w:r w:rsidRPr="006D6DEA">
        <w:t xml:space="preserve">Climate Change Stabilization Wedge. </w:t>
      </w:r>
      <w:r w:rsidRPr="006D6DEA">
        <w:rPr>
          <w:i/>
        </w:rPr>
        <w:t>Waste Management &amp; Research 27 (9): 839–49.</w:t>
      </w:r>
    </w:p>
    <w:p w14:paraId="6070E81D" w14:textId="77777777" w:rsidR="007D0471" w:rsidRPr="006D6DEA" w:rsidRDefault="007D0471" w:rsidP="0057522D">
      <w:r w:rsidRPr="006D6DEA">
        <w:fldChar w:fldCharType="begin"/>
      </w:r>
      <w:r w:rsidRPr="006D6DEA">
        <w:instrText xml:space="preserve"> ADDIN ZOTERO_BIBL {"custom":[]} CSL_BIBLIOGRAPHY </w:instrText>
      </w:r>
      <w:r w:rsidRPr="006D6DEA">
        <w:fldChar w:fldCharType="separate"/>
      </w:r>
      <w:r w:rsidRPr="006D6DEA">
        <w:t xml:space="preserve">Bogner, J., Abdelrafie Ahmed, M., Diaz, C., Faaij, A., Gao, Q., Hasimoto, S., Zhang, T. (2007). </w:t>
      </w:r>
      <w:r w:rsidRPr="006D6DEA">
        <w:rPr>
          <w:i/>
        </w:rPr>
        <w:t>Waste management</w:t>
      </w:r>
      <w:r w:rsidRPr="006D6DEA">
        <w:t>. In Climate Change 2007: Mitigation. Contribution of Working Group III to the Fourth Assessment Report of the Intergovernmental Panel on Climate Change. Cambridge University Press.</w:t>
      </w:r>
    </w:p>
    <w:p w14:paraId="66858F47" w14:textId="77777777" w:rsidR="007D0471" w:rsidRPr="006D6DEA" w:rsidRDefault="007D0471" w:rsidP="0057522D">
      <w:r w:rsidRPr="006D6DEA">
        <w:t xml:space="preserve">Bogner, J., &amp; Matthews, E. (2003). Global methane emissions from landfills: New methodology and annual estimates 1980–1996. </w:t>
      </w:r>
      <w:r w:rsidRPr="006D6DEA">
        <w:rPr>
          <w:i/>
        </w:rPr>
        <w:t>Global Biogeochemical Cycles, 17(2), 1065.</w:t>
      </w:r>
      <w:r w:rsidRPr="006D6DEA">
        <w:t xml:space="preserve"> doi:10.1029/2002GB001913</w:t>
      </w:r>
    </w:p>
    <w:p w14:paraId="6E11DF51" w14:textId="77777777" w:rsidR="001C4F00" w:rsidRPr="006D6DEA" w:rsidRDefault="001C4F00" w:rsidP="0057522D">
      <w:r w:rsidRPr="006D6DEA">
        <w:t xml:space="preserve">Chandel, M., Kwok, G., Jackson, R., Pratson, L. (2012). The Potential waste to energy in reducing GHG. Emissions. </w:t>
      </w:r>
      <w:r w:rsidRPr="006D6DEA">
        <w:rPr>
          <w:i/>
        </w:rPr>
        <w:t>Carbon Management, 3(2), 133-144.</w:t>
      </w:r>
    </w:p>
    <w:p w14:paraId="328FC937" w14:textId="77777777" w:rsidR="006D6DEA" w:rsidRPr="006D6DEA" w:rsidRDefault="006D6DEA" w:rsidP="0057522D">
      <w:pPr>
        <w:rPr>
          <w:rFonts w:cs="Times New Roman"/>
        </w:rPr>
      </w:pPr>
      <w:r w:rsidRPr="006D6DEA">
        <w:rPr>
          <w:rFonts w:cs="Times New Roman"/>
        </w:rPr>
        <w:t xml:space="preserve">Ecofys. (2018). </w:t>
      </w:r>
      <w:r w:rsidRPr="006D6DEA">
        <w:rPr>
          <w:rFonts w:cs="Times New Roman"/>
          <w:i/>
        </w:rPr>
        <w:t>Energy transition within 1.5ºC.</w:t>
      </w:r>
      <w:r w:rsidRPr="006D6DEA">
        <w:rPr>
          <w:rFonts w:cs="Times New Roman"/>
        </w:rPr>
        <w:t xml:space="preserve"> A disruptive approach to 100% decarbonization of the global energy system by 2050. Ecofys- A Navigant Company. Retrieved from: </w:t>
      </w:r>
      <w:hyperlink r:id="rId27" w:history="1">
        <w:r w:rsidRPr="006D6DEA">
          <w:rPr>
            <w:rStyle w:val="Hyperlink"/>
            <w:rFonts w:cs="Times New Roman"/>
          </w:rPr>
          <w:t>https://www.navigant.com/-/media/www/site/downloads/energy/2018/navigant2018energytransitionwithin15c.pdf</w:t>
        </w:r>
      </w:hyperlink>
    </w:p>
    <w:p w14:paraId="2CD68277" w14:textId="2F9E7C43" w:rsidR="007D0471" w:rsidRPr="006D6DEA" w:rsidRDefault="007D0471" w:rsidP="0057522D">
      <w:r w:rsidRPr="006D6DEA">
        <w:t>EESI (2013). L</w:t>
      </w:r>
      <w:r w:rsidRPr="006D6DEA">
        <w:rPr>
          <w:i/>
        </w:rPr>
        <w:t xml:space="preserve">andfill Methane Fact Sheet. </w:t>
      </w:r>
      <w:r w:rsidRPr="006D6DEA">
        <w:t xml:space="preserve">Environmental and Energy Study Institute. </w:t>
      </w:r>
      <w:r w:rsidR="00B36517" w:rsidRPr="006D6DEA">
        <w:t>Retrieved from</w:t>
      </w:r>
      <w:r w:rsidRPr="006D6DEA">
        <w:t>: http://www.eesi.org/files/FactSheet_Landfill-Methane_042613.pdf</w:t>
      </w:r>
    </w:p>
    <w:p w14:paraId="1E701041" w14:textId="19B4F5BA" w:rsidR="002A795D" w:rsidRDefault="002A795D" w:rsidP="0057522D">
      <w:pPr>
        <w:jc w:val="left"/>
      </w:pPr>
      <w:r>
        <w:t xml:space="preserve">EIA (2019). </w:t>
      </w:r>
      <w:r w:rsidRPr="002A795D">
        <w:rPr>
          <w:i/>
        </w:rPr>
        <w:t>Biomass explained landfill gas and biogas</w:t>
      </w:r>
      <w:r>
        <w:t xml:space="preserve">. US Energy Information Administration. Retrieved from: </w:t>
      </w:r>
      <w:hyperlink r:id="rId28" w:history="1">
        <w:r w:rsidRPr="002A795D">
          <w:t>https://www.eia.gov/energyexplained/biomass/landfill-gas-and-biogas.php</w:t>
        </w:r>
      </w:hyperlink>
      <w:r>
        <w:t>.</w:t>
      </w:r>
    </w:p>
    <w:p w14:paraId="3C57E9BF" w14:textId="7A0E4594" w:rsidR="007D0471" w:rsidRPr="006D6DEA" w:rsidRDefault="007D0471" w:rsidP="0057522D">
      <w:r w:rsidRPr="006D6DEA">
        <w:t xml:space="preserve">EPA (2012). </w:t>
      </w:r>
      <w:r w:rsidRPr="006D6DEA">
        <w:rPr>
          <w:i/>
        </w:rPr>
        <w:t>International best practices guide for landfill gas energy project</w:t>
      </w:r>
      <w:r w:rsidRPr="006D6DEA">
        <w:t>s. Environmental Protection Agency.</w:t>
      </w:r>
    </w:p>
    <w:p w14:paraId="13AF080D" w14:textId="401C5F40" w:rsidR="007D0471" w:rsidRDefault="007D0471" w:rsidP="0057522D">
      <w:r w:rsidRPr="006D6DEA">
        <w:t xml:space="preserve">EPA (2015). </w:t>
      </w:r>
      <w:r w:rsidRPr="006D6DEA">
        <w:rPr>
          <w:i/>
        </w:rPr>
        <w:t>Landfill Methane Outreach Program.</w:t>
      </w:r>
      <w:r w:rsidRPr="006D6DEA">
        <w:t xml:space="preserve"> Environmental Protection Agency. Retrieved February 25, 2015, from http://www.epa.gov/lmop/faq/lfg.html#ref6</w:t>
      </w:r>
    </w:p>
    <w:p w14:paraId="1B7EF13F" w14:textId="1FD91F4E" w:rsidR="00AE075F" w:rsidRPr="006D6DEA" w:rsidRDefault="00AE075F" w:rsidP="0057522D">
      <w:r>
        <w:t xml:space="preserve">EPA (2020). </w:t>
      </w:r>
      <w:r w:rsidRPr="00AE075F">
        <w:rPr>
          <w:i/>
        </w:rPr>
        <w:t xml:space="preserve">LFG Energy Project Development Handbook. </w:t>
      </w:r>
      <w:r>
        <w:t>Environmental Protection Agency.</w:t>
      </w:r>
    </w:p>
    <w:p w14:paraId="10E2EE72" w14:textId="1E43C1DD" w:rsidR="006D6DEA" w:rsidRPr="006D6DEA" w:rsidRDefault="006D6DEA" w:rsidP="0057522D">
      <w:pPr>
        <w:rPr>
          <w:rFonts w:cs="Times New Roman"/>
        </w:rPr>
      </w:pPr>
      <w:r w:rsidRPr="006D6DEA">
        <w:rPr>
          <w:rFonts w:cs="Times New Roman"/>
        </w:rPr>
        <w:t xml:space="preserve">Equinor. (2018). </w:t>
      </w:r>
      <w:r w:rsidRPr="006D6DEA">
        <w:rPr>
          <w:rFonts w:cs="Times New Roman"/>
          <w:i/>
        </w:rPr>
        <w:t>Energy Perspectives 2018, Long-term macro and market outlook.</w:t>
      </w:r>
      <w:r w:rsidRPr="006D6DEA">
        <w:rPr>
          <w:rFonts w:cs="Times New Roman"/>
        </w:rPr>
        <w:t xml:space="preserve"> Equinor. Retrieved from: </w:t>
      </w:r>
      <w:hyperlink r:id="rId29" w:history="1">
        <w:r w:rsidRPr="006D6DEA">
          <w:rPr>
            <w:rStyle w:val="Hyperlink"/>
            <w:rFonts w:cs="Times New Roman"/>
          </w:rPr>
          <w:t>https://www.equinor.com/en/news/07jun2018-energy-perspectives.html</w:t>
        </w:r>
      </w:hyperlink>
    </w:p>
    <w:p w14:paraId="3CD48F06" w14:textId="77777777" w:rsidR="007D0471" w:rsidRPr="006D6DEA" w:rsidRDefault="007D0471" w:rsidP="0057522D">
      <w:r w:rsidRPr="006D6DEA">
        <w:lastRenderedPageBreak/>
        <w:t xml:space="preserve">Froiland, J., &amp; Pipatti, R. (2001). </w:t>
      </w:r>
      <w:r w:rsidRPr="006D6DEA">
        <w:rPr>
          <w:i/>
        </w:rPr>
        <w:t>CH</w:t>
      </w:r>
      <w:r w:rsidRPr="006D6DEA">
        <w:rPr>
          <w:i/>
          <w:vertAlign w:val="subscript"/>
        </w:rPr>
        <w:t>4</w:t>
      </w:r>
      <w:r w:rsidRPr="006D6DEA">
        <w:rPr>
          <w:i/>
        </w:rPr>
        <w:t xml:space="preserve"> emissions from solid waste disposal. </w:t>
      </w:r>
      <w:r w:rsidRPr="006D6DEA">
        <w:t>In Good practice guidance and uncertainty management in national greenhouse gas inventories (pp. 419–439). Intergovernmental Panel on Climate Change.</w:t>
      </w:r>
    </w:p>
    <w:p w14:paraId="417FAAC7" w14:textId="7FF941F1" w:rsidR="007D0471" w:rsidRPr="006D6DEA" w:rsidRDefault="007D0471" w:rsidP="0057522D">
      <w:r w:rsidRPr="006D6DEA">
        <w:t xml:space="preserve">Greenpeace </w:t>
      </w:r>
      <w:r w:rsidR="00B36517" w:rsidRPr="006D6DEA">
        <w:t>(</w:t>
      </w:r>
      <w:r w:rsidRPr="006D6DEA">
        <w:t>2015</w:t>
      </w:r>
      <w:r w:rsidR="00B36517" w:rsidRPr="006D6DEA">
        <w:t>)</w:t>
      </w:r>
      <w:r w:rsidRPr="006D6DEA">
        <w:t xml:space="preserve">. World Energy [R]evolution, a sustainable world energy outlook. Greenpeace. </w:t>
      </w:r>
      <w:r w:rsidR="00B36517" w:rsidRPr="006D6DEA">
        <w:t>Retrieved from</w:t>
      </w:r>
      <w:r w:rsidRPr="006D6DEA">
        <w:t xml:space="preserve">: </w:t>
      </w:r>
      <w:hyperlink r:id="rId30" w:history="1">
        <w:r w:rsidRPr="006D6DEA">
          <w:rPr>
            <w:rStyle w:val="Hyperlink"/>
          </w:rPr>
          <w:t>http://www.greenpeace.org/international/Global/international/publications/climate/2015/Energy-Revolution-2015-Full.pdf</w:t>
        </w:r>
      </w:hyperlink>
    </w:p>
    <w:p w14:paraId="59C766B6" w14:textId="77777777" w:rsidR="007D0471" w:rsidRPr="006D6DEA" w:rsidRDefault="007D0471" w:rsidP="0057522D">
      <w:r w:rsidRPr="006D6DEA">
        <w:t xml:space="preserve">Goldsmith, C. D., Chanton, J., Abichou, T., Swan, N., Green, R., &amp; Hater, G. (2012). Methane emissions from 20 landfills across the United States using vertical radial plume mapping. </w:t>
      </w:r>
      <w:r w:rsidRPr="006D6DEA">
        <w:rPr>
          <w:i/>
        </w:rPr>
        <w:t>Journal of the Air &amp; Waste Management Association, 62(2), 183–197.</w:t>
      </w:r>
      <w:r w:rsidRPr="006D6DEA">
        <w:t xml:space="preserve"> doi:10.1080/10473289.2011.639480</w:t>
      </w:r>
    </w:p>
    <w:p w14:paraId="51BC4CD3" w14:textId="0D4536E5" w:rsidR="007D0471" w:rsidRPr="006D6DEA" w:rsidRDefault="007D0471" w:rsidP="0057522D">
      <w:r w:rsidRPr="006D6DEA">
        <w:t xml:space="preserve">Hamrin, J. (2016). </w:t>
      </w:r>
      <w:r w:rsidRPr="006D6DEA">
        <w:rPr>
          <w:i/>
        </w:rPr>
        <w:t>Grid-Connected Renewable Energy Generation Toolkit: Overview.</w:t>
      </w:r>
      <w:r w:rsidRPr="006D6DEA">
        <w:t xml:space="preserve"> Accessed December 26. </w:t>
      </w:r>
      <w:r w:rsidR="00B36517" w:rsidRPr="006D6DEA">
        <w:t xml:space="preserve">Retrieved from </w:t>
      </w:r>
      <w:r w:rsidRPr="006D6DEA">
        <w:t>http://www.energytoolbox.org/gcre/index.shtml.</w:t>
      </w:r>
    </w:p>
    <w:p w14:paraId="3FDC2C65" w14:textId="77777777" w:rsidR="007D0471" w:rsidRPr="006D6DEA" w:rsidRDefault="007D0471" w:rsidP="0057522D">
      <w:r w:rsidRPr="006D6DEA">
        <w:rPr>
          <w:lang w:val="pt-PT"/>
        </w:rPr>
        <w:t xml:space="preserve">Hoornweg, D., &amp; Bhada-Tata, P. (2012). </w:t>
      </w:r>
      <w:r w:rsidRPr="006D6DEA">
        <w:rPr>
          <w:i/>
        </w:rPr>
        <w:t>What a waste: A global review of solid waste management.</w:t>
      </w:r>
      <w:r w:rsidRPr="006D6DEA">
        <w:t xml:space="preserve"> World Bank.</w:t>
      </w:r>
    </w:p>
    <w:p w14:paraId="7C9FEE30" w14:textId="08C80D5F" w:rsidR="007D0471" w:rsidRPr="006D6DEA" w:rsidRDefault="007D0471" w:rsidP="0057522D">
      <w:r w:rsidRPr="006D6DEA">
        <w:t>Hoornweg, D., Bhada-Tata, P. and Kennedy, C. (2015). Peak Waste: When Is It Likely to Occur?</w:t>
      </w:r>
      <w:r w:rsidRPr="006D6DEA">
        <w:rPr>
          <w:i/>
        </w:rPr>
        <w:t xml:space="preserve"> Journal of Industrial Ecology 19 (1): 117–28.</w:t>
      </w:r>
    </w:p>
    <w:p w14:paraId="1E819CED" w14:textId="77777777" w:rsidR="007D0471" w:rsidRPr="006D6DEA" w:rsidRDefault="007D0471" w:rsidP="0057522D">
      <w:r w:rsidRPr="006D6DEA">
        <w:t xml:space="preserve">ICF (2012). </w:t>
      </w:r>
      <w:r w:rsidRPr="006D6DEA">
        <w:rPr>
          <w:i/>
        </w:rPr>
        <w:t>Global anthropogenic non-CO</w:t>
      </w:r>
      <w:r w:rsidRPr="006D6DEA">
        <w:rPr>
          <w:i/>
          <w:vertAlign w:val="subscript"/>
        </w:rPr>
        <w:t>2</w:t>
      </w:r>
      <w:r w:rsidRPr="006D6DEA">
        <w:rPr>
          <w:i/>
        </w:rPr>
        <w:t xml:space="preserve"> greenhouse gas emissions: 1990-2030</w:t>
      </w:r>
      <w:r w:rsidRPr="006D6DEA">
        <w:t xml:space="preserve"> (No. 430-R-12-006). US Environmental Protection Agency.</w:t>
      </w:r>
    </w:p>
    <w:p w14:paraId="53E389AC" w14:textId="45BE068A" w:rsidR="00763F1D" w:rsidRPr="00763F1D" w:rsidRDefault="00763F1D" w:rsidP="0057522D">
      <w:pPr>
        <w:rPr>
          <w:rFonts w:cs="Times New Roman"/>
          <w:color w:val="000000" w:themeColor="text1"/>
        </w:rPr>
      </w:pPr>
      <w:r w:rsidRPr="78DB0A59">
        <w:rPr>
          <w:rFonts w:cs="Times New Roman"/>
          <w:color w:val="000000" w:themeColor="text1"/>
        </w:rPr>
        <w:t xml:space="preserve">IEA. (2016a). Annex I: Municipal solid waste potential in cities. Retrieved November 14, 2016, from </w:t>
      </w:r>
      <w:hyperlink r:id="rId31">
        <w:r w:rsidRPr="78DB0A59">
          <w:rPr>
            <w:rStyle w:val="Hyperlink"/>
            <w:rFonts w:cs="Times New Roman"/>
            <w:color w:val="000000" w:themeColor="text1"/>
          </w:rPr>
          <w:t>http://www.iea.org/media/etp/etp2016/AnnexI_MSWpotential_web.pdf</w:t>
        </w:r>
      </w:hyperlink>
      <w:r w:rsidRPr="78DB0A59">
        <w:rPr>
          <w:rFonts w:cs="Times New Roman"/>
          <w:color w:val="000000" w:themeColor="text1"/>
        </w:rPr>
        <w:t>.</w:t>
      </w:r>
    </w:p>
    <w:p w14:paraId="6D6E02BE" w14:textId="59E22648" w:rsidR="007D0471" w:rsidRDefault="007D0471" w:rsidP="0057522D">
      <w:r w:rsidRPr="006D6DEA">
        <w:t xml:space="preserve">IEA (2016). </w:t>
      </w:r>
      <w:r w:rsidRPr="006D6DEA">
        <w:rPr>
          <w:i/>
        </w:rPr>
        <w:t>Energy Technology Perspectives 2016.</w:t>
      </w:r>
      <w:r w:rsidRPr="006D6DEA">
        <w:t xml:space="preserve"> International Energy Agency. OECD/IEA, Paris. </w:t>
      </w:r>
      <w:r w:rsidR="00B36517" w:rsidRPr="006D6DEA">
        <w:t xml:space="preserve">Retrieved from </w:t>
      </w:r>
      <w:r w:rsidRPr="006D6DEA">
        <w:t>https://www.iea.org/publications/freepublications/publication/EnergyTechnologyPerspectives2016_ExecutiveSummary_EnglishVersion.pdf</w:t>
      </w:r>
    </w:p>
    <w:p w14:paraId="3E936F94" w14:textId="77777777" w:rsidR="006D6DEA" w:rsidRPr="006D6DEA" w:rsidRDefault="006D6DEA" w:rsidP="0057522D">
      <w:pPr>
        <w:rPr>
          <w:rFonts w:cs="Times New Roman"/>
        </w:rPr>
      </w:pPr>
      <w:r w:rsidRPr="006D6DEA">
        <w:rPr>
          <w:rFonts w:cs="Times New Roman"/>
        </w:rPr>
        <w:t xml:space="preserve">IEA. (2017). </w:t>
      </w:r>
      <w:r w:rsidRPr="006D6DEA">
        <w:rPr>
          <w:rFonts w:cs="Times New Roman"/>
          <w:i/>
        </w:rPr>
        <w:t>Energy Technology Perspectives 2017 - Catalysing Energy Technology Transformations.</w:t>
      </w:r>
      <w:r w:rsidRPr="006D6DEA">
        <w:rPr>
          <w:rFonts w:cs="Times New Roman"/>
        </w:rPr>
        <w:t xml:space="preserve"> International Energy Agency (IEA). Retrieved from: </w:t>
      </w:r>
      <w:hyperlink r:id="rId32" w:history="1">
        <w:r w:rsidRPr="006D6DEA">
          <w:rPr>
            <w:rStyle w:val="Hyperlink"/>
            <w:rFonts w:cs="Times New Roman"/>
          </w:rPr>
          <w:t>https://www.iea.org/etp/</w:t>
        </w:r>
      </w:hyperlink>
    </w:p>
    <w:p w14:paraId="392C464D" w14:textId="77777777" w:rsidR="006D6DEA" w:rsidRPr="006D6DEA" w:rsidRDefault="006D6DEA" w:rsidP="0057522D">
      <w:pPr>
        <w:rPr>
          <w:rFonts w:cs="Times New Roman"/>
        </w:rPr>
      </w:pPr>
      <w:r w:rsidRPr="006D6DEA">
        <w:rPr>
          <w:rFonts w:cs="Times New Roman"/>
        </w:rPr>
        <w:t xml:space="preserve">IEA. (2018). </w:t>
      </w:r>
      <w:r w:rsidRPr="006D6DEA">
        <w:rPr>
          <w:rFonts w:cs="Times New Roman"/>
          <w:i/>
        </w:rPr>
        <w:t>World Energy Outlook 2018.</w:t>
      </w:r>
      <w:r w:rsidRPr="006D6DEA">
        <w:rPr>
          <w:rFonts w:cs="Times New Roman"/>
        </w:rPr>
        <w:t xml:space="preserve"> International Energy Agency (IEA). Retrieved from: </w:t>
      </w:r>
      <w:hyperlink r:id="rId33" w:history="1">
        <w:r w:rsidRPr="006D6DEA">
          <w:rPr>
            <w:rStyle w:val="Hyperlink"/>
            <w:rFonts w:cs="Times New Roman"/>
          </w:rPr>
          <w:t>https://webstore.iea.org/world-energy-outlook-2018</w:t>
        </w:r>
      </w:hyperlink>
    </w:p>
    <w:p w14:paraId="0C7CF761" w14:textId="77777777" w:rsidR="00912F72" w:rsidRDefault="00912F72" w:rsidP="0057522D">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50A3FFA6" w14:textId="0ECC31D5" w:rsidR="006D6DEA" w:rsidRPr="006D6DEA" w:rsidRDefault="006D6DEA" w:rsidP="0057522D">
      <w:pPr>
        <w:rPr>
          <w:rFonts w:cs="Times New Roman"/>
        </w:rPr>
      </w:pPr>
      <w:r w:rsidRPr="006D6DEA">
        <w:rPr>
          <w:rFonts w:cs="Times New Roman"/>
        </w:rPr>
        <w:lastRenderedPageBreak/>
        <w:t xml:space="preserve">IEEJ. (2018). </w:t>
      </w:r>
      <w:r w:rsidRPr="006D6DEA">
        <w:rPr>
          <w:rFonts w:cs="Times New Roman"/>
          <w:i/>
        </w:rPr>
        <w:t>IEEJ Outlook 2019 – Energy transition and a thorny oath for 3E challenges.</w:t>
      </w:r>
      <w:r w:rsidRPr="006D6DEA">
        <w:rPr>
          <w:rFonts w:cs="Times New Roman"/>
        </w:rPr>
        <w:t xml:space="preserve"> The Institute of Energy Economics Japan. Available at: </w:t>
      </w:r>
      <w:hyperlink r:id="rId34" w:history="1">
        <w:r w:rsidRPr="006D6DEA">
          <w:rPr>
            <w:rStyle w:val="Hyperlink"/>
            <w:rFonts w:cs="Times New Roman"/>
          </w:rPr>
          <w:t>https://eneken.ieej.or.jp/data/8122.pdf</w:t>
        </w:r>
      </w:hyperlink>
    </w:p>
    <w:p w14:paraId="306C1A47" w14:textId="4D5CFE32" w:rsidR="007D0471" w:rsidRPr="006D6DEA" w:rsidRDefault="007D0471" w:rsidP="0057522D">
      <w:r w:rsidRPr="006D6DEA">
        <w:t xml:space="preserve">IPCC. (2006). </w:t>
      </w:r>
      <w:r w:rsidRPr="006D6DEA">
        <w:rPr>
          <w:i/>
        </w:rPr>
        <w:t>Waste Generation, Composition, and Management Data</w:t>
      </w:r>
      <w:r w:rsidRPr="006D6DEA">
        <w:t xml:space="preserve">. In 2006 IPCC </w:t>
      </w:r>
      <w:r w:rsidR="00B36517" w:rsidRPr="006D6DEA">
        <w:t>Guidelines</w:t>
      </w:r>
      <w:r w:rsidRPr="006D6DEA">
        <w:t xml:space="preserve"> for National Greenhouse Gas Inventories. Vol. 5. Waste. </w:t>
      </w:r>
      <w:r w:rsidR="00B36517" w:rsidRPr="006D6DEA">
        <w:t xml:space="preserve">Retrieved from </w:t>
      </w:r>
      <w:r w:rsidRPr="006D6DEA">
        <w:t>http://www.ipcc-nggip.iges.or.jp/public/2006gl/pdf/5_Volume5/V5_2_Ch2_Waste_Data.pdf.</w:t>
      </w:r>
    </w:p>
    <w:p w14:paraId="53660BFE" w14:textId="6049442B" w:rsidR="007D0471" w:rsidRPr="006D6DEA" w:rsidRDefault="007D0471" w:rsidP="0057522D">
      <w:r w:rsidRPr="006D6DEA">
        <w:t xml:space="preserve">IPCC. </w:t>
      </w:r>
      <w:r w:rsidR="00B36517" w:rsidRPr="006D6DEA">
        <w:t>(</w:t>
      </w:r>
      <w:r w:rsidRPr="006D6DEA">
        <w:t>2007</w:t>
      </w:r>
      <w:r w:rsidR="00B36517" w:rsidRPr="006D6DEA">
        <w:t>)</w:t>
      </w:r>
      <w:r w:rsidRPr="006D6DEA">
        <w:t xml:space="preserve">. </w:t>
      </w:r>
      <w:r w:rsidRPr="006D6DEA">
        <w:rPr>
          <w:i/>
        </w:rPr>
        <w:t>Solid Waste Disposal.</w:t>
      </w:r>
      <w:r w:rsidRPr="006D6DEA">
        <w:t xml:space="preserve"> In 2006 IPCC Guidelines for National Greenhouse Gas</w:t>
      </w:r>
      <w:r w:rsidR="00B36517" w:rsidRPr="006D6DEA">
        <w:t xml:space="preserve"> </w:t>
      </w:r>
      <w:r w:rsidRPr="006D6DEA">
        <w:t xml:space="preserve">Inventories. Vol. 5. Waste. </w:t>
      </w:r>
      <w:r w:rsidR="00B36517" w:rsidRPr="006D6DEA">
        <w:t xml:space="preserve">Retrieved from </w:t>
      </w:r>
      <w:r w:rsidRPr="006D6DEA">
        <w:t>http://www.ipcc-nggip.iges.or.jp/public/2006gl/pdf/5_Volume5/V5_3_Ch3_SWDS.pdf.</w:t>
      </w:r>
    </w:p>
    <w:p w14:paraId="0CE6F195" w14:textId="069BAAA4" w:rsidR="007D0471" w:rsidRDefault="007D0471" w:rsidP="0057522D">
      <w:r w:rsidRPr="006D6DEA">
        <w:t xml:space="preserve">IRENA (2012). </w:t>
      </w:r>
      <w:r w:rsidRPr="006D6DEA">
        <w:rPr>
          <w:i/>
        </w:rPr>
        <w:t>Biomass for Power Generation. Volume 1: Power Sector Issue 1/5.</w:t>
      </w:r>
      <w:r w:rsidRPr="006D6DEA">
        <w:t xml:space="preserve"> Renewable Energy technologies: Costs Analysis Series. International Renewable Energy Agency.</w:t>
      </w:r>
      <w:r w:rsidR="00B36517" w:rsidRPr="006D6DEA">
        <w:t xml:space="preserve"> Retrieved from</w:t>
      </w:r>
      <w:r w:rsidRPr="006D6DEA">
        <w:t>: https://www.irena.org/DocumentDownloads/Publications/RE_Technologies_Cost_Analysis-BIOMASS.pdf</w:t>
      </w:r>
    </w:p>
    <w:p w14:paraId="1CEE07EF" w14:textId="6792A888" w:rsidR="006D6DEA" w:rsidRDefault="006D6DEA" w:rsidP="0057522D">
      <w:pPr>
        <w:rPr>
          <w:rFonts w:cs="Times New Roman"/>
        </w:rPr>
      </w:pPr>
      <w:r w:rsidRPr="006D6DEA">
        <w:rPr>
          <w:rFonts w:cs="Times New Roman"/>
        </w:rPr>
        <w:t>IRENA. (2019).</w:t>
      </w:r>
      <w:r w:rsidRPr="006D6DEA">
        <w:rPr>
          <w:rFonts w:cs="Times New Roman"/>
          <w:i/>
        </w:rPr>
        <w:t xml:space="preserve"> Global energy transformation: </w:t>
      </w:r>
      <w:r w:rsidRPr="006D6DEA">
        <w:rPr>
          <w:rFonts w:cs="Times New Roman"/>
        </w:rPr>
        <w:t>The REmap transition pathway (Background report to 2019 edition), International Renewable Energy Agency, Abu Dhabi.</w:t>
      </w:r>
    </w:p>
    <w:p w14:paraId="00586844" w14:textId="77D1B604" w:rsidR="00AE075F" w:rsidRPr="006D6DEA" w:rsidRDefault="00AE075F" w:rsidP="0057522D">
      <w:pPr>
        <w:rPr>
          <w:rFonts w:cs="Times New Roman"/>
        </w:rPr>
      </w:pPr>
      <w:r>
        <w:rPr>
          <w:rFonts w:cs="Times New Roman"/>
        </w:rPr>
        <w:t xml:space="preserve">IRENA (2019). </w:t>
      </w:r>
      <w:r w:rsidRPr="00AE075F">
        <w:rPr>
          <w:rFonts w:cs="Times New Roman"/>
          <w:i/>
        </w:rPr>
        <w:t>Renewable Energy Statistics 2019</w:t>
      </w:r>
      <w:r>
        <w:rPr>
          <w:rFonts w:cs="Times New Roman"/>
        </w:rPr>
        <w:t>, International Renewable Energy Agency, Abu Dhabi.</w:t>
      </w:r>
    </w:p>
    <w:p w14:paraId="12CEA099" w14:textId="4340A67F" w:rsidR="007D0471" w:rsidRDefault="007D0471" w:rsidP="0057522D">
      <w:r w:rsidRPr="006D6DEA">
        <w:t xml:space="preserve">Ishigaki, T., Hirata, O., Oda, T., Wangyao, K., Chiemchaisri, C,, Towprayoon, S., Yam, M. (2011). </w:t>
      </w:r>
      <w:r w:rsidRPr="006D6DEA">
        <w:rPr>
          <w:i/>
        </w:rPr>
        <w:t>Greenhouse Gas Emission from Solid Waste Disposal Sites in Asia.</w:t>
      </w:r>
      <w:r w:rsidRPr="006D6DEA">
        <w:t xml:space="preserve"> Integrated Waste Management - Volume II. doi: 10.5772/21044</w:t>
      </w:r>
    </w:p>
    <w:p w14:paraId="1C560FEA" w14:textId="72D61372" w:rsidR="00AE075F" w:rsidRPr="0057522D" w:rsidRDefault="00AE075F" w:rsidP="0057522D">
      <w:pPr>
        <w:autoSpaceDE w:val="0"/>
        <w:autoSpaceDN w:val="0"/>
        <w:adjustRightInd w:val="0"/>
        <w:jc w:val="left"/>
      </w:pPr>
      <w:r w:rsidRPr="0060194D">
        <w:t xml:space="preserve">Kaza, Silpa, Lisa Yao, Perinaz Bhada-Tata, and Frank Van Woerden. (2018). </w:t>
      </w:r>
      <w:r w:rsidRPr="0060194D">
        <w:rPr>
          <w:i/>
        </w:rPr>
        <w:t xml:space="preserve">What a Waste 2.0: A Global Snapshot of Solid Waste Management to 2050. </w:t>
      </w:r>
      <w:r w:rsidRPr="0060194D">
        <w:t>Urban Development Series. Washington, DC: World Bank. doi:10.1596/978-1-4648 -1329-0.</w:t>
      </w:r>
    </w:p>
    <w:p w14:paraId="1BF3BB4A" w14:textId="77777777" w:rsidR="007D0471" w:rsidRPr="006D6DEA" w:rsidRDefault="007D0471" w:rsidP="0057522D">
      <w:r w:rsidRPr="006D6DEA">
        <w:t xml:space="preserve">Lehtila, A., Monni, S., Pipatti, R., Savolainen, I., &amp; Syri, S. (2007). </w:t>
      </w:r>
      <w:r w:rsidRPr="006D6DEA">
        <w:rPr>
          <w:i/>
        </w:rPr>
        <w:t>Global Climate Change Mitigation Scenarios for Solid Waste Management.</w:t>
      </w:r>
      <w:r w:rsidRPr="006D6DEA">
        <w:t xml:space="preserve"> Retrieved from http://ntis.library.gatech.edu/handle/123456789/6671</w:t>
      </w:r>
    </w:p>
    <w:p w14:paraId="7064D814" w14:textId="77777777" w:rsidR="007D0471" w:rsidRPr="006D6DEA" w:rsidRDefault="007D0471" w:rsidP="0057522D">
      <w:r w:rsidRPr="006D6DEA">
        <w:t xml:space="preserve">Myhre, G., Shindell, D., Breon, F.-M., Collins, W., Fuglestvedt, J., Huan, J., … Zhang, H. (2013). </w:t>
      </w:r>
      <w:r w:rsidRPr="006D6DEA">
        <w:rPr>
          <w:i/>
        </w:rPr>
        <w:t>Anthropogenic and natural radiative forcing.</w:t>
      </w:r>
      <w:r w:rsidRPr="006D6DEA">
        <w:t xml:space="preserve"> In The Physical Science Basis. Contribution of Working Group I to the Fifth Assessment Report of the Intergovernmental Panel on Climate Change. Cambridge ; New York: Cambridge University Press.</w:t>
      </w:r>
    </w:p>
    <w:p w14:paraId="67C25B11" w14:textId="78FF477E" w:rsidR="007D0471" w:rsidRPr="006D6DEA" w:rsidRDefault="007D0471" w:rsidP="0057522D">
      <w:r w:rsidRPr="006D6DEA">
        <w:t xml:space="preserve">Pipatti, R., &amp; Svardal, P. (2006). </w:t>
      </w:r>
      <w:r w:rsidRPr="006D6DEA">
        <w:rPr>
          <w:i/>
        </w:rPr>
        <w:t>Chapter 3: Solid waste disposal.</w:t>
      </w:r>
      <w:r w:rsidRPr="006D6DEA">
        <w:t xml:space="preserve"> In 2006 IPCC </w:t>
      </w:r>
      <w:r w:rsidR="00B36517" w:rsidRPr="006D6DEA">
        <w:t>Guidelines</w:t>
      </w:r>
      <w:r w:rsidRPr="006D6DEA">
        <w:t xml:space="preserve"> for National Greenhouse Gas Inventories.</w:t>
      </w:r>
    </w:p>
    <w:p w14:paraId="262C9948" w14:textId="1FB45970" w:rsidR="007D0471" w:rsidRPr="006D6DEA" w:rsidRDefault="007D0471" w:rsidP="0057522D">
      <w:r w:rsidRPr="006D6DEA">
        <w:lastRenderedPageBreak/>
        <w:t xml:space="preserve">Powell, J., Townsend, T., and Zimmerman, J. (2016). Estimates of Solid Waste Disposal Rates and Reduction Targets for Landfill Gas Emissions. </w:t>
      </w:r>
      <w:r w:rsidRPr="006D6DEA">
        <w:rPr>
          <w:i/>
        </w:rPr>
        <w:t>Nature Climate Change</w:t>
      </w:r>
      <w:r w:rsidR="00B36517" w:rsidRPr="006D6DEA">
        <w:rPr>
          <w:i/>
        </w:rPr>
        <w:t xml:space="preserve"> 6, 162-165</w:t>
      </w:r>
      <w:r w:rsidRPr="006D6DEA">
        <w:rPr>
          <w:i/>
        </w:rPr>
        <w:t xml:space="preserve">. </w:t>
      </w:r>
      <w:r w:rsidRPr="006D6DEA">
        <w:t>doi:10.1038/nclimate2804.</w:t>
      </w:r>
    </w:p>
    <w:p w14:paraId="18012D89" w14:textId="77777777" w:rsidR="007D0471" w:rsidRPr="006D6DEA" w:rsidRDefault="007D0471" w:rsidP="0057522D">
      <w:r w:rsidRPr="006D6DEA">
        <w:t xml:space="preserve">Ragnauth, S., Petrusa, J., Alsalam, J., &amp; Beach, R. (2013). </w:t>
      </w:r>
      <w:r w:rsidRPr="006D6DEA">
        <w:rPr>
          <w:i/>
        </w:rPr>
        <w:t>Global mitigation of non-CO</w:t>
      </w:r>
      <w:r w:rsidRPr="006D6DEA">
        <w:rPr>
          <w:i/>
          <w:vertAlign w:val="subscript"/>
        </w:rPr>
        <w:t>2</w:t>
      </w:r>
      <w:r w:rsidRPr="006D6DEA">
        <w:rPr>
          <w:i/>
        </w:rPr>
        <w:t xml:space="preserve"> greenhouse gases: 2010-2030 (No. 430-R-13-011). </w:t>
      </w:r>
      <w:r w:rsidRPr="006D6DEA">
        <w:t>Washington, DC: Environmental Protection Agency.</w:t>
      </w:r>
    </w:p>
    <w:p w14:paraId="003C941A" w14:textId="4ABBB92C" w:rsidR="007D0471" w:rsidRPr="006D6DEA" w:rsidRDefault="007D0471" w:rsidP="0057522D">
      <w:r w:rsidRPr="006D6DEA">
        <w:t xml:space="preserve">Rajaram, Vasudevan, Faisal Zia Siddiqui, and Mohd Emran Khan. </w:t>
      </w:r>
      <w:r w:rsidR="00B36517" w:rsidRPr="006D6DEA">
        <w:t>(</w:t>
      </w:r>
      <w:r w:rsidRPr="006D6DEA">
        <w:t>2011</w:t>
      </w:r>
      <w:r w:rsidR="00B36517" w:rsidRPr="006D6DEA">
        <w:t>)</w:t>
      </w:r>
      <w:r w:rsidRPr="006D6DEA">
        <w:t xml:space="preserve">. </w:t>
      </w:r>
      <w:r w:rsidRPr="006D6DEA">
        <w:rPr>
          <w:i/>
        </w:rPr>
        <w:t>From Landfill Gas to Energy: Technologies and Challenges.</w:t>
      </w:r>
      <w:r w:rsidRPr="006D6DEA">
        <w:t xml:space="preserve"> CRC Press.</w:t>
      </w:r>
    </w:p>
    <w:p w14:paraId="177A7416" w14:textId="77777777" w:rsidR="006D6DEA" w:rsidRPr="006D6DEA" w:rsidRDefault="006D6DEA" w:rsidP="0057522D">
      <w:pPr>
        <w:rPr>
          <w:rStyle w:val="Hyperlink"/>
          <w:rFonts w:cs="Times New Roman"/>
          <w:color w:val="auto"/>
          <w:u w:val="none"/>
        </w:rPr>
      </w:pPr>
      <w:r w:rsidRPr="006D6DEA">
        <w:rPr>
          <w:rFonts w:cs="Times New Roman"/>
        </w:rPr>
        <w:t xml:space="preserve">Ram M., Bogdanov D., Aghahosseini A., Gulagi A., Oyewo A.S., Child M., Caldera U., Sadovskaia K., Farfan J., Barbosa LSNS., Fasihi M., Khalili S., Dalheimer B.,Gruber G., Traber T., De Caluwe F., Fell H.-J., Breyer C. (2019). </w:t>
      </w:r>
      <w:r w:rsidRPr="006D6DEA">
        <w:rPr>
          <w:rFonts w:cs="Times New Roman"/>
          <w:i/>
        </w:rPr>
        <w:t xml:space="preserve">Global Energy System based on 100% Renewable Energy –Power, Heat, Transport and Desalination Sectors. </w:t>
      </w:r>
      <w:r w:rsidRPr="006D6DEA">
        <w:rPr>
          <w:rFonts w:cs="Times New Roman"/>
        </w:rPr>
        <w:t xml:space="preserve">Study by Lappeenranta University of Technology and Energy Watch Group, Lappeenranta, Berlin, March 2019. Retrieved from: </w:t>
      </w:r>
      <w:hyperlink r:id="rId35" w:history="1">
        <w:r w:rsidRPr="006D6DEA">
          <w:rPr>
            <w:rStyle w:val="Hyperlink"/>
            <w:rFonts w:cs="Times New Roman"/>
          </w:rPr>
          <w:t>http://energywatchgroup.org/wp-content/uploads/EWG_LUT_100RE_All_Sectors_Global_Report_2019.pdf</w:t>
        </w:r>
      </w:hyperlink>
    </w:p>
    <w:p w14:paraId="4FFE62A2" w14:textId="59ADBC88" w:rsidR="002A795D" w:rsidRDefault="002A795D" w:rsidP="0057522D">
      <w:r>
        <w:t xml:space="preserve">Scarlat, Nicolae, </w:t>
      </w:r>
      <w:r w:rsidRPr="002A795D">
        <w:t>Jean-François Dallemand, Fernando Fahl</w:t>
      </w:r>
      <w:r>
        <w:t xml:space="preserve"> (2018). Biogas: Developments and perspectives in Europe. </w:t>
      </w:r>
      <w:r w:rsidRPr="002A795D">
        <w:rPr>
          <w:i/>
        </w:rPr>
        <w:t>Renewable Energy</w:t>
      </w:r>
      <w:r>
        <w:t>, 129(A), 457-472. doi:</w:t>
      </w:r>
      <w:r w:rsidRPr="002A795D">
        <w:t xml:space="preserve"> 10.1016/j.renene.2018.03.006.</w:t>
      </w:r>
    </w:p>
    <w:p w14:paraId="2F0A46D2" w14:textId="3DD28328" w:rsidR="007D0471" w:rsidRPr="006D6DEA" w:rsidRDefault="007D0471" w:rsidP="0057522D">
      <w:r w:rsidRPr="006D6DEA">
        <w:t xml:space="preserve">Spokas, K., Bogner, J., Chanton, J. P., Morcet, M., Aran, C., Graff, C. Hebe, I. (2006). Methane mass balance at three landfill sites: What is the efficiency of capture by gas collection systems? </w:t>
      </w:r>
      <w:r w:rsidRPr="006D6DEA">
        <w:rPr>
          <w:i/>
        </w:rPr>
        <w:t>Waste Management, 26(5), 516–525</w:t>
      </w:r>
      <w:r w:rsidRPr="006D6DEA">
        <w:t>. doi:10.1016/j.wasman.2005.07.021</w:t>
      </w:r>
    </w:p>
    <w:p w14:paraId="384BA18F" w14:textId="260DADA8" w:rsidR="007D0471" w:rsidRDefault="007D0471" w:rsidP="0057522D">
      <w:pPr>
        <w:rPr>
          <w:i/>
        </w:rPr>
      </w:pPr>
      <w:r w:rsidRPr="006D6DEA">
        <w:t>Themelis, N</w:t>
      </w:r>
      <w:r w:rsidR="00B36517" w:rsidRPr="006D6DEA">
        <w:t>.,</w:t>
      </w:r>
      <w:r w:rsidRPr="006D6DEA">
        <w:t xml:space="preserve"> J., Barriga, </w:t>
      </w:r>
      <w:r w:rsidR="00B36517" w:rsidRPr="006D6DEA">
        <w:t xml:space="preserve">M., </w:t>
      </w:r>
      <w:r w:rsidRPr="006D6DEA">
        <w:t xml:space="preserve">Estevez, </w:t>
      </w:r>
      <w:r w:rsidR="00B36517" w:rsidRPr="006D6DEA">
        <w:t xml:space="preserve">P., </w:t>
      </w:r>
      <w:r w:rsidRPr="006D6DEA">
        <w:t>Velasco</w:t>
      </w:r>
      <w:r w:rsidR="00B36517" w:rsidRPr="006D6DEA">
        <w:t>, M., G.,</w:t>
      </w:r>
      <w:r w:rsidRPr="006D6DEA">
        <w:t xml:space="preserve"> </w:t>
      </w:r>
      <w:r w:rsidR="00B36517" w:rsidRPr="006D6DEA">
        <w:t>(</w:t>
      </w:r>
      <w:r w:rsidRPr="006D6DEA">
        <w:t>2013</w:t>
      </w:r>
      <w:r w:rsidR="00B36517" w:rsidRPr="006D6DEA">
        <w:t>)</w:t>
      </w:r>
      <w:r w:rsidRPr="006D6DEA">
        <w:t xml:space="preserve">. </w:t>
      </w:r>
      <w:r w:rsidRPr="006D6DEA">
        <w:rPr>
          <w:i/>
        </w:rPr>
        <w:t>Guidebook for the Application of Waste to Energy Technologies in Latin America and the Caribbean.</w:t>
      </w:r>
    </w:p>
    <w:p w14:paraId="25FA6CD3" w14:textId="0E2ADECD" w:rsidR="00763F1D" w:rsidRPr="00763F1D" w:rsidRDefault="00763F1D" w:rsidP="0057522D">
      <w:pPr>
        <w:rPr>
          <w:rFonts w:eastAsia="Times New Roman" w:cs="Times New Roman"/>
          <w:i/>
          <w:iCs/>
          <w:color w:val="1D1C1D"/>
        </w:rPr>
      </w:pPr>
      <w:r w:rsidRPr="78DB0A59">
        <w:rPr>
          <w:rFonts w:eastAsia="Times New Roman" w:cs="Times New Roman"/>
          <w:color w:val="1D1C1D"/>
        </w:rPr>
        <w:t xml:space="preserve">United Nations, Department of Economic and Social Affairs, Population Division (2018). </w:t>
      </w:r>
      <w:r w:rsidRPr="78DB0A59">
        <w:rPr>
          <w:rFonts w:eastAsia="Times New Roman" w:cs="Times New Roman"/>
          <w:i/>
          <w:iCs/>
          <w:color w:val="1D1C1D"/>
        </w:rPr>
        <w:t>World Urbanization Prospects 2018.</w:t>
      </w:r>
    </w:p>
    <w:p w14:paraId="75CBD17B" w14:textId="594A3046" w:rsidR="00763F1D" w:rsidRPr="00763F1D" w:rsidRDefault="00763F1D" w:rsidP="0057522D">
      <w:pPr>
        <w:rPr>
          <w:rFonts w:eastAsia="Times New Roman" w:cs="Times New Roman"/>
        </w:rPr>
      </w:pPr>
      <w:r w:rsidRPr="00D6453A">
        <w:rPr>
          <w:rFonts w:eastAsia="Times New Roman" w:cs="Times New Roman"/>
          <w:color w:val="000000"/>
        </w:rPr>
        <w:t>United Nations Environment Program. (2015). Global Waste Management Outlook. International Solid Waste Association.</w:t>
      </w:r>
    </w:p>
    <w:p w14:paraId="4881C6D0" w14:textId="12E9D29B" w:rsidR="007D0471" w:rsidRPr="006D6DEA" w:rsidRDefault="007D0471" w:rsidP="0057522D">
      <w:r w:rsidRPr="006D6DEA">
        <w:t xml:space="preserve">US EPA, OAR. </w:t>
      </w:r>
      <w:r w:rsidR="00B36517" w:rsidRPr="006D6DEA">
        <w:t>(</w:t>
      </w:r>
      <w:r w:rsidRPr="006D6DEA">
        <w:t>2016</w:t>
      </w:r>
      <w:r w:rsidR="00B36517" w:rsidRPr="006D6DEA">
        <w:t>)</w:t>
      </w:r>
      <w:r w:rsidRPr="006D6DEA">
        <w:t xml:space="preserve">. </w:t>
      </w:r>
      <w:r w:rsidRPr="006D6DEA">
        <w:rPr>
          <w:i/>
        </w:rPr>
        <w:t>Benefits of Landfill Gas Energy Projects. Overviews and Factsheets</w:t>
      </w:r>
      <w:r w:rsidRPr="006D6DEA">
        <w:t xml:space="preserve">. </w:t>
      </w:r>
      <w:r w:rsidR="00B36517" w:rsidRPr="006D6DEA">
        <w:t xml:space="preserve">Retrieved from </w:t>
      </w:r>
      <w:r w:rsidRPr="006D6DEA">
        <w:t xml:space="preserve"> https://www.epa.gov/lmop/benefits-landfill-gas-energy-projects.</w:t>
      </w:r>
    </w:p>
    <w:p w14:paraId="78245C85" w14:textId="66B2A741" w:rsidR="007D0471" w:rsidRPr="006D6DEA" w:rsidRDefault="007D0471" w:rsidP="0057522D">
      <w:r w:rsidRPr="006D6DEA">
        <w:t xml:space="preserve">World Bank (2005). </w:t>
      </w:r>
      <w:r w:rsidRPr="006D6DEA">
        <w:rPr>
          <w:i/>
        </w:rPr>
        <w:t>Technical and Economic Assessment of off grid, mini grid and grid electrification technologies.</w:t>
      </w:r>
      <w:r w:rsidRPr="006D6DEA">
        <w:t xml:space="preserve"> Energy Sector Management Assistance Program. </w:t>
      </w:r>
      <w:r w:rsidR="00B36517" w:rsidRPr="006D6DEA">
        <w:t xml:space="preserve">Retrieved from </w:t>
      </w:r>
      <w:hyperlink r:id="rId36" w:history="1">
        <w:r w:rsidRPr="006D6DEA">
          <w:rPr>
            <w:rStyle w:val="Hyperlink"/>
          </w:rPr>
          <w:t>http://documents.worldbank.org/curated/en/634581468333897517/pdf/430990ESM0REVISED01public1.pdf</w:t>
        </w:r>
      </w:hyperlink>
    </w:p>
    <w:p w14:paraId="1200C9DF" w14:textId="38C3C3E1" w:rsidR="00B20FA0" w:rsidRPr="006D6DEA" w:rsidRDefault="007D0471" w:rsidP="0057522D">
      <w:pPr>
        <w:rPr>
          <w:rFonts w:cs="Times New Roman"/>
        </w:rPr>
      </w:pPr>
      <w:r w:rsidRPr="006D6DEA">
        <w:lastRenderedPageBreak/>
        <w:fldChar w:fldCharType="end"/>
      </w:r>
      <w:bookmarkEnd w:id="91"/>
    </w:p>
    <w:p w14:paraId="67A36872" w14:textId="08B164AD" w:rsidR="006745FF" w:rsidRPr="00426538" w:rsidRDefault="006745FF" w:rsidP="00BB3C2B">
      <w:pPr>
        <w:pStyle w:val="Heading1"/>
        <w:numPr>
          <w:ilvl w:val="0"/>
          <w:numId w:val="14"/>
        </w:numPr>
      </w:pPr>
      <w:bookmarkStart w:id="92" w:name="_Toc44379401"/>
      <w:r w:rsidRPr="00426538">
        <w:t>Glossary</w:t>
      </w:r>
      <w:bookmarkEnd w:id="92"/>
    </w:p>
    <w:p w14:paraId="02D27B4A" w14:textId="64FD13A7" w:rsidR="006745FF" w:rsidRPr="00426538" w:rsidRDefault="006745FF" w:rsidP="00996E91">
      <w:r w:rsidRPr="00426538">
        <w:rPr>
          <w:b/>
        </w:rPr>
        <w:t>Adoption Scenario</w:t>
      </w:r>
      <w:r w:rsidRPr="00426538">
        <w:t xml:space="preserve"> – the predicted annual adoption over the period 2015 to 2060, which is usually measured in </w:t>
      </w:r>
      <w:r w:rsidRPr="00426538">
        <w:rPr>
          <w:b/>
        </w:rPr>
        <w:t>Functional Units</w:t>
      </w:r>
      <w:r w:rsidRPr="00426538">
        <w:t>. A range of scenarios is programmed in the model, but the user may enter her own. Note that the assumption behind most scenarios is one of growth. If for instance</w:t>
      </w:r>
      <w:r w:rsidR="00F4258D" w:rsidRPr="00426538">
        <w:t>,</w:t>
      </w:r>
      <w:r w:rsidRPr="00426538">
        <w:t xml:space="preserve"> a solution is one of reduced heating energy usage due to better insulation, then the solution adoption is translated into an increase in </w:t>
      </w:r>
      <w:r w:rsidR="00F4258D" w:rsidRPr="00426538">
        <w:t xml:space="preserve">the </w:t>
      </w:r>
      <w:r w:rsidRPr="00426538">
        <w:t xml:space="preserve">use of insulation. There are two types of adoption scenarios in use: </w:t>
      </w:r>
      <w:r w:rsidRPr="00426538">
        <w:rPr>
          <w:b/>
        </w:rPr>
        <w:t>Reference (REF)</w:t>
      </w:r>
      <w:r w:rsidRPr="00426538">
        <w:t xml:space="preserve"> where global adoption remains mostly constant, and </w:t>
      </w:r>
      <w:r w:rsidRPr="00426538">
        <w:rPr>
          <w:b/>
        </w:rPr>
        <w:t>Project Drawdown Scenarios (PDS)</w:t>
      </w:r>
      <w:r w:rsidRPr="00426538">
        <w:t xml:space="preserve"> which illustrate </w:t>
      </w:r>
      <w:r w:rsidR="00F4258D" w:rsidRPr="00426538">
        <w:t xml:space="preserve">the </w:t>
      </w:r>
      <w:r w:rsidRPr="00426538">
        <w:t>high growth of the solution.</w:t>
      </w:r>
    </w:p>
    <w:p w14:paraId="5FD0673A" w14:textId="5BE7E387" w:rsidR="006745FF" w:rsidRPr="00426538" w:rsidRDefault="006745FF" w:rsidP="00996E91">
      <w:r w:rsidRPr="00426538">
        <w:rPr>
          <w:b/>
        </w:rPr>
        <w:t>Approximate PPM Equivalent</w:t>
      </w:r>
      <w:r w:rsidRPr="00426538">
        <w:t xml:space="preserve"> – the reduction in </w:t>
      </w:r>
      <w:r w:rsidR="00F4258D" w:rsidRPr="00426538">
        <w:t xml:space="preserve">the </w:t>
      </w:r>
      <w:r w:rsidRPr="00426538">
        <w:t>atmospheric concentration of CO</w:t>
      </w:r>
      <w:r w:rsidRPr="00426538">
        <w:rPr>
          <w:vertAlign w:val="subscript"/>
        </w:rPr>
        <w:t>2</w:t>
      </w:r>
      <w:r w:rsidRPr="00426538">
        <w:t xml:space="preserve"> (in </w:t>
      </w:r>
      <w:r w:rsidRPr="00426538">
        <w:rPr>
          <w:b/>
        </w:rPr>
        <w:t>PPM</w:t>
      </w:r>
      <w:r w:rsidRPr="00426538">
        <w:t xml:space="preserve">) that is expected to result if the </w:t>
      </w:r>
      <w:r w:rsidRPr="00426538">
        <w:rPr>
          <w:b/>
        </w:rPr>
        <w:t>PDS Scenario</w:t>
      </w:r>
      <w:r w:rsidRPr="00426538">
        <w:t xml:space="preserve"> occurs. This assumes a discrete avoided pulse model based on the Bern Carbon Cycle model.</w:t>
      </w:r>
    </w:p>
    <w:p w14:paraId="59150663" w14:textId="6A10A787" w:rsidR="006745FF" w:rsidRPr="00426538" w:rsidRDefault="006745FF" w:rsidP="00996E91">
      <w:r w:rsidRPr="00426538">
        <w:rPr>
          <w:b/>
        </w:rPr>
        <w:t>Average Abatement Cost</w:t>
      </w:r>
      <w:r w:rsidRPr="00426538">
        <w:t xml:space="preserve"> – the ratio of the present value of the solution (</w:t>
      </w:r>
      <w:r w:rsidRPr="00426538">
        <w:rPr>
          <w:b/>
        </w:rPr>
        <w:t>Net</w:t>
      </w:r>
      <w:r w:rsidRPr="00426538">
        <w:t xml:space="preserve"> </w:t>
      </w:r>
      <w:r w:rsidRPr="00426538">
        <w:rPr>
          <w:b/>
        </w:rPr>
        <w:t xml:space="preserve">Operating Savings </w:t>
      </w:r>
      <w:r w:rsidRPr="00426538">
        <w:t>minus</w:t>
      </w:r>
      <w:r w:rsidRPr="00426538">
        <w:rPr>
          <w:b/>
        </w:rPr>
        <w:t xml:space="preserve"> Marginal First Costs</w:t>
      </w:r>
      <w:r w:rsidRPr="00426538">
        <w:t xml:space="preserve">) and the </w:t>
      </w:r>
      <w:r w:rsidRPr="00426538">
        <w:rPr>
          <w:b/>
        </w:rPr>
        <w:t>Total Emissions Reduction</w:t>
      </w:r>
      <w:r w:rsidRPr="00426538">
        <w:t xml:space="preserve">. This is a single value for each solution for each </w:t>
      </w:r>
      <w:r w:rsidRPr="00426538">
        <w:rPr>
          <w:b/>
        </w:rPr>
        <w:t>PDS Scenario</w:t>
      </w:r>
      <w:r w:rsidRPr="00426538">
        <w:t xml:space="preserve"> and is used to build the characteristic “</w:t>
      </w:r>
      <w:r w:rsidRPr="00426538">
        <w:rPr>
          <w:i/>
        </w:rPr>
        <w:t>Marginal Abatement Cost</w:t>
      </w:r>
      <w:r w:rsidRPr="00426538">
        <w:t>” curves when Average Abatement Cost values for each solution are ordered and graphed.</w:t>
      </w:r>
    </w:p>
    <w:p w14:paraId="16A2F2DD" w14:textId="7A0E21D5" w:rsidR="006745FF" w:rsidRPr="00426538" w:rsidRDefault="006745FF" w:rsidP="00996E91">
      <w:r w:rsidRPr="00426538">
        <w:rPr>
          <w:b/>
        </w:rPr>
        <w:t>Average Annual Use</w:t>
      </w:r>
      <w:r w:rsidRPr="00426538">
        <w:t xml:space="preserve"> – the average number of functional units that a single implementation unit typically provides in one year. This is usually a weighted average for all users according to the data available. For instance, </w:t>
      </w:r>
      <w:r w:rsidR="00F4258D" w:rsidRPr="00426538">
        <w:t xml:space="preserve">the </w:t>
      </w:r>
      <w:r w:rsidRPr="00426538">
        <w:t xml:space="preserve">total number of passenger-km driven by a hybrid vehicle in a year depends on </w:t>
      </w:r>
      <w:r w:rsidR="00F4258D" w:rsidRPr="00426538">
        <w:t xml:space="preserve">the </w:t>
      </w:r>
      <w:r w:rsidRPr="00426538">
        <w:t xml:space="preserve">country and </w:t>
      </w:r>
      <w:r w:rsidR="00F4258D" w:rsidRPr="00426538">
        <w:t xml:space="preserve">the </w:t>
      </w:r>
      <w:r w:rsidRPr="00426538">
        <w:t xml:space="preserve">typical number of occupants. We take global weighted averages for this input. This is used to estimate the </w:t>
      </w:r>
      <w:r w:rsidRPr="00426538">
        <w:rPr>
          <w:b/>
        </w:rPr>
        <w:t>Replacement Time</w:t>
      </w:r>
      <w:r w:rsidRPr="00426538">
        <w:t>.</w:t>
      </w:r>
    </w:p>
    <w:p w14:paraId="044BB52C" w14:textId="77777777" w:rsidR="006745FF" w:rsidRPr="00426538" w:rsidRDefault="006745FF" w:rsidP="00996E91">
      <w:r w:rsidRPr="00426538">
        <w:rPr>
          <w:b/>
        </w:rPr>
        <w:t>Cumulative First Cost</w:t>
      </w:r>
      <w:r w:rsidRPr="00426538">
        <w:t xml:space="preserve"> – the total </w:t>
      </w:r>
      <w:r w:rsidRPr="00426538">
        <w:rPr>
          <w:b/>
        </w:rPr>
        <w:t>First Cost</w:t>
      </w:r>
      <w:r w:rsidRPr="00426538">
        <w:t xml:space="preserve"> of solution </w:t>
      </w:r>
      <w:r w:rsidRPr="00426538">
        <w:rPr>
          <w:b/>
        </w:rPr>
        <w:t>Implementation Units</w:t>
      </w:r>
      <w:r w:rsidRPr="00426538">
        <w:t xml:space="preserve"> purchased in the </w:t>
      </w:r>
      <w:r w:rsidRPr="00426538">
        <w:rPr>
          <w:b/>
        </w:rPr>
        <w:t>PDS Scenario</w:t>
      </w:r>
      <w:r w:rsidRPr="00426538">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426538" w:rsidRDefault="006745FF" w:rsidP="00996E91">
      <w:r w:rsidRPr="00426538">
        <w:rPr>
          <w:b/>
        </w:rPr>
        <w:t>Direct Emissions</w:t>
      </w:r>
      <w:r w:rsidRPr="00426538">
        <w:t xml:space="preserve"> – emissions caused by the operation of the solution, which are typically caused </w:t>
      </w:r>
      <w:r w:rsidR="00F4258D" w:rsidRPr="00426538">
        <w:t>by</w:t>
      </w:r>
      <w:r w:rsidRPr="00426538">
        <w:t xml:space="preserve"> the lifetime </w:t>
      </w:r>
      <w:r w:rsidR="00F4258D" w:rsidRPr="00426538">
        <w:t xml:space="preserve">use </w:t>
      </w:r>
      <w:r w:rsidRPr="00426538">
        <w:t>of the solution. They should be entered into the model normalized per functional unit.</w:t>
      </w:r>
    </w:p>
    <w:p w14:paraId="1C32899A" w14:textId="30052717" w:rsidR="006745FF" w:rsidRPr="00426538" w:rsidRDefault="006745FF" w:rsidP="00996E91">
      <w:r w:rsidRPr="00426538">
        <w:rPr>
          <w:b/>
        </w:rPr>
        <w:t>Discount Rate</w:t>
      </w:r>
      <w:r w:rsidRPr="00426538">
        <w:t>- the interest rate used in discounted cash flow (DCF) analysis to determine the present value of future cash flows. The discount rate in DCF analysis takes into account</w:t>
      </w:r>
      <w:r w:rsidR="00F4258D" w:rsidRPr="00426538">
        <w:t>,</w:t>
      </w:r>
      <w:r w:rsidRPr="00426538">
        <w:t xml:space="preserve"> not just the time value of money, </w:t>
      </w:r>
      <w:r w:rsidRPr="00426538">
        <w:lastRenderedPageBreak/>
        <w:t xml:space="preserve">but also the risk or uncertainty of future cash </w:t>
      </w:r>
      <w:proofErr w:type="gramStart"/>
      <w:r w:rsidRPr="00426538">
        <w:t>flows;</w:t>
      </w:r>
      <w:proofErr w:type="gramEnd"/>
      <w:r w:rsidRPr="00426538">
        <w:t xml:space="preserve"> the greater the uncertainty of future cash flows, the </w:t>
      </w:r>
      <w:r w:rsidR="00F4258D" w:rsidRPr="00426538">
        <w:t>higher the discount rate.</w:t>
      </w:r>
      <w:r w:rsidRPr="00426538">
        <w:t xml:space="preserve"> Most importantly, the greater the discount rate, the more the future savings are devalued (which impacts the financial but not the climate impacts of the solution).  </w:t>
      </w:r>
    </w:p>
    <w:p w14:paraId="59D5AC90" w14:textId="77777777" w:rsidR="006745FF" w:rsidRPr="00426538" w:rsidRDefault="006745FF" w:rsidP="00996E91">
      <w:r w:rsidRPr="00426538">
        <w:rPr>
          <w:b/>
        </w:rPr>
        <w:t>Emissions</w:t>
      </w:r>
      <w:r w:rsidRPr="00426538">
        <w:t xml:space="preserve"> </w:t>
      </w:r>
      <w:r w:rsidRPr="00426538">
        <w:rPr>
          <w:b/>
        </w:rPr>
        <w:t>Factor</w:t>
      </w:r>
      <w:r w:rsidRPr="00426538">
        <w:t>– the average normalized emissions resulting from consumption of a unit of electricity across the global grid. Typical units are kg CO</w:t>
      </w:r>
      <w:r w:rsidRPr="00426538">
        <w:rPr>
          <w:vertAlign w:val="subscript"/>
        </w:rPr>
        <w:t>2</w:t>
      </w:r>
      <w:r w:rsidRPr="00426538">
        <w:t>e/kWh.</w:t>
      </w:r>
    </w:p>
    <w:p w14:paraId="754A056C" w14:textId="77777777" w:rsidR="006745FF" w:rsidRPr="00426538" w:rsidRDefault="006745FF" w:rsidP="00996E91">
      <w:r w:rsidRPr="00426538">
        <w:rPr>
          <w:b/>
        </w:rPr>
        <w:t>First Cost</w:t>
      </w:r>
      <w:r w:rsidRPr="00426538">
        <w:t xml:space="preserve">- the investment cost per </w:t>
      </w:r>
      <w:r w:rsidRPr="00426538">
        <w:rPr>
          <w:b/>
        </w:rPr>
        <w:t>Implementation Unit</w:t>
      </w:r>
      <w:r w:rsidRPr="00426538">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426538" w:rsidRDefault="006745FF" w:rsidP="00996E91">
      <w:r w:rsidRPr="00426538">
        <w:rPr>
          <w:b/>
        </w:rPr>
        <w:t>Functional Unit</w:t>
      </w:r>
      <w:r w:rsidRPr="00426538">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426538">
        <w:t>watt-hours</w:t>
      </w:r>
      <w:proofErr w:type="gramEnd"/>
      <w:r w:rsidRPr="00426538">
        <w:t xml:space="preserve"> of electricity and</w:t>
      </w:r>
      <w:r w:rsidR="00F4258D" w:rsidRPr="00426538">
        <w:t xml:space="preserve"> high-</w:t>
      </w:r>
      <w:r w:rsidRPr="00426538">
        <w:t>speed rail provides billions of passenger-km of mobility.</w:t>
      </w:r>
    </w:p>
    <w:p w14:paraId="40F3C0D9" w14:textId="29A617B7" w:rsidR="006745FF" w:rsidRPr="00426538" w:rsidRDefault="006745FF" w:rsidP="00996E91">
      <w:r w:rsidRPr="00426538">
        <w:rPr>
          <w:b/>
        </w:rPr>
        <w:t>Grid Emissions</w:t>
      </w:r>
      <w:r w:rsidRPr="00426538">
        <w:t xml:space="preserve"> – emissions caused </w:t>
      </w:r>
      <w:proofErr w:type="gramStart"/>
      <w:r w:rsidRPr="00426538">
        <w:t xml:space="preserve">by </w:t>
      </w:r>
      <w:r w:rsidR="00F4258D" w:rsidRPr="00426538">
        <w:t xml:space="preserve">the </w:t>
      </w:r>
      <w:r w:rsidRPr="00426538">
        <w:t>use of</w:t>
      </w:r>
      <w:proofErr w:type="gramEnd"/>
      <w:r w:rsidRPr="00426538">
        <w:t xml:space="preserve"> the electricity grid in supplying power to any operation associated with a solution. They should be in the units described below each variable entry cell. Drawdown models assume that the global electric grid, even in a Reference Sce</w:t>
      </w:r>
      <w:r w:rsidR="00F4258D" w:rsidRPr="00426538">
        <w:t>nario, is slowly getting cleaner</w:t>
      </w:r>
      <w:r w:rsidRPr="00426538">
        <w:t xml:space="preserve"> and that emissions factors fall over time resulting in lower grid emissions for the same electricity demand.</w:t>
      </w:r>
    </w:p>
    <w:p w14:paraId="623A0FE9" w14:textId="77777777" w:rsidR="006745FF" w:rsidRPr="00426538" w:rsidRDefault="006745FF" w:rsidP="00996E91">
      <w:r w:rsidRPr="00426538">
        <w:rPr>
          <w:b/>
        </w:rPr>
        <w:t>Implementation Unit</w:t>
      </w:r>
      <w:r w:rsidRPr="00426538">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426538" w:rsidRDefault="006745FF" w:rsidP="00996E91">
      <w:r w:rsidRPr="00426538">
        <w:rPr>
          <w:b/>
        </w:rPr>
        <w:t>Indirect Emissions</w:t>
      </w:r>
      <w:r w:rsidRPr="00426538">
        <w:t xml:space="preserve"> – emissions caused by the production or delivery or setup or establishment of the solution in a specified area. These are NOT caused by </w:t>
      </w:r>
      <w:proofErr w:type="gramStart"/>
      <w:r w:rsidRPr="00426538">
        <w:t>day to day</w:t>
      </w:r>
      <w:proofErr w:type="gramEnd"/>
      <w:r w:rsidRPr="00426538">
        <w:t xml:space="preserve"> operations or growth over time, but they should be entered into the model normalized on a per functional unit or per implementation unit basis.</w:t>
      </w:r>
    </w:p>
    <w:p w14:paraId="40402176" w14:textId="32E7830A" w:rsidR="006745FF" w:rsidRPr="00426538" w:rsidRDefault="006745FF" w:rsidP="00996E91">
      <w:r w:rsidRPr="00426538">
        <w:rPr>
          <w:b/>
        </w:rPr>
        <w:t>Learning Rate/Learning Curve</w:t>
      </w:r>
      <w:r w:rsidRPr="00426538">
        <w:t xml:space="preserve"> - Learning curves (sometimes called experience curves) are used to analyze a well-known and easily observed phenomenon: humans become increasingly efficient with experience. The first time a product is manufactured, or a service </w:t>
      </w:r>
      <w:r w:rsidR="00A84924" w:rsidRPr="00426538">
        <w:t xml:space="preserve">is </w:t>
      </w:r>
      <w:r w:rsidRPr="00426538">
        <w:t xml:space="preserve">provided, costs are high, work is inefficient, quality is marginal, and time is wasted. As experienced is acquired, costs decline, efficiency and quality improve, and waste is reduced. The model has a tool for calculating how costs change due to </w:t>
      </w:r>
      <w:r w:rsidRPr="00426538">
        <w:lastRenderedPageBreak/>
        <w:t xml:space="preserve">learning. A 2% learning rate means that the cost of producing a </w:t>
      </w:r>
      <w:proofErr w:type="gramStart"/>
      <w:r w:rsidRPr="00426538">
        <w:t>good drops</w:t>
      </w:r>
      <w:proofErr w:type="gramEnd"/>
      <w:r w:rsidRPr="00426538">
        <w:t xml:space="preserve"> by 2% every time total production doubles.</w:t>
      </w:r>
    </w:p>
    <w:p w14:paraId="77507D03" w14:textId="77777777" w:rsidR="006745FF" w:rsidRPr="00426538" w:rsidRDefault="006745FF" w:rsidP="00996E91">
      <w:r w:rsidRPr="00426538">
        <w:rPr>
          <w:b/>
        </w:rPr>
        <w:t>Lifetime Capacity</w:t>
      </w:r>
      <w:r w:rsidRPr="00426538">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426538">
        <w:rPr>
          <w:b/>
        </w:rPr>
        <w:t>Replacement Time</w:t>
      </w:r>
      <w:r w:rsidRPr="00426538">
        <w:t xml:space="preserve">. and has a direct impact on the cost to install/acquire technologies/practices over time. </w:t>
      </w:r>
      <w:proofErr w:type="gramStart"/>
      <w:r w:rsidRPr="00426538">
        <w:t>E.g.</w:t>
      </w:r>
      <w:proofErr w:type="gramEnd"/>
      <w:r w:rsidRPr="00426538">
        <w:t xml:space="preserve">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426538" w:rsidRDefault="006745FF" w:rsidP="00996E91">
      <w:r w:rsidRPr="00426538">
        <w:rPr>
          <w:b/>
        </w:rPr>
        <w:t>Lifetime Operating Savings</w:t>
      </w:r>
      <w:r w:rsidRPr="00426538">
        <w:t>–the operating cost in the PDS versus the REF scenarios over the lifetime of the implementation units purchased during the model period regardless of when their useful life ends.</w:t>
      </w:r>
    </w:p>
    <w:p w14:paraId="49E72DD2" w14:textId="77777777" w:rsidR="006745FF" w:rsidRPr="00426538" w:rsidRDefault="006745FF" w:rsidP="00996E91">
      <w:r w:rsidRPr="00426538">
        <w:rPr>
          <w:b/>
        </w:rPr>
        <w:t>Lifetime Cashflow NPV</w:t>
      </w:r>
      <w:r w:rsidRPr="00426538">
        <w:t xml:space="preserve">-the present value (PV) of the net cash flows (PDS versus REF) in each year of the model period (2015-2060). The net cash flows include net operating costs and first costs. There are two results in the model: Lifetime Cashflow NPV for a Single </w:t>
      </w:r>
      <w:r w:rsidRPr="00426538">
        <w:rPr>
          <w:b/>
        </w:rPr>
        <w:t>Implementation Unit</w:t>
      </w:r>
      <w:r w:rsidRPr="00426538">
        <w:t xml:space="preserve">, which refers to the installation of one </w:t>
      </w:r>
      <w:r w:rsidRPr="00426538">
        <w:rPr>
          <w:b/>
        </w:rPr>
        <w:t>Implementation Unit</w:t>
      </w:r>
      <w:r w:rsidRPr="00426538">
        <w:t xml:space="preserve">, and Lifetime Cashflow NPV of All Units, which refers to all </w:t>
      </w:r>
      <w:r w:rsidRPr="00426538">
        <w:rPr>
          <w:b/>
        </w:rPr>
        <w:t>Implementation Units</w:t>
      </w:r>
      <w:r w:rsidRPr="00426538">
        <w:t xml:space="preserve"> installed in a particular scenario. These calculations are also available using profit inputs instead of operating costs.</w:t>
      </w:r>
    </w:p>
    <w:p w14:paraId="44D5A85B" w14:textId="77777777" w:rsidR="006745FF" w:rsidRPr="00426538" w:rsidRDefault="006745FF" w:rsidP="00996E91">
      <w:r w:rsidRPr="00426538">
        <w:rPr>
          <w:b/>
        </w:rPr>
        <w:t>Marginal First Cost</w:t>
      </w:r>
      <w:r w:rsidRPr="00426538">
        <w:t xml:space="preserve"> – the difference between the </w:t>
      </w:r>
      <w:r w:rsidRPr="00426538">
        <w:rPr>
          <w:b/>
        </w:rPr>
        <w:t>First Cost</w:t>
      </w:r>
      <w:r w:rsidRPr="00426538">
        <w:t xml:space="preserve"> of all units (solution and conventional) installed in the </w:t>
      </w:r>
      <w:r w:rsidRPr="00426538">
        <w:rPr>
          <w:b/>
        </w:rPr>
        <w:t>PDS Scenario</w:t>
      </w:r>
      <w:r w:rsidRPr="00426538">
        <w:t xml:space="preserve"> and the </w:t>
      </w:r>
      <w:r w:rsidRPr="00426538">
        <w:rPr>
          <w:b/>
        </w:rPr>
        <w:t>First Cost</w:t>
      </w:r>
      <w:r w:rsidRPr="00426538">
        <w:t xml:space="preserve"> of all units installed in the </w:t>
      </w:r>
      <w:r w:rsidRPr="00426538">
        <w:rPr>
          <w:b/>
        </w:rPr>
        <w:t>REF Scenario</w:t>
      </w:r>
      <w:r w:rsidRPr="00426538">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426538" w:rsidRDefault="006745FF" w:rsidP="00996E91">
      <w:r w:rsidRPr="00426538">
        <w:rPr>
          <w:b/>
        </w:rPr>
        <w:t>Net Annual Functional Units (NAFU)</w:t>
      </w:r>
      <w:r w:rsidRPr="00426538">
        <w:t xml:space="preserve"> – the adoption in the PDS minus the adoption in the REF in each year of analysis. In the model, this represents the additional annual functional demand captured either by the solution in the </w:t>
      </w:r>
      <w:r w:rsidRPr="00426538">
        <w:rPr>
          <w:b/>
        </w:rPr>
        <w:t>PDS Scenario</w:t>
      </w:r>
      <w:r w:rsidRPr="00426538">
        <w:t xml:space="preserve"> or the conventional in the </w:t>
      </w:r>
      <w:r w:rsidRPr="00426538">
        <w:rPr>
          <w:b/>
        </w:rPr>
        <w:t>REF Scenario</w:t>
      </w:r>
      <w:r w:rsidRPr="00426538">
        <w:t>.</w:t>
      </w:r>
    </w:p>
    <w:p w14:paraId="0360F8D5" w14:textId="77777777" w:rsidR="006745FF" w:rsidRPr="00426538" w:rsidRDefault="006745FF" w:rsidP="00996E91">
      <w:r w:rsidRPr="00426538">
        <w:rPr>
          <w:b/>
        </w:rPr>
        <w:t>Net Annual Implementation Units (NAIU)</w:t>
      </w:r>
      <w:r w:rsidRPr="00426538">
        <w:t xml:space="preserve"> – the number of </w:t>
      </w:r>
      <w:r w:rsidRPr="00426538">
        <w:rPr>
          <w:b/>
        </w:rPr>
        <w:t>Implementation Units</w:t>
      </w:r>
      <w:r w:rsidRPr="00426538">
        <w:t xml:space="preserve"> of the solution that are needed in the PDS to supply the </w:t>
      </w:r>
      <w:r w:rsidRPr="00426538">
        <w:rPr>
          <w:b/>
        </w:rPr>
        <w:t>Net Annual Functional Units (NAFU).</w:t>
      </w:r>
      <w:r w:rsidRPr="00426538">
        <w:t xml:space="preserve"> This equals the adoption in the PDS minus the adoption in the REF in each year of analysis divided by the average annual use.</w:t>
      </w:r>
    </w:p>
    <w:p w14:paraId="3A36C3BE" w14:textId="77777777" w:rsidR="006745FF" w:rsidRPr="00426538" w:rsidRDefault="006745FF" w:rsidP="00996E91">
      <w:r w:rsidRPr="00426538">
        <w:rPr>
          <w:b/>
        </w:rPr>
        <w:t>Net Operating Savings</w:t>
      </w:r>
      <w:r w:rsidRPr="00426538">
        <w:t xml:space="preserve"> – The undiscounted difference between the operating cost of all units (solution and conventional) in the </w:t>
      </w:r>
      <w:r w:rsidRPr="00426538">
        <w:rPr>
          <w:b/>
        </w:rPr>
        <w:t>PDS Scenario</w:t>
      </w:r>
      <w:r w:rsidRPr="00426538">
        <w:t xml:space="preserve"> minus that of all units in the </w:t>
      </w:r>
      <w:r w:rsidRPr="00426538">
        <w:rPr>
          <w:b/>
        </w:rPr>
        <w:t>REF Scenario</w:t>
      </w:r>
      <w:r w:rsidRPr="00426538">
        <w:t>.</w:t>
      </w:r>
    </w:p>
    <w:p w14:paraId="62002AFC" w14:textId="769AE42E" w:rsidR="006745FF" w:rsidRPr="00426538" w:rsidRDefault="006745FF" w:rsidP="00996E91">
      <w:r w:rsidRPr="00426538">
        <w:rPr>
          <w:b/>
        </w:rPr>
        <w:lastRenderedPageBreak/>
        <w:t xml:space="preserve">Operating Costs </w:t>
      </w:r>
      <w:r w:rsidRPr="00426538">
        <w:t xml:space="preserve">– the average cost to ensure </w:t>
      </w:r>
      <w:r w:rsidR="00A84924" w:rsidRPr="00426538">
        <w:t xml:space="preserve">the </w:t>
      </w:r>
      <w:r w:rsidRPr="00426538">
        <w:t>operation of an activity (conventional or solution) which is measured in 2014$US/</w:t>
      </w:r>
      <w:r w:rsidRPr="00426538">
        <w:rPr>
          <w:b/>
        </w:rPr>
        <w:t>Functional Unit</w:t>
      </w:r>
      <w:r w:rsidRPr="00426538">
        <w:t xml:space="preserve">.  This is needed to estimate how much it would cost to achieve the adoption projected when compared to the </w:t>
      </w:r>
      <w:r w:rsidRPr="00426538">
        <w:rPr>
          <w:b/>
        </w:rPr>
        <w:t>REF Case</w:t>
      </w:r>
      <w:r w:rsidRPr="00426538">
        <w:t xml:space="preserve">. Note that this excludes </w:t>
      </w:r>
      <w:r w:rsidRPr="00426538">
        <w:rPr>
          <w:b/>
        </w:rPr>
        <w:t>First Costs</w:t>
      </w:r>
      <w:r w:rsidRPr="00426538">
        <w:t xml:space="preserve"> for implementing the solution.</w:t>
      </w:r>
    </w:p>
    <w:p w14:paraId="3B7DF305" w14:textId="77777777" w:rsidR="006745FF" w:rsidRPr="00426538" w:rsidRDefault="006745FF" w:rsidP="00996E91">
      <w:r w:rsidRPr="00426538">
        <w:rPr>
          <w:b/>
        </w:rPr>
        <w:t>Payback Period</w:t>
      </w:r>
      <w:r w:rsidRPr="00426538">
        <w:t xml:space="preserve"> – the number of years required to pay all the </w:t>
      </w:r>
      <w:r w:rsidRPr="00426538">
        <w:rPr>
          <w:b/>
        </w:rPr>
        <w:t>First Costs</w:t>
      </w:r>
      <w:r w:rsidRPr="00426538">
        <w:t xml:space="preserve"> of the solution using </w:t>
      </w:r>
      <w:r w:rsidRPr="00426538">
        <w:rPr>
          <w:b/>
        </w:rPr>
        <w:t>Net Operating Savings</w:t>
      </w:r>
      <w:r w:rsidRPr="00426538">
        <w:t xml:space="preserve">. There are four specific metrics each with one of </w:t>
      </w:r>
      <w:r w:rsidRPr="00426538">
        <w:rPr>
          <w:b/>
        </w:rPr>
        <w:t>Marginal First Costs</w:t>
      </w:r>
      <w:r w:rsidRPr="00426538">
        <w:t xml:space="preserve"> or </w:t>
      </w:r>
      <w:r w:rsidRPr="00426538">
        <w:rPr>
          <w:b/>
        </w:rPr>
        <w:t>First Costs</w:t>
      </w:r>
      <w:r w:rsidRPr="00426538">
        <w:t xml:space="preserve"> of the solution only combined with either discounted or non-discounted values. All four are in the model. Additionally, the four outputs are calculated using the increased profit estimation instead of </w:t>
      </w:r>
      <w:r w:rsidRPr="00426538">
        <w:rPr>
          <w:b/>
        </w:rPr>
        <w:t>Net Operating Savings</w:t>
      </w:r>
      <w:r w:rsidRPr="00426538">
        <w:t>.</w:t>
      </w:r>
    </w:p>
    <w:p w14:paraId="69E0C8C0" w14:textId="7B2FDAF5" w:rsidR="006745FF" w:rsidRPr="00426538" w:rsidRDefault="006745FF" w:rsidP="00996E91">
      <w:r w:rsidRPr="00426538">
        <w:rPr>
          <w:b/>
        </w:rPr>
        <w:t>PDS/ Project Drawdown Scenario</w:t>
      </w:r>
      <w:r w:rsidRPr="00426538">
        <w:t xml:space="preserve"> – this is the high growth scenario for </w:t>
      </w:r>
      <w:r w:rsidR="00A84924" w:rsidRPr="00426538">
        <w:t xml:space="preserve">the </w:t>
      </w:r>
      <w:r w:rsidRPr="00426538">
        <w:t>adoption of the solution</w:t>
      </w:r>
      <w:r w:rsidR="00A84924" w:rsidRPr="00426538">
        <w:t>.</w:t>
      </w:r>
    </w:p>
    <w:p w14:paraId="6F8267F5" w14:textId="77777777" w:rsidR="006745FF" w:rsidRPr="00426538" w:rsidRDefault="006745FF" w:rsidP="00996E91">
      <w:r w:rsidRPr="00426538">
        <w:rPr>
          <w:b/>
        </w:rPr>
        <w:t>PPB/ Parts per Billion</w:t>
      </w:r>
      <w:r w:rsidRPr="00426538">
        <w:t xml:space="preserve"> – a measure of concentration for atmospheric gases. 10 million PPB = 1%.</w:t>
      </w:r>
    </w:p>
    <w:p w14:paraId="78DB05A8" w14:textId="77777777" w:rsidR="006745FF" w:rsidRPr="00426538" w:rsidRDefault="006745FF" w:rsidP="00996E91">
      <w:r w:rsidRPr="00426538">
        <w:rPr>
          <w:b/>
        </w:rPr>
        <w:t>PPM/ Parts per Million</w:t>
      </w:r>
      <w:r w:rsidRPr="00426538">
        <w:t xml:space="preserve"> – a measure of concentration for atmospheric gases. 10 thousand PPM = 1%.</w:t>
      </w:r>
    </w:p>
    <w:p w14:paraId="0574EE5A" w14:textId="75EFD473" w:rsidR="006745FF" w:rsidRPr="00426538" w:rsidRDefault="006745FF" w:rsidP="00996E91">
      <w:r w:rsidRPr="00426538">
        <w:rPr>
          <w:b/>
        </w:rPr>
        <w:t>REF/ Reference Scenario</w:t>
      </w:r>
      <w:r w:rsidRPr="00426538">
        <w:t xml:space="preserve"> – this is the low growth scenario for </w:t>
      </w:r>
      <w:r w:rsidR="00A84924" w:rsidRPr="00426538">
        <w:t xml:space="preserve">the </w:t>
      </w:r>
      <w:r w:rsidRPr="00426538">
        <w:t xml:space="preserve">adoption of the solution against which all </w:t>
      </w:r>
      <w:r w:rsidRPr="00426538">
        <w:rPr>
          <w:b/>
        </w:rPr>
        <w:t>PDS scenarios</w:t>
      </w:r>
      <w:r w:rsidRPr="00426538">
        <w:t xml:space="preserve"> are compared.</w:t>
      </w:r>
    </w:p>
    <w:p w14:paraId="71E8B0F5" w14:textId="77777777" w:rsidR="006745FF" w:rsidRPr="00426538" w:rsidRDefault="006745FF" w:rsidP="00996E91">
      <w:r w:rsidRPr="00426538">
        <w:rPr>
          <w:b/>
        </w:rPr>
        <w:t>Replacement Time</w:t>
      </w:r>
      <w:r w:rsidRPr="00426538">
        <w:t xml:space="preserve">- the length of time in years, from installation/acquisition/setup of the solution through usage until a new installation/acquisition/setup is required to replace the earlier one.  This is calculated as the ratio of </w:t>
      </w:r>
      <w:r w:rsidRPr="00426538">
        <w:rPr>
          <w:b/>
        </w:rPr>
        <w:t>Lifetime Capacity</w:t>
      </w:r>
      <w:r w:rsidRPr="00426538">
        <w:t xml:space="preserve"> and the </w:t>
      </w:r>
      <w:r w:rsidRPr="00426538">
        <w:rPr>
          <w:b/>
        </w:rPr>
        <w:t>Average Annual Use</w:t>
      </w:r>
      <w:r w:rsidRPr="00426538">
        <w:t>.</w:t>
      </w:r>
    </w:p>
    <w:p w14:paraId="013DD235" w14:textId="71FC070D" w:rsidR="00D25FC7" w:rsidRPr="00426538" w:rsidRDefault="001759D2" w:rsidP="00996E91">
      <w:r w:rsidRPr="00426538">
        <w:rPr>
          <w:b/>
        </w:rPr>
        <w:t xml:space="preserve">TAM/ Total Addressable Market </w:t>
      </w:r>
      <w:r w:rsidRPr="00426538">
        <w:t>–</w:t>
      </w:r>
      <w:r w:rsidR="00D25FC7" w:rsidRPr="00426538">
        <w:t xml:space="preserve"> represents the total potential market of functional demand provided by the technologies and practices under investigation, adjusting for estimated economic and population growth. For this solutions sector, it represents </w:t>
      </w:r>
      <w:r w:rsidR="00A84924" w:rsidRPr="00426538">
        <w:t xml:space="preserve">the </w:t>
      </w:r>
      <w:r w:rsidRPr="00426538">
        <w:t>world and regional total addressable markets for electricity generation technologies in which the solutions are considered.</w:t>
      </w:r>
    </w:p>
    <w:p w14:paraId="06D9A50A" w14:textId="0FBA1D20" w:rsidR="006745FF" w:rsidRPr="00426538" w:rsidRDefault="006745FF" w:rsidP="00996E91">
      <w:r w:rsidRPr="00426538">
        <w:rPr>
          <w:b/>
        </w:rPr>
        <w:t>Total Emissions Reduction</w:t>
      </w:r>
      <w:r w:rsidRPr="00426538">
        <w:t xml:space="preserve"> – the sum of </w:t>
      </w:r>
      <w:r w:rsidR="00A84924" w:rsidRPr="00426538">
        <w:t xml:space="preserve">the </w:t>
      </w:r>
      <w:r w:rsidRPr="00426538">
        <w:t xml:space="preserve">grid, fuel, indirect, and other direct emissions reductions over the analysis period. The emissions reduction of each of these is the difference between the emissions that would have resulted in the </w:t>
      </w:r>
      <w:r w:rsidRPr="00426538">
        <w:rPr>
          <w:b/>
        </w:rPr>
        <w:t>REF Scenario</w:t>
      </w:r>
      <w:r w:rsidRPr="00426538">
        <w:t xml:space="preserve"> (from both solution and conventional) and the emissions that would result in the </w:t>
      </w:r>
      <w:r w:rsidRPr="00426538">
        <w:rPr>
          <w:b/>
        </w:rPr>
        <w:t>PDS Scenario</w:t>
      </w:r>
      <w:r w:rsidRPr="00426538">
        <w:t>. These may also be considered as “emissions avoided” as they may have occurred in the REF Scenario, but not in the PDS Scenario.</w:t>
      </w:r>
    </w:p>
    <w:p w14:paraId="512C529B" w14:textId="2DAF5158" w:rsidR="001759D2" w:rsidRPr="00426538" w:rsidRDefault="001759D2" w:rsidP="00996E91">
      <w:pPr>
        <w:rPr>
          <w:rFonts w:cstheme="minorHAnsi"/>
        </w:rPr>
      </w:pPr>
      <w:r w:rsidRPr="00426538">
        <w:rPr>
          <w:rFonts w:cstheme="minorHAnsi"/>
          <w:b/>
        </w:rPr>
        <w:t>Transition solutions</w:t>
      </w:r>
      <w:r w:rsidRPr="00426538">
        <w:rPr>
          <w:rFonts w:cstheme="minorHAnsi"/>
        </w:rPr>
        <w:t xml:space="preserve"> </w:t>
      </w:r>
      <w:r w:rsidR="00A84924" w:rsidRPr="00426538">
        <w:rPr>
          <w:rFonts w:cstheme="minorHAnsi"/>
        </w:rPr>
        <w:t xml:space="preserve">- </w:t>
      </w:r>
      <w:r w:rsidRPr="00426538">
        <w:rPr>
          <w:rFonts w:cstheme="minorHAnsi"/>
        </w:rPr>
        <w:t>are considered till better technologies a</w:t>
      </w:r>
      <w:r w:rsidR="00A84924" w:rsidRPr="00426538">
        <w:rPr>
          <w:rFonts w:cstheme="minorHAnsi"/>
        </w:rPr>
        <w:t>nd less impactful are more cost-</w:t>
      </w:r>
      <w:r w:rsidRPr="00426538">
        <w:rPr>
          <w:rFonts w:cstheme="minorHAnsi"/>
        </w:rPr>
        <w:t xml:space="preserve">effective and mature. </w:t>
      </w:r>
    </w:p>
    <w:p w14:paraId="57B3845F" w14:textId="50903586" w:rsidR="006745FF" w:rsidRPr="00426538" w:rsidRDefault="006745FF" w:rsidP="00EB247F">
      <w:r w:rsidRPr="00426538">
        <w:rPr>
          <w:b/>
        </w:rPr>
        <w:t>TWh/ Terawatt-hour</w:t>
      </w:r>
      <w:r w:rsidRPr="00426538">
        <w:t xml:space="preserve"> – A unit of energy equal to 1 billion kilowatt-hours</w:t>
      </w:r>
      <w:r w:rsidR="0087599B" w:rsidRPr="00426538">
        <w:t>.</w:t>
      </w:r>
    </w:p>
    <w:sectPr w:rsidR="006745FF" w:rsidRPr="0042653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B49CA" w14:textId="77777777" w:rsidR="006C657B" w:rsidRDefault="006C657B" w:rsidP="00D26F59">
      <w:pPr>
        <w:spacing w:after="0"/>
      </w:pPr>
      <w:r>
        <w:separator/>
      </w:r>
    </w:p>
  </w:endnote>
  <w:endnote w:type="continuationSeparator" w:id="0">
    <w:p w14:paraId="2CDF8174" w14:textId="77777777" w:rsidR="006C657B" w:rsidRDefault="006C657B" w:rsidP="00D26F59">
      <w:pPr>
        <w:spacing w:after="0"/>
      </w:pPr>
      <w:r>
        <w:continuationSeparator/>
      </w:r>
    </w:p>
  </w:endnote>
  <w:endnote w:type="continuationNotice" w:id="1">
    <w:p w14:paraId="69E09DF2" w14:textId="77777777" w:rsidR="006C657B" w:rsidRDefault="006C65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605004" w:rsidRDefault="00605004"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605004" w:rsidRDefault="00605004"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605004" w:rsidRDefault="00605004">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605004" w:rsidRDefault="00605004"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1993B" w14:textId="77777777" w:rsidR="006C657B" w:rsidRDefault="006C657B" w:rsidP="00D26F59">
      <w:pPr>
        <w:spacing w:after="0"/>
      </w:pPr>
      <w:r>
        <w:separator/>
      </w:r>
    </w:p>
  </w:footnote>
  <w:footnote w:type="continuationSeparator" w:id="0">
    <w:p w14:paraId="21982E4F" w14:textId="77777777" w:rsidR="006C657B" w:rsidRDefault="006C657B" w:rsidP="00D26F59">
      <w:pPr>
        <w:spacing w:after="0"/>
      </w:pPr>
      <w:r>
        <w:continuationSeparator/>
      </w:r>
    </w:p>
  </w:footnote>
  <w:footnote w:type="continuationNotice" w:id="1">
    <w:p w14:paraId="25FCB83A" w14:textId="77777777" w:rsidR="006C657B" w:rsidRDefault="006C657B">
      <w:pPr>
        <w:spacing w:after="0" w:line="240" w:lineRule="auto"/>
      </w:pPr>
    </w:p>
  </w:footnote>
  <w:footnote w:id="2">
    <w:p w14:paraId="6C8902A7" w14:textId="2BFA732C" w:rsidR="00605004" w:rsidRDefault="00605004"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3">
    <w:p w14:paraId="73480CD1" w14:textId="335335F1" w:rsidR="00605004" w:rsidRPr="001E2CCC" w:rsidRDefault="00605004" w:rsidP="001E2CCC">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Style w:val="FootnoteReference"/>
          <w:rFonts w:cs="Times New Roman"/>
          <w:sz w:val="18"/>
          <w:szCs w:val="18"/>
        </w:rPr>
        <w:footnoteRef/>
      </w:r>
      <w:r w:rsidRPr="002971A6">
        <w:rPr>
          <w:rFonts w:cs="Times New Roman"/>
          <w:sz w:val="18"/>
          <w:szCs w:val="18"/>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4">
    <w:p w14:paraId="418B24EF" w14:textId="0799230B" w:rsidR="00605004" w:rsidRPr="00DA06FE" w:rsidRDefault="00605004"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F6531B"/>
    <w:multiLevelType w:val="hybridMultilevel"/>
    <w:tmpl w:val="11D0C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7F6A80"/>
    <w:multiLevelType w:val="multilevel"/>
    <w:tmpl w:val="D1A0938C"/>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6" w15:restartNumberingAfterBreak="0">
    <w:nsid w:val="186F1C7D"/>
    <w:multiLevelType w:val="hybridMultilevel"/>
    <w:tmpl w:val="9EF83672"/>
    <w:lvl w:ilvl="0" w:tplc="C206D1D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B10216"/>
    <w:multiLevelType w:val="multilevel"/>
    <w:tmpl w:val="D1A0938C"/>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8" w15:restartNumberingAfterBreak="0">
    <w:nsid w:val="210C0C11"/>
    <w:multiLevelType w:val="hybridMultilevel"/>
    <w:tmpl w:val="0F80E93A"/>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C823D79"/>
    <w:multiLevelType w:val="hybridMultilevel"/>
    <w:tmpl w:val="1BDE8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50047717"/>
    <w:multiLevelType w:val="hybridMultilevel"/>
    <w:tmpl w:val="80303A3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EDC67B9A">
      <w:start w:val="3"/>
      <w:numFmt w:val="decimal"/>
      <w:pStyle w:val="Heading1"/>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25B784A"/>
    <w:multiLevelType w:val="multilevel"/>
    <w:tmpl w:val="5AF4CEA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997202"/>
    <w:multiLevelType w:val="hybridMultilevel"/>
    <w:tmpl w:val="FD14915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2"/>
  </w:num>
  <w:num w:numId="3">
    <w:abstractNumId w:val="10"/>
  </w:num>
  <w:num w:numId="4">
    <w:abstractNumId w:val="11"/>
  </w:num>
  <w:num w:numId="5">
    <w:abstractNumId w:val="16"/>
  </w:num>
  <w:num w:numId="6">
    <w:abstractNumId w:val="14"/>
  </w:num>
  <w:num w:numId="7">
    <w:abstractNumId w:val="14"/>
    <w:lvlOverride w:ilvl="0">
      <w:startOverride w:val="1"/>
    </w:lvlOverride>
    <w:lvlOverride w:ilvl="1">
      <w:startOverride w:val="1"/>
    </w:lvlOverride>
  </w:num>
  <w:num w:numId="8">
    <w:abstractNumId w:val="9"/>
  </w:num>
  <w:num w:numId="9">
    <w:abstractNumId w:val="2"/>
  </w:num>
  <w:num w:numId="10">
    <w:abstractNumId w:val="5"/>
  </w:num>
  <w:num w:numId="11">
    <w:abstractNumId w:val="15"/>
  </w:num>
  <w:num w:numId="12">
    <w:abstractNumId w:val="13"/>
  </w:num>
  <w:num w:numId="13">
    <w:abstractNumId w:val="3"/>
  </w:num>
  <w:num w:numId="14">
    <w:abstractNumId w:val="6"/>
  </w:num>
  <w:num w:numId="15">
    <w:abstractNumId w:val="7"/>
  </w:num>
  <w:num w:numId="16">
    <w:abstractNumId w:val="8"/>
  </w:num>
  <w:num w:numId="1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9CC"/>
    <w:rsid w:val="0000143C"/>
    <w:rsid w:val="0000693D"/>
    <w:rsid w:val="000070F6"/>
    <w:rsid w:val="00010EA5"/>
    <w:rsid w:val="00013338"/>
    <w:rsid w:val="00014CE5"/>
    <w:rsid w:val="000178CE"/>
    <w:rsid w:val="00024F11"/>
    <w:rsid w:val="00027B88"/>
    <w:rsid w:val="000305E1"/>
    <w:rsid w:val="000307C8"/>
    <w:rsid w:val="000330C6"/>
    <w:rsid w:val="00035FF4"/>
    <w:rsid w:val="00037470"/>
    <w:rsid w:val="0004495D"/>
    <w:rsid w:val="0004536A"/>
    <w:rsid w:val="00047198"/>
    <w:rsid w:val="0005005E"/>
    <w:rsid w:val="000500E3"/>
    <w:rsid w:val="00053CCB"/>
    <w:rsid w:val="00054158"/>
    <w:rsid w:val="000563A0"/>
    <w:rsid w:val="00056ED1"/>
    <w:rsid w:val="00057050"/>
    <w:rsid w:val="00060BF2"/>
    <w:rsid w:val="000654B5"/>
    <w:rsid w:val="00065C32"/>
    <w:rsid w:val="00067F7F"/>
    <w:rsid w:val="00073852"/>
    <w:rsid w:val="00075F31"/>
    <w:rsid w:val="0008019D"/>
    <w:rsid w:val="000828F9"/>
    <w:rsid w:val="000829DC"/>
    <w:rsid w:val="000856B7"/>
    <w:rsid w:val="000875B5"/>
    <w:rsid w:val="0008760D"/>
    <w:rsid w:val="00090620"/>
    <w:rsid w:val="00090D3E"/>
    <w:rsid w:val="0009232E"/>
    <w:rsid w:val="0009243A"/>
    <w:rsid w:val="0009271D"/>
    <w:rsid w:val="00093DD1"/>
    <w:rsid w:val="0009541F"/>
    <w:rsid w:val="00095D76"/>
    <w:rsid w:val="00097A24"/>
    <w:rsid w:val="000A3131"/>
    <w:rsid w:val="000A6F40"/>
    <w:rsid w:val="000B1609"/>
    <w:rsid w:val="000B1918"/>
    <w:rsid w:val="000B2022"/>
    <w:rsid w:val="000B24C7"/>
    <w:rsid w:val="000B3EE3"/>
    <w:rsid w:val="000C3205"/>
    <w:rsid w:val="000C3F49"/>
    <w:rsid w:val="000C7A55"/>
    <w:rsid w:val="000D1226"/>
    <w:rsid w:val="000D30DE"/>
    <w:rsid w:val="000D3855"/>
    <w:rsid w:val="000D5726"/>
    <w:rsid w:val="000D7BC5"/>
    <w:rsid w:val="000E13DC"/>
    <w:rsid w:val="000E1F7F"/>
    <w:rsid w:val="000E568F"/>
    <w:rsid w:val="000E594F"/>
    <w:rsid w:val="000E6F81"/>
    <w:rsid w:val="000F131E"/>
    <w:rsid w:val="000F24D4"/>
    <w:rsid w:val="000F4ADE"/>
    <w:rsid w:val="00100371"/>
    <w:rsid w:val="00100EAE"/>
    <w:rsid w:val="00101408"/>
    <w:rsid w:val="001073C8"/>
    <w:rsid w:val="00107812"/>
    <w:rsid w:val="00110315"/>
    <w:rsid w:val="001104FB"/>
    <w:rsid w:val="00112479"/>
    <w:rsid w:val="00123A28"/>
    <w:rsid w:val="00124262"/>
    <w:rsid w:val="00124C49"/>
    <w:rsid w:val="00125B80"/>
    <w:rsid w:val="0013065D"/>
    <w:rsid w:val="001322CD"/>
    <w:rsid w:val="00134210"/>
    <w:rsid w:val="00136093"/>
    <w:rsid w:val="00140F1E"/>
    <w:rsid w:val="00142A42"/>
    <w:rsid w:val="0014589B"/>
    <w:rsid w:val="00152585"/>
    <w:rsid w:val="00152E5D"/>
    <w:rsid w:val="001534F5"/>
    <w:rsid w:val="0015617F"/>
    <w:rsid w:val="0016294F"/>
    <w:rsid w:val="00163E7D"/>
    <w:rsid w:val="00164BE7"/>
    <w:rsid w:val="0017243F"/>
    <w:rsid w:val="001759D2"/>
    <w:rsid w:val="001767E2"/>
    <w:rsid w:val="00176B3E"/>
    <w:rsid w:val="001A1865"/>
    <w:rsid w:val="001A1AB8"/>
    <w:rsid w:val="001A6EB0"/>
    <w:rsid w:val="001B1300"/>
    <w:rsid w:val="001B3003"/>
    <w:rsid w:val="001B58F5"/>
    <w:rsid w:val="001B6342"/>
    <w:rsid w:val="001B6745"/>
    <w:rsid w:val="001C2907"/>
    <w:rsid w:val="001C2B1E"/>
    <w:rsid w:val="001C2B6F"/>
    <w:rsid w:val="001C3DC0"/>
    <w:rsid w:val="001C49CB"/>
    <w:rsid w:val="001C4F00"/>
    <w:rsid w:val="001C5872"/>
    <w:rsid w:val="001D17E8"/>
    <w:rsid w:val="001E0029"/>
    <w:rsid w:val="001E0FF2"/>
    <w:rsid w:val="001E2CCC"/>
    <w:rsid w:val="001E48D5"/>
    <w:rsid w:val="001E6420"/>
    <w:rsid w:val="001F202F"/>
    <w:rsid w:val="001F2EFC"/>
    <w:rsid w:val="001F6EC8"/>
    <w:rsid w:val="001F6FB0"/>
    <w:rsid w:val="00202788"/>
    <w:rsid w:val="0020337C"/>
    <w:rsid w:val="00204BFC"/>
    <w:rsid w:val="00204E0F"/>
    <w:rsid w:val="002054FC"/>
    <w:rsid w:val="00205872"/>
    <w:rsid w:val="00206F37"/>
    <w:rsid w:val="00207A78"/>
    <w:rsid w:val="0021082B"/>
    <w:rsid w:val="00215656"/>
    <w:rsid w:val="00215C67"/>
    <w:rsid w:val="00215F04"/>
    <w:rsid w:val="00216B08"/>
    <w:rsid w:val="00217490"/>
    <w:rsid w:val="00221954"/>
    <w:rsid w:val="002226ED"/>
    <w:rsid w:val="00222F4D"/>
    <w:rsid w:val="00224BDF"/>
    <w:rsid w:val="0023178B"/>
    <w:rsid w:val="00231FAD"/>
    <w:rsid w:val="00232AAA"/>
    <w:rsid w:val="00233C0E"/>
    <w:rsid w:val="002348A7"/>
    <w:rsid w:val="00237AD1"/>
    <w:rsid w:val="002415D6"/>
    <w:rsid w:val="00241ED7"/>
    <w:rsid w:val="00242668"/>
    <w:rsid w:val="002476A8"/>
    <w:rsid w:val="00247D42"/>
    <w:rsid w:val="00253C05"/>
    <w:rsid w:val="00254FB6"/>
    <w:rsid w:val="00255D19"/>
    <w:rsid w:val="00260326"/>
    <w:rsid w:val="002603E9"/>
    <w:rsid w:val="0026327C"/>
    <w:rsid w:val="00264D1A"/>
    <w:rsid w:val="00265D0B"/>
    <w:rsid w:val="0026614A"/>
    <w:rsid w:val="00266635"/>
    <w:rsid w:val="00267B3D"/>
    <w:rsid w:val="00270442"/>
    <w:rsid w:val="00272912"/>
    <w:rsid w:val="0027419A"/>
    <w:rsid w:val="00274B56"/>
    <w:rsid w:val="0027547A"/>
    <w:rsid w:val="002768AA"/>
    <w:rsid w:val="00276E19"/>
    <w:rsid w:val="00285876"/>
    <w:rsid w:val="002875C6"/>
    <w:rsid w:val="00290D71"/>
    <w:rsid w:val="00291D3C"/>
    <w:rsid w:val="00293391"/>
    <w:rsid w:val="002956E8"/>
    <w:rsid w:val="002A3134"/>
    <w:rsid w:val="002A45D2"/>
    <w:rsid w:val="002A4E84"/>
    <w:rsid w:val="002A62C7"/>
    <w:rsid w:val="002A795D"/>
    <w:rsid w:val="002B1AFB"/>
    <w:rsid w:val="002B4E23"/>
    <w:rsid w:val="002B791A"/>
    <w:rsid w:val="002C0063"/>
    <w:rsid w:val="002C0282"/>
    <w:rsid w:val="002C62B6"/>
    <w:rsid w:val="002C7FAC"/>
    <w:rsid w:val="002D402C"/>
    <w:rsid w:val="002D4B9E"/>
    <w:rsid w:val="002D569B"/>
    <w:rsid w:val="002D5C14"/>
    <w:rsid w:val="002D6588"/>
    <w:rsid w:val="002E3A50"/>
    <w:rsid w:val="002E49AA"/>
    <w:rsid w:val="002E5A27"/>
    <w:rsid w:val="002E5A3E"/>
    <w:rsid w:val="002E69FF"/>
    <w:rsid w:val="002F0BD8"/>
    <w:rsid w:val="002F3E75"/>
    <w:rsid w:val="0030099E"/>
    <w:rsid w:val="00300CEE"/>
    <w:rsid w:val="0030218A"/>
    <w:rsid w:val="00303670"/>
    <w:rsid w:val="003069EE"/>
    <w:rsid w:val="003114F8"/>
    <w:rsid w:val="00314268"/>
    <w:rsid w:val="00316731"/>
    <w:rsid w:val="00322355"/>
    <w:rsid w:val="00324A5E"/>
    <w:rsid w:val="00325AF7"/>
    <w:rsid w:val="00325DC0"/>
    <w:rsid w:val="003260E9"/>
    <w:rsid w:val="00327B08"/>
    <w:rsid w:val="003309A3"/>
    <w:rsid w:val="00333492"/>
    <w:rsid w:val="00333748"/>
    <w:rsid w:val="0034151A"/>
    <w:rsid w:val="00344262"/>
    <w:rsid w:val="0034746E"/>
    <w:rsid w:val="00356CDC"/>
    <w:rsid w:val="003612A7"/>
    <w:rsid w:val="00362F21"/>
    <w:rsid w:val="00367667"/>
    <w:rsid w:val="0037089C"/>
    <w:rsid w:val="003727F8"/>
    <w:rsid w:val="00374564"/>
    <w:rsid w:val="0038334F"/>
    <w:rsid w:val="00385015"/>
    <w:rsid w:val="00390F80"/>
    <w:rsid w:val="003922A1"/>
    <w:rsid w:val="0039421C"/>
    <w:rsid w:val="00395868"/>
    <w:rsid w:val="00396031"/>
    <w:rsid w:val="003A2697"/>
    <w:rsid w:val="003A2A85"/>
    <w:rsid w:val="003A4CBC"/>
    <w:rsid w:val="003A54D5"/>
    <w:rsid w:val="003A7315"/>
    <w:rsid w:val="003A7929"/>
    <w:rsid w:val="003A7FE2"/>
    <w:rsid w:val="003B2BDF"/>
    <w:rsid w:val="003B4C27"/>
    <w:rsid w:val="003C025A"/>
    <w:rsid w:val="003C04AF"/>
    <w:rsid w:val="003C0A6B"/>
    <w:rsid w:val="003C1D5D"/>
    <w:rsid w:val="003C3271"/>
    <w:rsid w:val="003C69B0"/>
    <w:rsid w:val="003C6F59"/>
    <w:rsid w:val="003C7EB2"/>
    <w:rsid w:val="003D0C54"/>
    <w:rsid w:val="003D6EF8"/>
    <w:rsid w:val="003E0AE3"/>
    <w:rsid w:val="003E1C3B"/>
    <w:rsid w:val="003E39A8"/>
    <w:rsid w:val="003F29DB"/>
    <w:rsid w:val="003F4C47"/>
    <w:rsid w:val="003F6703"/>
    <w:rsid w:val="004057C8"/>
    <w:rsid w:val="004070CE"/>
    <w:rsid w:val="00412483"/>
    <w:rsid w:val="00412D36"/>
    <w:rsid w:val="00416A4B"/>
    <w:rsid w:val="004204D4"/>
    <w:rsid w:val="00421821"/>
    <w:rsid w:val="00422F84"/>
    <w:rsid w:val="00426060"/>
    <w:rsid w:val="00426538"/>
    <w:rsid w:val="004304F4"/>
    <w:rsid w:val="00433358"/>
    <w:rsid w:val="004341C7"/>
    <w:rsid w:val="00434F61"/>
    <w:rsid w:val="0044137C"/>
    <w:rsid w:val="00441AAC"/>
    <w:rsid w:val="00441D85"/>
    <w:rsid w:val="00442F4B"/>
    <w:rsid w:val="00443FE8"/>
    <w:rsid w:val="004506B0"/>
    <w:rsid w:val="0045676A"/>
    <w:rsid w:val="004575C6"/>
    <w:rsid w:val="00461407"/>
    <w:rsid w:val="0046599C"/>
    <w:rsid w:val="0047143B"/>
    <w:rsid w:val="00471CB8"/>
    <w:rsid w:val="00481F8C"/>
    <w:rsid w:val="00483FFA"/>
    <w:rsid w:val="004858E0"/>
    <w:rsid w:val="00486C75"/>
    <w:rsid w:val="00487017"/>
    <w:rsid w:val="00487CC0"/>
    <w:rsid w:val="00490475"/>
    <w:rsid w:val="00490843"/>
    <w:rsid w:val="00490F36"/>
    <w:rsid w:val="00492F5E"/>
    <w:rsid w:val="00494CF1"/>
    <w:rsid w:val="00496526"/>
    <w:rsid w:val="004A3431"/>
    <w:rsid w:val="004A35AE"/>
    <w:rsid w:val="004A4DFA"/>
    <w:rsid w:val="004A6074"/>
    <w:rsid w:val="004A6EB6"/>
    <w:rsid w:val="004A73FA"/>
    <w:rsid w:val="004A7C5F"/>
    <w:rsid w:val="004B10DF"/>
    <w:rsid w:val="004B1A0B"/>
    <w:rsid w:val="004B1F30"/>
    <w:rsid w:val="004B45D0"/>
    <w:rsid w:val="004B4859"/>
    <w:rsid w:val="004B4939"/>
    <w:rsid w:val="004B4FA1"/>
    <w:rsid w:val="004B75B7"/>
    <w:rsid w:val="004C04C5"/>
    <w:rsid w:val="004C1461"/>
    <w:rsid w:val="004C48A0"/>
    <w:rsid w:val="004D097F"/>
    <w:rsid w:val="004D345F"/>
    <w:rsid w:val="004D4992"/>
    <w:rsid w:val="004D5174"/>
    <w:rsid w:val="004D5520"/>
    <w:rsid w:val="004D5E2D"/>
    <w:rsid w:val="004E1F50"/>
    <w:rsid w:val="004E3024"/>
    <w:rsid w:val="004E3757"/>
    <w:rsid w:val="004E3FEB"/>
    <w:rsid w:val="004E4047"/>
    <w:rsid w:val="004E4194"/>
    <w:rsid w:val="004E6B53"/>
    <w:rsid w:val="004E70B9"/>
    <w:rsid w:val="004F0F9D"/>
    <w:rsid w:val="004F1696"/>
    <w:rsid w:val="004F2A80"/>
    <w:rsid w:val="004F5425"/>
    <w:rsid w:val="00501369"/>
    <w:rsid w:val="00503F11"/>
    <w:rsid w:val="00514AAA"/>
    <w:rsid w:val="0052454E"/>
    <w:rsid w:val="005251A9"/>
    <w:rsid w:val="00530079"/>
    <w:rsid w:val="00530C3C"/>
    <w:rsid w:val="00531B73"/>
    <w:rsid w:val="0053240D"/>
    <w:rsid w:val="00532976"/>
    <w:rsid w:val="005341AC"/>
    <w:rsid w:val="00535AC0"/>
    <w:rsid w:val="00540434"/>
    <w:rsid w:val="00540530"/>
    <w:rsid w:val="005416AB"/>
    <w:rsid w:val="00541D39"/>
    <w:rsid w:val="00543CC9"/>
    <w:rsid w:val="005460F1"/>
    <w:rsid w:val="00553CB7"/>
    <w:rsid w:val="0055600F"/>
    <w:rsid w:val="00557A3B"/>
    <w:rsid w:val="00561650"/>
    <w:rsid w:val="00561F35"/>
    <w:rsid w:val="00564C96"/>
    <w:rsid w:val="00566353"/>
    <w:rsid w:val="00570C51"/>
    <w:rsid w:val="00571512"/>
    <w:rsid w:val="00571C64"/>
    <w:rsid w:val="00573CBC"/>
    <w:rsid w:val="00574657"/>
    <w:rsid w:val="0057522D"/>
    <w:rsid w:val="00582151"/>
    <w:rsid w:val="005823D5"/>
    <w:rsid w:val="00584CBD"/>
    <w:rsid w:val="00584ECC"/>
    <w:rsid w:val="0058579C"/>
    <w:rsid w:val="00586AA5"/>
    <w:rsid w:val="00590EC7"/>
    <w:rsid w:val="00592C39"/>
    <w:rsid w:val="00592D80"/>
    <w:rsid w:val="005978A5"/>
    <w:rsid w:val="005A40A2"/>
    <w:rsid w:val="005A4855"/>
    <w:rsid w:val="005A6986"/>
    <w:rsid w:val="005B7A11"/>
    <w:rsid w:val="005C1F55"/>
    <w:rsid w:val="005C6EC2"/>
    <w:rsid w:val="005C77F5"/>
    <w:rsid w:val="005D026A"/>
    <w:rsid w:val="005D2BAC"/>
    <w:rsid w:val="005D2C9C"/>
    <w:rsid w:val="005D49A8"/>
    <w:rsid w:val="005D5A09"/>
    <w:rsid w:val="005E122C"/>
    <w:rsid w:val="005E12C0"/>
    <w:rsid w:val="005E40E9"/>
    <w:rsid w:val="005E4912"/>
    <w:rsid w:val="005F1E2F"/>
    <w:rsid w:val="005F38E3"/>
    <w:rsid w:val="005F391F"/>
    <w:rsid w:val="005F6F5D"/>
    <w:rsid w:val="005F79A8"/>
    <w:rsid w:val="005F7AF4"/>
    <w:rsid w:val="00601777"/>
    <w:rsid w:val="0060194D"/>
    <w:rsid w:val="00602DF7"/>
    <w:rsid w:val="006035E9"/>
    <w:rsid w:val="00603E1E"/>
    <w:rsid w:val="00605004"/>
    <w:rsid w:val="0060672D"/>
    <w:rsid w:val="00607146"/>
    <w:rsid w:val="00613011"/>
    <w:rsid w:val="00613608"/>
    <w:rsid w:val="00613B7C"/>
    <w:rsid w:val="00624082"/>
    <w:rsid w:val="00626C1F"/>
    <w:rsid w:val="00627537"/>
    <w:rsid w:val="00630CD1"/>
    <w:rsid w:val="00631908"/>
    <w:rsid w:val="00631D39"/>
    <w:rsid w:val="00633DAA"/>
    <w:rsid w:val="00635618"/>
    <w:rsid w:val="00636669"/>
    <w:rsid w:val="00637C4B"/>
    <w:rsid w:val="00640665"/>
    <w:rsid w:val="00643A5B"/>
    <w:rsid w:val="006476D5"/>
    <w:rsid w:val="0065285E"/>
    <w:rsid w:val="00652B00"/>
    <w:rsid w:val="00652D9D"/>
    <w:rsid w:val="00653F88"/>
    <w:rsid w:val="00654D87"/>
    <w:rsid w:val="0065579A"/>
    <w:rsid w:val="00664333"/>
    <w:rsid w:val="00666AAB"/>
    <w:rsid w:val="0066753A"/>
    <w:rsid w:val="0066787A"/>
    <w:rsid w:val="006745FF"/>
    <w:rsid w:val="00683100"/>
    <w:rsid w:val="0068446D"/>
    <w:rsid w:val="0069370D"/>
    <w:rsid w:val="006944BA"/>
    <w:rsid w:val="00694F63"/>
    <w:rsid w:val="00695682"/>
    <w:rsid w:val="00695E13"/>
    <w:rsid w:val="00696A8C"/>
    <w:rsid w:val="006A0F43"/>
    <w:rsid w:val="006A106E"/>
    <w:rsid w:val="006A4A08"/>
    <w:rsid w:val="006A7503"/>
    <w:rsid w:val="006B267A"/>
    <w:rsid w:val="006B78ED"/>
    <w:rsid w:val="006C1E62"/>
    <w:rsid w:val="006C273F"/>
    <w:rsid w:val="006C54EB"/>
    <w:rsid w:val="006C657B"/>
    <w:rsid w:val="006D2C63"/>
    <w:rsid w:val="006D3B96"/>
    <w:rsid w:val="006D6012"/>
    <w:rsid w:val="006D6758"/>
    <w:rsid w:val="006D6DEA"/>
    <w:rsid w:val="006E1962"/>
    <w:rsid w:val="006E1E80"/>
    <w:rsid w:val="006E21B1"/>
    <w:rsid w:val="006E32FC"/>
    <w:rsid w:val="006E60DE"/>
    <w:rsid w:val="006E6C65"/>
    <w:rsid w:val="006F1447"/>
    <w:rsid w:val="006F2600"/>
    <w:rsid w:val="006F3F4D"/>
    <w:rsid w:val="006F505C"/>
    <w:rsid w:val="006F6334"/>
    <w:rsid w:val="006F79FA"/>
    <w:rsid w:val="007028BF"/>
    <w:rsid w:val="00707913"/>
    <w:rsid w:val="007102BE"/>
    <w:rsid w:val="0071129A"/>
    <w:rsid w:val="00717861"/>
    <w:rsid w:val="00720F3A"/>
    <w:rsid w:val="00721C7F"/>
    <w:rsid w:val="0072333E"/>
    <w:rsid w:val="00723D59"/>
    <w:rsid w:val="00724051"/>
    <w:rsid w:val="0072606A"/>
    <w:rsid w:val="00727903"/>
    <w:rsid w:val="00733AE6"/>
    <w:rsid w:val="00736ACE"/>
    <w:rsid w:val="007374DF"/>
    <w:rsid w:val="00740504"/>
    <w:rsid w:val="00744694"/>
    <w:rsid w:val="007470A7"/>
    <w:rsid w:val="00747F54"/>
    <w:rsid w:val="007500D3"/>
    <w:rsid w:val="00753F11"/>
    <w:rsid w:val="007546AE"/>
    <w:rsid w:val="007546C9"/>
    <w:rsid w:val="007576C6"/>
    <w:rsid w:val="00761959"/>
    <w:rsid w:val="00761DA8"/>
    <w:rsid w:val="00762877"/>
    <w:rsid w:val="00763931"/>
    <w:rsid w:val="00763F1D"/>
    <w:rsid w:val="00764000"/>
    <w:rsid w:val="00767F96"/>
    <w:rsid w:val="007779E9"/>
    <w:rsid w:val="00781EDD"/>
    <w:rsid w:val="007864AB"/>
    <w:rsid w:val="00791571"/>
    <w:rsid w:val="0079350D"/>
    <w:rsid w:val="00794375"/>
    <w:rsid w:val="00794BA5"/>
    <w:rsid w:val="007A2AE1"/>
    <w:rsid w:val="007A58F9"/>
    <w:rsid w:val="007A661C"/>
    <w:rsid w:val="007B33E7"/>
    <w:rsid w:val="007B6B37"/>
    <w:rsid w:val="007C1586"/>
    <w:rsid w:val="007C1E31"/>
    <w:rsid w:val="007C28E3"/>
    <w:rsid w:val="007C436D"/>
    <w:rsid w:val="007C62D5"/>
    <w:rsid w:val="007C645A"/>
    <w:rsid w:val="007C6CD4"/>
    <w:rsid w:val="007C75F8"/>
    <w:rsid w:val="007D0429"/>
    <w:rsid w:val="007D0471"/>
    <w:rsid w:val="007D1608"/>
    <w:rsid w:val="007D2C50"/>
    <w:rsid w:val="007D2C6A"/>
    <w:rsid w:val="007D4C43"/>
    <w:rsid w:val="007D6308"/>
    <w:rsid w:val="007D6BC9"/>
    <w:rsid w:val="007E19E1"/>
    <w:rsid w:val="007E36A2"/>
    <w:rsid w:val="007E5E3C"/>
    <w:rsid w:val="007E63C7"/>
    <w:rsid w:val="007E73E2"/>
    <w:rsid w:val="007F01D1"/>
    <w:rsid w:val="007F1A54"/>
    <w:rsid w:val="007F218C"/>
    <w:rsid w:val="008006D0"/>
    <w:rsid w:val="00801004"/>
    <w:rsid w:val="00802BDA"/>
    <w:rsid w:val="00805D9A"/>
    <w:rsid w:val="00807D37"/>
    <w:rsid w:val="00810BF9"/>
    <w:rsid w:val="008113FA"/>
    <w:rsid w:val="0081340C"/>
    <w:rsid w:val="0081443E"/>
    <w:rsid w:val="00814EF4"/>
    <w:rsid w:val="008203FB"/>
    <w:rsid w:val="008209C2"/>
    <w:rsid w:val="008214A6"/>
    <w:rsid w:val="00826C41"/>
    <w:rsid w:val="008274C2"/>
    <w:rsid w:val="00830299"/>
    <w:rsid w:val="008332CA"/>
    <w:rsid w:val="008332EC"/>
    <w:rsid w:val="0083647A"/>
    <w:rsid w:val="008368CA"/>
    <w:rsid w:val="00837784"/>
    <w:rsid w:val="00842B09"/>
    <w:rsid w:val="00843F48"/>
    <w:rsid w:val="0084641A"/>
    <w:rsid w:val="00847D79"/>
    <w:rsid w:val="0085286D"/>
    <w:rsid w:val="008627CC"/>
    <w:rsid w:val="008656C9"/>
    <w:rsid w:val="00870D8C"/>
    <w:rsid w:val="00871B19"/>
    <w:rsid w:val="008728A0"/>
    <w:rsid w:val="00873B7F"/>
    <w:rsid w:val="0087599B"/>
    <w:rsid w:val="00876ADB"/>
    <w:rsid w:val="008806DE"/>
    <w:rsid w:val="00890483"/>
    <w:rsid w:val="008A76EC"/>
    <w:rsid w:val="008C574E"/>
    <w:rsid w:val="008D1491"/>
    <w:rsid w:val="008D376D"/>
    <w:rsid w:val="008D6D1A"/>
    <w:rsid w:val="008E6B1D"/>
    <w:rsid w:val="008E6FEF"/>
    <w:rsid w:val="008F2ACC"/>
    <w:rsid w:val="008F30D9"/>
    <w:rsid w:val="00904A25"/>
    <w:rsid w:val="00905FBB"/>
    <w:rsid w:val="00907977"/>
    <w:rsid w:val="00907B1B"/>
    <w:rsid w:val="00910DE0"/>
    <w:rsid w:val="00912CC8"/>
    <w:rsid w:val="00912F72"/>
    <w:rsid w:val="0091496E"/>
    <w:rsid w:val="0092159D"/>
    <w:rsid w:val="00923F5D"/>
    <w:rsid w:val="00927941"/>
    <w:rsid w:val="0093067B"/>
    <w:rsid w:val="00930CA0"/>
    <w:rsid w:val="00930DE7"/>
    <w:rsid w:val="009310ED"/>
    <w:rsid w:val="009323F1"/>
    <w:rsid w:val="00933FD7"/>
    <w:rsid w:val="00935D88"/>
    <w:rsid w:val="00936B09"/>
    <w:rsid w:val="00937CEB"/>
    <w:rsid w:val="0094069E"/>
    <w:rsid w:val="00941CE1"/>
    <w:rsid w:val="0094349E"/>
    <w:rsid w:val="0094398E"/>
    <w:rsid w:val="00943B23"/>
    <w:rsid w:val="009470AC"/>
    <w:rsid w:val="00951B63"/>
    <w:rsid w:val="009528A6"/>
    <w:rsid w:val="0095297A"/>
    <w:rsid w:val="00954872"/>
    <w:rsid w:val="00954CF1"/>
    <w:rsid w:val="0095787D"/>
    <w:rsid w:val="0096211B"/>
    <w:rsid w:val="00962201"/>
    <w:rsid w:val="00963552"/>
    <w:rsid w:val="00966563"/>
    <w:rsid w:val="00967E71"/>
    <w:rsid w:val="00971BA5"/>
    <w:rsid w:val="00971F1D"/>
    <w:rsid w:val="00972080"/>
    <w:rsid w:val="0097419C"/>
    <w:rsid w:val="00975091"/>
    <w:rsid w:val="009777E1"/>
    <w:rsid w:val="00977F6D"/>
    <w:rsid w:val="00981A95"/>
    <w:rsid w:val="00982379"/>
    <w:rsid w:val="00983E39"/>
    <w:rsid w:val="00984BF7"/>
    <w:rsid w:val="0098523B"/>
    <w:rsid w:val="0098783E"/>
    <w:rsid w:val="00992B8D"/>
    <w:rsid w:val="00996E91"/>
    <w:rsid w:val="00997BE8"/>
    <w:rsid w:val="009A201F"/>
    <w:rsid w:val="009A22B6"/>
    <w:rsid w:val="009A43C2"/>
    <w:rsid w:val="009A4537"/>
    <w:rsid w:val="009A4D96"/>
    <w:rsid w:val="009B4DAF"/>
    <w:rsid w:val="009B54EE"/>
    <w:rsid w:val="009B7C4C"/>
    <w:rsid w:val="009C01F6"/>
    <w:rsid w:val="009C0F77"/>
    <w:rsid w:val="009C30D4"/>
    <w:rsid w:val="009C57FB"/>
    <w:rsid w:val="009D0CBE"/>
    <w:rsid w:val="009D118F"/>
    <w:rsid w:val="009D3B78"/>
    <w:rsid w:val="009D79F8"/>
    <w:rsid w:val="009E59B8"/>
    <w:rsid w:val="009E6074"/>
    <w:rsid w:val="009E6E89"/>
    <w:rsid w:val="009E79B6"/>
    <w:rsid w:val="009F306A"/>
    <w:rsid w:val="009F3A10"/>
    <w:rsid w:val="009F413A"/>
    <w:rsid w:val="009F4361"/>
    <w:rsid w:val="009F4DF2"/>
    <w:rsid w:val="009F5599"/>
    <w:rsid w:val="00A02122"/>
    <w:rsid w:val="00A0321D"/>
    <w:rsid w:val="00A0399A"/>
    <w:rsid w:val="00A04734"/>
    <w:rsid w:val="00A05A67"/>
    <w:rsid w:val="00A07B5E"/>
    <w:rsid w:val="00A13BD3"/>
    <w:rsid w:val="00A15761"/>
    <w:rsid w:val="00A16E96"/>
    <w:rsid w:val="00A2204D"/>
    <w:rsid w:val="00A30010"/>
    <w:rsid w:val="00A32BD2"/>
    <w:rsid w:val="00A34C76"/>
    <w:rsid w:val="00A35BB5"/>
    <w:rsid w:val="00A366F6"/>
    <w:rsid w:val="00A37C04"/>
    <w:rsid w:val="00A40604"/>
    <w:rsid w:val="00A410EC"/>
    <w:rsid w:val="00A430EB"/>
    <w:rsid w:val="00A44819"/>
    <w:rsid w:val="00A46825"/>
    <w:rsid w:val="00A47DBA"/>
    <w:rsid w:val="00A52E22"/>
    <w:rsid w:val="00A53CDF"/>
    <w:rsid w:val="00A55C0B"/>
    <w:rsid w:val="00A5758D"/>
    <w:rsid w:val="00A63C99"/>
    <w:rsid w:val="00A65656"/>
    <w:rsid w:val="00A67518"/>
    <w:rsid w:val="00A7030F"/>
    <w:rsid w:val="00A70D18"/>
    <w:rsid w:val="00A7525B"/>
    <w:rsid w:val="00A7698C"/>
    <w:rsid w:val="00A817C3"/>
    <w:rsid w:val="00A84924"/>
    <w:rsid w:val="00A8560C"/>
    <w:rsid w:val="00A87030"/>
    <w:rsid w:val="00A87D0F"/>
    <w:rsid w:val="00A90F3E"/>
    <w:rsid w:val="00A95567"/>
    <w:rsid w:val="00A957B7"/>
    <w:rsid w:val="00A96FC1"/>
    <w:rsid w:val="00AA228F"/>
    <w:rsid w:val="00AA7768"/>
    <w:rsid w:val="00AB01A1"/>
    <w:rsid w:val="00AB6570"/>
    <w:rsid w:val="00AB71E0"/>
    <w:rsid w:val="00AB7A0B"/>
    <w:rsid w:val="00AC07CF"/>
    <w:rsid w:val="00AC2A07"/>
    <w:rsid w:val="00AC428F"/>
    <w:rsid w:val="00AC493E"/>
    <w:rsid w:val="00AC5D7C"/>
    <w:rsid w:val="00AD353A"/>
    <w:rsid w:val="00AD3ABE"/>
    <w:rsid w:val="00AD5A19"/>
    <w:rsid w:val="00AE075F"/>
    <w:rsid w:val="00AE1C1F"/>
    <w:rsid w:val="00AE3F8B"/>
    <w:rsid w:val="00AE749D"/>
    <w:rsid w:val="00AE7A45"/>
    <w:rsid w:val="00AE7A86"/>
    <w:rsid w:val="00AF0AA6"/>
    <w:rsid w:val="00AF1049"/>
    <w:rsid w:val="00AF706D"/>
    <w:rsid w:val="00AF78D3"/>
    <w:rsid w:val="00AF7DA5"/>
    <w:rsid w:val="00B05F53"/>
    <w:rsid w:val="00B0692D"/>
    <w:rsid w:val="00B06E9D"/>
    <w:rsid w:val="00B11742"/>
    <w:rsid w:val="00B1194A"/>
    <w:rsid w:val="00B144E5"/>
    <w:rsid w:val="00B20FA0"/>
    <w:rsid w:val="00B235EE"/>
    <w:rsid w:val="00B24F59"/>
    <w:rsid w:val="00B261E0"/>
    <w:rsid w:val="00B36063"/>
    <w:rsid w:val="00B36517"/>
    <w:rsid w:val="00B404A4"/>
    <w:rsid w:val="00B40751"/>
    <w:rsid w:val="00B40CB5"/>
    <w:rsid w:val="00B4161A"/>
    <w:rsid w:val="00B43EF7"/>
    <w:rsid w:val="00B446A5"/>
    <w:rsid w:val="00B44A15"/>
    <w:rsid w:val="00B47185"/>
    <w:rsid w:val="00B47C85"/>
    <w:rsid w:val="00B502A3"/>
    <w:rsid w:val="00B51002"/>
    <w:rsid w:val="00B51ACB"/>
    <w:rsid w:val="00B5320C"/>
    <w:rsid w:val="00B54259"/>
    <w:rsid w:val="00B565B3"/>
    <w:rsid w:val="00B6183A"/>
    <w:rsid w:val="00B65A3B"/>
    <w:rsid w:val="00B7202B"/>
    <w:rsid w:val="00B75A9C"/>
    <w:rsid w:val="00B76896"/>
    <w:rsid w:val="00B76D3C"/>
    <w:rsid w:val="00B8131F"/>
    <w:rsid w:val="00B826D7"/>
    <w:rsid w:val="00B8289E"/>
    <w:rsid w:val="00B86FD0"/>
    <w:rsid w:val="00B91243"/>
    <w:rsid w:val="00B933B6"/>
    <w:rsid w:val="00B945AD"/>
    <w:rsid w:val="00B94F2A"/>
    <w:rsid w:val="00B952BF"/>
    <w:rsid w:val="00B96AE0"/>
    <w:rsid w:val="00B970AA"/>
    <w:rsid w:val="00BA7B6B"/>
    <w:rsid w:val="00BB0B22"/>
    <w:rsid w:val="00BB3C2B"/>
    <w:rsid w:val="00BB79D6"/>
    <w:rsid w:val="00BB7FD5"/>
    <w:rsid w:val="00BC40DE"/>
    <w:rsid w:val="00BD0BB9"/>
    <w:rsid w:val="00BD136D"/>
    <w:rsid w:val="00BD1A56"/>
    <w:rsid w:val="00BD4917"/>
    <w:rsid w:val="00BD5090"/>
    <w:rsid w:val="00BD662B"/>
    <w:rsid w:val="00BE0146"/>
    <w:rsid w:val="00BE1B0D"/>
    <w:rsid w:val="00BE2EE4"/>
    <w:rsid w:val="00BE388C"/>
    <w:rsid w:val="00BE561E"/>
    <w:rsid w:val="00BF21F5"/>
    <w:rsid w:val="00C002D1"/>
    <w:rsid w:val="00C00F7F"/>
    <w:rsid w:val="00C018C2"/>
    <w:rsid w:val="00C04501"/>
    <w:rsid w:val="00C0456B"/>
    <w:rsid w:val="00C057BF"/>
    <w:rsid w:val="00C06865"/>
    <w:rsid w:val="00C110B5"/>
    <w:rsid w:val="00C14036"/>
    <w:rsid w:val="00C15067"/>
    <w:rsid w:val="00C21D08"/>
    <w:rsid w:val="00C23039"/>
    <w:rsid w:val="00C23CAC"/>
    <w:rsid w:val="00C27EAF"/>
    <w:rsid w:val="00C3657E"/>
    <w:rsid w:val="00C41033"/>
    <w:rsid w:val="00C44B2C"/>
    <w:rsid w:val="00C44D6F"/>
    <w:rsid w:val="00C45D4B"/>
    <w:rsid w:val="00C507C5"/>
    <w:rsid w:val="00C53A13"/>
    <w:rsid w:val="00C54439"/>
    <w:rsid w:val="00C56153"/>
    <w:rsid w:val="00C569DB"/>
    <w:rsid w:val="00C57FAA"/>
    <w:rsid w:val="00C70809"/>
    <w:rsid w:val="00C7411E"/>
    <w:rsid w:val="00C80032"/>
    <w:rsid w:val="00C81D94"/>
    <w:rsid w:val="00C904CD"/>
    <w:rsid w:val="00C943DD"/>
    <w:rsid w:val="00C95DF0"/>
    <w:rsid w:val="00C97294"/>
    <w:rsid w:val="00CA2EB1"/>
    <w:rsid w:val="00CA39F6"/>
    <w:rsid w:val="00CA772E"/>
    <w:rsid w:val="00CB1077"/>
    <w:rsid w:val="00CB2220"/>
    <w:rsid w:val="00CB603A"/>
    <w:rsid w:val="00CB6AE2"/>
    <w:rsid w:val="00CC138C"/>
    <w:rsid w:val="00CC3415"/>
    <w:rsid w:val="00CC358A"/>
    <w:rsid w:val="00CC3B2F"/>
    <w:rsid w:val="00CD1975"/>
    <w:rsid w:val="00CD5E8E"/>
    <w:rsid w:val="00CE2FEA"/>
    <w:rsid w:val="00CE38A3"/>
    <w:rsid w:val="00CF1275"/>
    <w:rsid w:val="00CF3AB4"/>
    <w:rsid w:val="00CF6B3C"/>
    <w:rsid w:val="00D015C1"/>
    <w:rsid w:val="00D0429B"/>
    <w:rsid w:val="00D04645"/>
    <w:rsid w:val="00D1007B"/>
    <w:rsid w:val="00D1069B"/>
    <w:rsid w:val="00D14B14"/>
    <w:rsid w:val="00D1508C"/>
    <w:rsid w:val="00D158BC"/>
    <w:rsid w:val="00D201BF"/>
    <w:rsid w:val="00D2050B"/>
    <w:rsid w:val="00D22A19"/>
    <w:rsid w:val="00D23418"/>
    <w:rsid w:val="00D23E63"/>
    <w:rsid w:val="00D25FC7"/>
    <w:rsid w:val="00D26F59"/>
    <w:rsid w:val="00D27C35"/>
    <w:rsid w:val="00D306A7"/>
    <w:rsid w:val="00D30E16"/>
    <w:rsid w:val="00D34DF6"/>
    <w:rsid w:val="00D35569"/>
    <w:rsid w:val="00D35D6B"/>
    <w:rsid w:val="00D41915"/>
    <w:rsid w:val="00D42DB7"/>
    <w:rsid w:val="00D4582D"/>
    <w:rsid w:val="00D541B8"/>
    <w:rsid w:val="00D557D5"/>
    <w:rsid w:val="00D55E2C"/>
    <w:rsid w:val="00D6471D"/>
    <w:rsid w:val="00D64BA4"/>
    <w:rsid w:val="00D73E11"/>
    <w:rsid w:val="00D7508B"/>
    <w:rsid w:val="00D83024"/>
    <w:rsid w:val="00D85366"/>
    <w:rsid w:val="00D85F15"/>
    <w:rsid w:val="00D9057D"/>
    <w:rsid w:val="00D9073E"/>
    <w:rsid w:val="00D93BC3"/>
    <w:rsid w:val="00DA012E"/>
    <w:rsid w:val="00DA06FE"/>
    <w:rsid w:val="00DA1300"/>
    <w:rsid w:val="00DA1392"/>
    <w:rsid w:val="00DA3F8A"/>
    <w:rsid w:val="00DA4229"/>
    <w:rsid w:val="00DA44EB"/>
    <w:rsid w:val="00DA66F8"/>
    <w:rsid w:val="00DB0E62"/>
    <w:rsid w:val="00DB298E"/>
    <w:rsid w:val="00DC1771"/>
    <w:rsid w:val="00DC1888"/>
    <w:rsid w:val="00DC1E79"/>
    <w:rsid w:val="00DD285C"/>
    <w:rsid w:val="00DD2BFC"/>
    <w:rsid w:val="00DD2CF6"/>
    <w:rsid w:val="00DD3310"/>
    <w:rsid w:val="00DD34C2"/>
    <w:rsid w:val="00DD43B9"/>
    <w:rsid w:val="00DD5F77"/>
    <w:rsid w:val="00DD666F"/>
    <w:rsid w:val="00DE33AF"/>
    <w:rsid w:val="00DF3B96"/>
    <w:rsid w:val="00DF4904"/>
    <w:rsid w:val="00DF5760"/>
    <w:rsid w:val="00E00A37"/>
    <w:rsid w:val="00E069AC"/>
    <w:rsid w:val="00E07BBA"/>
    <w:rsid w:val="00E102E7"/>
    <w:rsid w:val="00E116B4"/>
    <w:rsid w:val="00E11CD2"/>
    <w:rsid w:val="00E1250F"/>
    <w:rsid w:val="00E131B4"/>
    <w:rsid w:val="00E14F94"/>
    <w:rsid w:val="00E23241"/>
    <w:rsid w:val="00E2663F"/>
    <w:rsid w:val="00E2775F"/>
    <w:rsid w:val="00E30692"/>
    <w:rsid w:val="00E31327"/>
    <w:rsid w:val="00E33621"/>
    <w:rsid w:val="00E36AAB"/>
    <w:rsid w:val="00E439FB"/>
    <w:rsid w:val="00E43DEA"/>
    <w:rsid w:val="00E44D81"/>
    <w:rsid w:val="00E45154"/>
    <w:rsid w:val="00E46095"/>
    <w:rsid w:val="00E50E55"/>
    <w:rsid w:val="00E522A2"/>
    <w:rsid w:val="00E62D9D"/>
    <w:rsid w:val="00E62E05"/>
    <w:rsid w:val="00E65B83"/>
    <w:rsid w:val="00E66BD3"/>
    <w:rsid w:val="00E678F6"/>
    <w:rsid w:val="00E73201"/>
    <w:rsid w:val="00E73FE0"/>
    <w:rsid w:val="00E74BD5"/>
    <w:rsid w:val="00E76E21"/>
    <w:rsid w:val="00E805A1"/>
    <w:rsid w:val="00E815C8"/>
    <w:rsid w:val="00E82D62"/>
    <w:rsid w:val="00E8320F"/>
    <w:rsid w:val="00E83553"/>
    <w:rsid w:val="00E844EA"/>
    <w:rsid w:val="00E9270B"/>
    <w:rsid w:val="00E9383A"/>
    <w:rsid w:val="00E94DE1"/>
    <w:rsid w:val="00E9782A"/>
    <w:rsid w:val="00E978D4"/>
    <w:rsid w:val="00E97B6E"/>
    <w:rsid w:val="00E97C49"/>
    <w:rsid w:val="00EA0779"/>
    <w:rsid w:val="00EA0ECE"/>
    <w:rsid w:val="00EA1BD6"/>
    <w:rsid w:val="00EA34EF"/>
    <w:rsid w:val="00EB247F"/>
    <w:rsid w:val="00EB273B"/>
    <w:rsid w:val="00EB462B"/>
    <w:rsid w:val="00EC57B8"/>
    <w:rsid w:val="00ED06E8"/>
    <w:rsid w:val="00ED7489"/>
    <w:rsid w:val="00EE0272"/>
    <w:rsid w:val="00EE18C9"/>
    <w:rsid w:val="00EE274A"/>
    <w:rsid w:val="00EE7C2B"/>
    <w:rsid w:val="00EF1DC6"/>
    <w:rsid w:val="00EF21F4"/>
    <w:rsid w:val="00EF2247"/>
    <w:rsid w:val="00F01823"/>
    <w:rsid w:val="00F01DAB"/>
    <w:rsid w:val="00F05491"/>
    <w:rsid w:val="00F0595F"/>
    <w:rsid w:val="00F0598F"/>
    <w:rsid w:val="00F05D73"/>
    <w:rsid w:val="00F06F88"/>
    <w:rsid w:val="00F072E9"/>
    <w:rsid w:val="00F102E0"/>
    <w:rsid w:val="00F118C6"/>
    <w:rsid w:val="00F15AEE"/>
    <w:rsid w:val="00F2052C"/>
    <w:rsid w:val="00F23096"/>
    <w:rsid w:val="00F27705"/>
    <w:rsid w:val="00F330DA"/>
    <w:rsid w:val="00F346F2"/>
    <w:rsid w:val="00F35090"/>
    <w:rsid w:val="00F3700C"/>
    <w:rsid w:val="00F4258D"/>
    <w:rsid w:val="00F46737"/>
    <w:rsid w:val="00F472C2"/>
    <w:rsid w:val="00F52595"/>
    <w:rsid w:val="00F53092"/>
    <w:rsid w:val="00F530FC"/>
    <w:rsid w:val="00F61DCA"/>
    <w:rsid w:val="00F66D25"/>
    <w:rsid w:val="00F7101E"/>
    <w:rsid w:val="00F73235"/>
    <w:rsid w:val="00F74517"/>
    <w:rsid w:val="00F84DB6"/>
    <w:rsid w:val="00F85E11"/>
    <w:rsid w:val="00F85FFB"/>
    <w:rsid w:val="00F86A24"/>
    <w:rsid w:val="00F9088E"/>
    <w:rsid w:val="00F90D56"/>
    <w:rsid w:val="00F953D7"/>
    <w:rsid w:val="00F95A21"/>
    <w:rsid w:val="00F95C31"/>
    <w:rsid w:val="00FA2194"/>
    <w:rsid w:val="00FA42DF"/>
    <w:rsid w:val="00FA5077"/>
    <w:rsid w:val="00FA5114"/>
    <w:rsid w:val="00FA6897"/>
    <w:rsid w:val="00FA7C26"/>
    <w:rsid w:val="00FB041A"/>
    <w:rsid w:val="00FB263B"/>
    <w:rsid w:val="00FB2DC0"/>
    <w:rsid w:val="00FB3AB3"/>
    <w:rsid w:val="00FB649C"/>
    <w:rsid w:val="00FC06DF"/>
    <w:rsid w:val="00FC0D89"/>
    <w:rsid w:val="00FC2C8B"/>
    <w:rsid w:val="00FC4613"/>
    <w:rsid w:val="00FD0E76"/>
    <w:rsid w:val="00FD2788"/>
    <w:rsid w:val="00FD77AF"/>
    <w:rsid w:val="00FE53D4"/>
    <w:rsid w:val="00FE78B3"/>
    <w:rsid w:val="00FF038A"/>
    <w:rsid w:val="00FF0F7A"/>
    <w:rsid w:val="00FF47F5"/>
    <w:rsid w:val="00FF5208"/>
    <w:rsid w:val="00FF54DC"/>
    <w:rsid w:val="00FF5986"/>
    <w:rsid w:val="00FF678A"/>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65F93"/>
  <w15:docId w15:val="{53131418-F0D9-40DB-AE43-7B3003DF2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7D0471"/>
    <w:pPr>
      <w:keepNext/>
      <w:keepLines/>
      <w:numPr>
        <w:ilvl w:val="3"/>
        <w:numId w:val="12"/>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7D0471"/>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0"/>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paragraph" w:styleId="Bibliography">
    <w:name w:val="Bibliography"/>
    <w:basedOn w:val="Normal"/>
    <w:next w:val="Normal"/>
    <w:uiPriority w:val="37"/>
    <w:unhideWhenUsed/>
    <w:rsid w:val="003C0A6B"/>
  </w:style>
  <w:style w:type="character" w:customStyle="1" w:styleId="text">
    <w:name w:val="text"/>
    <w:basedOn w:val="DefaultParagraphFont"/>
    <w:rsid w:val="00A13BD3"/>
  </w:style>
  <w:style w:type="character" w:customStyle="1" w:styleId="apple-tab-span">
    <w:name w:val="apple-tab-span"/>
    <w:basedOn w:val="DefaultParagraphFont"/>
    <w:rsid w:val="002661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8894">
      <w:bodyDiv w:val="1"/>
      <w:marLeft w:val="0"/>
      <w:marRight w:val="0"/>
      <w:marTop w:val="0"/>
      <w:marBottom w:val="0"/>
      <w:divBdr>
        <w:top w:val="none" w:sz="0" w:space="0" w:color="auto"/>
        <w:left w:val="none" w:sz="0" w:space="0" w:color="auto"/>
        <w:bottom w:val="none" w:sz="0" w:space="0" w:color="auto"/>
        <w:right w:val="none" w:sz="0" w:space="0" w:color="auto"/>
      </w:divBdr>
    </w:div>
    <w:div w:id="30540510">
      <w:bodyDiv w:val="1"/>
      <w:marLeft w:val="0"/>
      <w:marRight w:val="0"/>
      <w:marTop w:val="0"/>
      <w:marBottom w:val="0"/>
      <w:divBdr>
        <w:top w:val="none" w:sz="0" w:space="0" w:color="auto"/>
        <w:left w:val="none" w:sz="0" w:space="0" w:color="auto"/>
        <w:bottom w:val="none" w:sz="0" w:space="0" w:color="auto"/>
        <w:right w:val="none" w:sz="0" w:space="0" w:color="auto"/>
      </w:divBdr>
    </w:div>
    <w:div w:id="36010851">
      <w:bodyDiv w:val="1"/>
      <w:marLeft w:val="0"/>
      <w:marRight w:val="0"/>
      <w:marTop w:val="0"/>
      <w:marBottom w:val="0"/>
      <w:divBdr>
        <w:top w:val="none" w:sz="0" w:space="0" w:color="auto"/>
        <w:left w:val="none" w:sz="0" w:space="0" w:color="auto"/>
        <w:bottom w:val="none" w:sz="0" w:space="0" w:color="auto"/>
        <w:right w:val="none" w:sz="0" w:space="0" w:color="auto"/>
      </w:divBdr>
    </w:div>
    <w:div w:id="41054805">
      <w:bodyDiv w:val="1"/>
      <w:marLeft w:val="0"/>
      <w:marRight w:val="0"/>
      <w:marTop w:val="0"/>
      <w:marBottom w:val="0"/>
      <w:divBdr>
        <w:top w:val="none" w:sz="0" w:space="0" w:color="auto"/>
        <w:left w:val="none" w:sz="0" w:space="0" w:color="auto"/>
        <w:bottom w:val="none" w:sz="0" w:space="0" w:color="auto"/>
        <w:right w:val="none" w:sz="0" w:space="0" w:color="auto"/>
      </w:divBdr>
    </w:div>
    <w:div w:id="55782994">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6129549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818647">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7040225">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5943549">
      <w:bodyDiv w:val="1"/>
      <w:marLeft w:val="0"/>
      <w:marRight w:val="0"/>
      <w:marTop w:val="0"/>
      <w:marBottom w:val="0"/>
      <w:divBdr>
        <w:top w:val="none" w:sz="0" w:space="0" w:color="auto"/>
        <w:left w:val="none" w:sz="0" w:space="0" w:color="auto"/>
        <w:bottom w:val="none" w:sz="0" w:space="0" w:color="auto"/>
        <w:right w:val="none" w:sz="0" w:space="0" w:color="auto"/>
      </w:divBdr>
    </w:div>
    <w:div w:id="259875731">
      <w:bodyDiv w:val="1"/>
      <w:marLeft w:val="0"/>
      <w:marRight w:val="0"/>
      <w:marTop w:val="0"/>
      <w:marBottom w:val="0"/>
      <w:divBdr>
        <w:top w:val="none" w:sz="0" w:space="0" w:color="auto"/>
        <w:left w:val="none" w:sz="0" w:space="0" w:color="auto"/>
        <w:bottom w:val="none" w:sz="0" w:space="0" w:color="auto"/>
        <w:right w:val="none" w:sz="0" w:space="0" w:color="auto"/>
      </w:divBdr>
    </w:div>
    <w:div w:id="262884150">
      <w:bodyDiv w:val="1"/>
      <w:marLeft w:val="0"/>
      <w:marRight w:val="0"/>
      <w:marTop w:val="0"/>
      <w:marBottom w:val="0"/>
      <w:divBdr>
        <w:top w:val="none" w:sz="0" w:space="0" w:color="auto"/>
        <w:left w:val="none" w:sz="0" w:space="0" w:color="auto"/>
        <w:bottom w:val="none" w:sz="0" w:space="0" w:color="auto"/>
        <w:right w:val="none" w:sz="0" w:space="0" w:color="auto"/>
      </w:divBdr>
    </w:div>
    <w:div w:id="275872916">
      <w:bodyDiv w:val="1"/>
      <w:marLeft w:val="0"/>
      <w:marRight w:val="0"/>
      <w:marTop w:val="0"/>
      <w:marBottom w:val="0"/>
      <w:divBdr>
        <w:top w:val="none" w:sz="0" w:space="0" w:color="auto"/>
        <w:left w:val="none" w:sz="0" w:space="0" w:color="auto"/>
        <w:bottom w:val="none" w:sz="0" w:space="0" w:color="auto"/>
        <w:right w:val="none" w:sz="0" w:space="0" w:color="auto"/>
      </w:divBdr>
    </w:div>
    <w:div w:id="280454262">
      <w:bodyDiv w:val="1"/>
      <w:marLeft w:val="0"/>
      <w:marRight w:val="0"/>
      <w:marTop w:val="0"/>
      <w:marBottom w:val="0"/>
      <w:divBdr>
        <w:top w:val="none" w:sz="0" w:space="0" w:color="auto"/>
        <w:left w:val="none" w:sz="0" w:space="0" w:color="auto"/>
        <w:bottom w:val="none" w:sz="0" w:space="0" w:color="auto"/>
        <w:right w:val="none" w:sz="0" w:space="0" w:color="auto"/>
      </w:divBdr>
    </w:div>
    <w:div w:id="291597342">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8145174">
      <w:bodyDiv w:val="1"/>
      <w:marLeft w:val="0"/>
      <w:marRight w:val="0"/>
      <w:marTop w:val="0"/>
      <w:marBottom w:val="0"/>
      <w:divBdr>
        <w:top w:val="none" w:sz="0" w:space="0" w:color="auto"/>
        <w:left w:val="none" w:sz="0" w:space="0" w:color="auto"/>
        <w:bottom w:val="none" w:sz="0" w:space="0" w:color="auto"/>
        <w:right w:val="none" w:sz="0" w:space="0" w:color="auto"/>
      </w:divBdr>
    </w:div>
    <w:div w:id="332874592">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7659493">
      <w:bodyDiv w:val="1"/>
      <w:marLeft w:val="0"/>
      <w:marRight w:val="0"/>
      <w:marTop w:val="0"/>
      <w:marBottom w:val="0"/>
      <w:divBdr>
        <w:top w:val="none" w:sz="0" w:space="0" w:color="auto"/>
        <w:left w:val="none" w:sz="0" w:space="0" w:color="auto"/>
        <w:bottom w:val="none" w:sz="0" w:space="0" w:color="auto"/>
        <w:right w:val="none" w:sz="0" w:space="0" w:color="auto"/>
      </w:divBdr>
    </w:div>
    <w:div w:id="359086616">
      <w:bodyDiv w:val="1"/>
      <w:marLeft w:val="0"/>
      <w:marRight w:val="0"/>
      <w:marTop w:val="0"/>
      <w:marBottom w:val="0"/>
      <w:divBdr>
        <w:top w:val="none" w:sz="0" w:space="0" w:color="auto"/>
        <w:left w:val="none" w:sz="0" w:space="0" w:color="auto"/>
        <w:bottom w:val="none" w:sz="0" w:space="0" w:color="auto"/>
        <w:right w:val="none" w:sz="0" w:space="0" w:color="auto"/>
      </w:divBdr>
    </w:div>
    <w:div w:id="390617884">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8037797">
      <w:bodyDiv w:val="1"/>
      <w:marLeft w:val="0"/>
      <w:marRight w:val="0"/>
      <w:marTop w:val="0"/>
      <w:marBottom w:val="0"/>
      <w:divBdr>
        <w:top w:val="none" w:sz="0" w:space="0" w:color="auto"/>
        <w:left w:val="none" w:sz="0" w:space="0" w:color="auto"/>
        <w:bottom w:val="none" w:sz="0" w:space="0" w:color="auto"/>
        <w:right w:val="none" w:sz="0" w:space="0" w:color="auto"/>
      </w:divBdr>
    </w:div>
    <w:div w:id="411900952">
      <w:bodyDiv w:val="1"/>
      <w:marLeft w:val="0"/>
      <w:marRight w:val="0"/>
      <w:marTop w:val="0"/>
      <w:marBottom w:val="0"/>
      <w:divBdr>
        <w:top w:val="none" w:sz="0" w:space="0" w:color="auto"/>
        <w:left w:val="none" w:sz="0" w:space="0" w:color="auto"/>
        <w:bottom w:val="none" w:sz="0" w:space="0" w:color="auto"/>
        <w:right w:val="none" w:sz="0" w:space="0" w:color="auto"/>
      </w:divBdr>
    </w:div>
    <w:div w:id="41845196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5825359">
      <w:bodyDiv w:val="1"/>
      <w:marLeft w:val="0"/>
      <w:marRight w:val="0"/>
      <w:marTop w:val="0"/>
      <w:marBottom w:val="0"/>
      <w:divBdr>
        <w:top w:val="none" w:sz="0" w:space="0" w:color="auto"/>
        <w:left w:val="none" w:sz="0" w:space="0" w:color="auto"/>
        <w:bottom w:val="none" w:sz="0" w:space="0" w:color="auto"/>
        <w:right w:val="none" w:sz="0" w:space="0" w:color="auto"/>
      </w:divBdr>
    </w:div>
    <w:div w:id="514152236">
      <w:bodyDiv w:val="1"/>
      <w:marLeft w:val="0"/>
      <w:marRight w:val="0"/>
      <w:marTop w:val="0"/>
      <w:marBottom w:val="0"/>
      <w:divBdr>
        <w:top w:val="none" w:sz="0" w:space="0" w:color="auto"/>
        <w:left w:val="none" w:sz="0" w:space="0" w:color="auto"/>
        <w:bottom w:val="none" w:sz="0" w:space="0" w:color="auto"/>
        <w:right w:val="none" w:sz="0" w:space="0" w:color="auto"/>
      </w:divBdr>
    </w:div>
    <w:div w:id="535973290">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40895735">
      <w:bodyDiv w:val="1"/>
      <w:marLeft w:val="0"/>
      <w:marRight w:val="0"/>
      <w:marTop w:val="0"/>
      <w:marBottom w:val="0"/>
      <w:divBdr>
        <w:top w:val="none" w:sz="0" w:space="0" w:color="auto"/>
        <w:left w:val="none" w:sz="0" w:space="0" w:color="auto"/>
        <w:bottom w:val="none" w:sz="0" w:space="0" w:color="auto"/>
        <w:right w:val="none" w:sz="0" w:space="0" w:color="auto"/>
      </w:divBdr>
    </w:div>
    <w:div w:id="558249433">
      <w:bodyDiv w:val="1"/>
      <w:marLeft w:val="0"/>
      <w:marRight w:val="0"/>
      <w:marTop w:val="0"/>
      <w:marBottom w:val="0"/>
      <w:divBdr>
        <w:top w:val="none" w:sz="0" w:space="0" w:color="auto"/>
        <w:left w:val="none" w:sz="0" w:space="0" w:color="auto"/>
        <w:bottom w:val="none" w:sz="0" w:space="0" w:color="auto"/>
        <w:right w:val="none" w:sz="0" w:space="0" w:color="auto"/>
      </w:divBdr>
    </w:div>
    <w:div w:id="598411649">
      <w:bodyDiv w:val="1"/>
      <w:marLeft w:val="0"/>
      <w:marRight w:val="0"/>
      <w:marTop w:val="0"/>
      <w:marBottom w:val="0"/>
      <w:divBdr>
        <w:top w:val="none" w:sz="0" w:space="0" w:color="auto"/>
        <w:left w:val="none" w:sz="0" w:space="0" w:color="auto"/>
        <w:bottom w:val="none" w:sz="0" w:space="0" w:color="auto"/>
        <w:right w:val="none" w:sz="0" w:space="0" w:color="auto"/>
      </w:divBdr>
    </w:div>
    <w:div w:id="602104903">
      <w:bodyDiv w:val="1"/>
      <w:marLeft w:val="0"/>
      <w:marRight w:val="0"/>
      <w:marTop w:val="0"/>
      <w:marBottom w:val="0"/>
      <w:divBdr>
        <w:top w:val="none" w:sz="0" w:space="0" w:color="auto"/>
        <w:left w:val="none" w:sz="0" w:space="0" w:color="auto"/>
        <w:bottom w:val="none" w:sz="0" w:space="0" w:color="auto"/>
        <w:right w:val="none" w:sz="0" w:space="0" w:color="auto"/>
      </w:divBdr>
    </w:div>
    <w:div w:id="660889217">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8774519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7167314">
      <w:bodyDiv w:val="1"/>
      <w:marLeft w:val="0"/>
      <w:marRight w:val="0"/>
      <w:marTop w:val="0"/>
      <w:marBottom w:val="0"/>
      <w:divBdr>
        <w:top w:val="none" w:sz="0" w:space="0" w:color="auto"/>
        <w:left w:val="none" w:sz="0" w:space="0" w:color="auto"/>
        <w:bottom w:val="none" w:sz="0" w:space="0" w:color="auto"/>
        <w:right w:val="none" w:sz="0" w:space="0" w:color="auto"/>
      </w:divBdr>
    </w:div>
    <w:div w:id="818229867">
      <w:bodyDiv w:val="1"/>
      <w:marLeft w:val="0"/>
      <w:marRight w:val="0"/>
      <w:marTop w:val="0"/>
      <w:marBottom w:val="0"/>
      <w:divBdr>
        <w:top w:val="none" w:sz="0" w:space="0" w:color="auto"/>
        <w:left w:val="none" w:sz="0" w:space="0" w:color="auto"/>
        <w:bottom w:val="none" w:sz="0" w:space="0" w:color="auto"/>
        <w:right w:val="none" w:sz="0" w:space="0" w:color="auto"/>
      </w:divBdr>
    </w:div>
    <w:div w:id="830634260">
      <w:bodyDiv w:val="1"/>
      <w:marLeft w:val="0"/>
      <w:marRight w:val="0"/>
      <w:marTop w:val="0"/>
      <w:marBottom w:val="0"/>
      <w:divBdr>
        <w:top w:val="none" w:sz="0" w:space="0" w:color="auto"/>
        <w:left w:val="none" w:sz="0" w:space="0" w:color="auto"/>
        <w:bottom w:val="none" w:sz="0" w:space="0" w:color="auto"/>
        <w:right w:val="none" w:sz="0" w:space="0" w:color="auto"/>
      </w:divBdr>
    </w:div>
    <w:div w:id="860508100">
      <w:bodyDiv w:val="1"/>
      <w:marLeft w:val="0"/>
      <w:marRight w:val="0"/>
      <w:marTop w:val="0"/>
      <w:marBottom w:val="0"/>
      <w:divBdr>
        <w:top w:val="none" w:sz="0" w:space="0" w:color="auto"/>
        <w:left w:val="none" w:sz="0" w:space="0" w:color="auto"/>
        <w:bottom w:val="none" w:sz="0" w:space="0" w:color="auto"/>
        <w:right w:val="none" w:sz="0" w:space="0" w:color="auto"/>
      </w:divBdr>
    </w:div>
    <w:div w:id="89142584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74914">
      <w:bodyDiv w:val="1"/>
      <w:marLeft w:val="0"/>
      <w:marRight w:val="0"/>
      <w:marTop w:val="0"/>
      <w:marBottom w:val="0"/>
      <w:divBdr>
        <w:top w:val="none" w:sz="0" w:space="0" w:color="auto"/>
        <w:left w:val="none" w:sz="0" w:space="0" w:color="auto"/>
        <w:bottom w:val="none" w:sz="0" w:space="0" w:color="auto"/>
        <w:right w:val="none" w:sz="0" w:space="0" w:color="auto"/>
      </w:divBdr>
    </w:div>
    <w:div w:id="941495667">
      <w:bodyDiv w:val="1"/>
      <w:marLeft w:val="0"/>
      <w:marRight w:val="0"/>
      <w:marTop w:val="0"/>
      <w:marBottom w:val="0"/>
      <w:divBdr>
        <w:top w:val="none" w:sz="0" w:space="0" w:color="auto"/>
        <w:left w:val="none" w:sz="0" w:space="0" w:color="auto"/>
        <w:bottom w:val="none" w:sz="0" w:space="0" w:color="auto"/>
        <w:right w:val="none" w:sz="0" w:space="0" w:color="auto"/>
      </w:divBdr>
    </w:div>
    <w:div w:id="964433753">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26829059">
      <w:bodyDiv w:val="1"/>
      <w:marLeft w:val="0"/>
      <w:marRight w:val="0"/>
      <w:marTop w:val="0"/>
      <w:marBottom w:val="0"/>
      <w:divBdr>
        <w:top w:val="none" w:sz="0" w:space="0" w:color="auto"/>
        <w:left w:val="none" w:sz="0" w:space="0" w:color="auto"/>
        <w:bottom w:val="none" w:sz="0" w:space="0" w:color="auto"/>
        <w:right w:val="none" w:sz="0" w:space="0" w:color="auto"/>
      </w:divBdr>
    </w:div>
    <w:div w:id="1046879826">
      <w:bodyDiv w:val="1"/>
      <w:marLeft w:val="0"/>
      <w:marRight w:val="0"/>
      <w:marTop w:val="0"/>
      <w:marBottom w:val="0"/>
      <w:divBdr>
        <w:top w:val="none" w:sz="0" w:space="0" w:color="auto"/>
        <w:left w:val="none" w:sz="0" w:space="0" w:color="auto"/>
        <w:bottom w:val="none" w:sz="0" w:space="0" w:color="auto"/>
        <w:right w:val="none" w:sz="0" w:space="0" w:color="auto"/>
      </w:divBdr>
    </w:div>
    <w:div w:id="1100025759">
      <w:bodyDiv w:val="1"/>
      <w:marLeft w:val="0"/>
      <w:marRight w:val="0"/>
      <w:marTop w:val="0"/>
      <w:marBottom w:val="0"/>
      <w:divBdr>
        <w:top w:val="none" w:sz="0" w:space="0" w:color="auto"/>
        <w:left w:val="none" w:sz="0" w:space="0" w:color="auto"/>
        <w:bottom w:val="none" w:sz="0" w:space="0" w:color="auto"/>
        <w:right w:val="none" w:sz="0" w:space="0" w:color="auto"/>
      </w:divBdr>
    </w:div>
    <w:div w:id="1113982609">
      <w:bodyDiv w:val="1"/>
      <w:marLeft w:val="0"/>
      <w:marRight w:val="0"/>
      <w:marTop w:val="0"/>
      <w:marBottom w:val="0"/>
      <w:divBdr>
        <w:top w:val="none" w:sz="0" w:space="0" w:color="auto"/>
        <w:left w:val="none" w:sz="0" w:space="0" w:color="auto"/>
        <w:bottom w:val="none" w:sz="0" w:space="0" w:color="auto"/>
        <w:right w:val="none" w:sz="0" w:space="0" w:color="auto"/>
      </w:divBdr>
    </w:div>
    <w:div w:id="1141463704">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5680652">
      <w:bodyDiv w:val="1"/>
      <w:marLeft w:val="0"/>
      <w:marRight w:val="0"/>
      <w:marTop w:val="0"/>
      <w:marBottom w:val="0"/>
      <w:divBdr>
        <w:top w:val="none" w:sz="0" w:space="0" w:color="auto"/>
        <w:left w:val="none" w:sz="0" w:space="0" w:color="auto"/>
        <w:bottom w:val="none" w:sz="0" w:space="0" w:color="auto"/>
        <w:right w:val="none" w:sz="0" w:space="0" w:color="auto"/>
      </w:divBdr>
    </w:div>
    <w:div w:id="1260719782">
      <w:bodyDiv w:val="1"/>
      <w:marLeft w:val="0"/>
      <w:marRight w:val="0"/>
      <w:marTop w:val="0"/>
      <w:marBottom w:val="0"/>
      <w:divBdr>
        <w:top w:val="none" w:sz="0" w:space="0" w:color="auto"/>
        <w:left w:val="none" w:sz="0" w:space="0" w:color="auto"/>
        <w:bottom w:val="none" w:sz="0" w:space="0" w:color="auto"/>
        <w:right w:val="none" w:sz="0" w:space="0" w:color="auto"/>
      </w:divBdr>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4582800">
      <w:bodyDiv w:val="1"/>
      <w:marLeft w:val="0"/>
      <w:marRight w:val="0"/>
      <w:marTop w:val="0"/>
      <w:marBottom w:val="0"/>
      <w:divBdr>
        <w:top w:val="none" w:sz="0" w:space="0" w:color="auto"/>
        <w:left w:val="none" w:sz="0" w:space="0" w:color="auto"/>
        <w:bottom w:val="none" w:sz="0" w:space="0" w:color="auto"/>
        <w:right w:val="none" w:sz="0" w:space="0" w:color="auto"/>
      </w:divBdr>
      <w:divsChild>
        <w:div w:id="145820855">
          <w:marLeft w:val="0"/>
          <w:marRight w:val="0"/>
          <w:marTop w:val="0"/>
          <w:marBottom w:val="0"/>
          <w:divBdr>
            <w:top w:val="none" w:sz="0" w:space="0" w:color="auto"/>
            <w:left w:val="none" w:sz="0" w:space="0" w:color="auto"/>
            <w:bottom w:val="none" w:sz="0" w:space="0" w:color="auto"/>
            <w:right w:val="none" w:sz="0" w:space="0" w:color="auto"/>
          </w:divBdr>
        </w:div>
        <w:div w:id="178203197">
          <w:marLeft w:val="0"/>
          <w:marRight w:val="0"/>
          <w:marTop w:val="0"/>
          <w:marBottom w:val="0"/>
          <w:divBdr>
            <w:top w:val="none" w:sz="0" w:space="0" w:color="auto"/>
            <w:left w:val="none" w:sz="0" w:space="0" w:color="auto"/>
            <w:bottom w:val="none" w:sz="0" w:space="0" w:color="auto"/>
            <w:right w:val="none" w:sz="0" w:space="0" w:color="auto"/>
          </w:divBdr>
        </w:div>
        <w:div w:id="228347672">
          <w:marLeft w:val="0"/>
          <w:marRight w:val="0"/>
          <w:marTop w:val="0"/>
          <w:marBottom w:val="0"/>
          <w:divBdr>
            <w:top w:val="none" w:sz="0" w:space="0" w:color="auto"/>
            <w:left w:val="none" w:sz="0" w:space="0" w:color="auto"/>
            <w:bottom w:val="none" w:sz="0" w:space="0" w:color="auto"/>
            <w:right w:val="none" w:sz="0" w:space="0" w:color="auto"/>
          </w:divBdr>
        </w:div>
        <w:div w:id="235628899">
          <w:marLeft w:val="0"/>
          <w:marRight w:val="0"/>
          <w:marTop w:val="0"/>
          <w:marBottom w:val="0"/>
          <w:divBdr>
            <w:top w:val="none" w:sz="0" w:space="0" w:color="auto"/>
            <w:left w:val="none" w:sz="0" w:space="0" w:color="auto"/>
            <w:bottom w:val="none" w:sz="0" w:space="0" w:color="auto"/>
            <w:right w:val="none" w:sz="0" w:space="0" w:color="auto"/>
          </w:divBdr>
        </w:div>
        <w:div w:id="255024228">
          <w:marLeft w:val="0"/>
          <w:marRight w:val="0"/>
          <w:marTop w:val="0"/>
          <w:marBottom w:val="0"/>
          <w:divBdr>
            <w:top w:val="none" w:sz="0" w:space="0" w:color="auto"/>
            <w:left w:val="none" w:sz="0" w:space="0" w:color="auto"/>
            <w:bottom w:val="none" w:sz="0" w:space="0" w:color="auto"/>
            <w:right w:val="none" w:sz="0" w:space="0" w:color="auto"/>
          </w:divBdr>
        </w:div>
        <w:div w:id="332805307">
          <w:marLeft w:val="0"/>
          <w:marRight w:val="0"/>
          <w:marTop w:val="0"/>
          <w:marBottom w:val="0"/>
          <w:divBdr>
            <w:top w:val="none" w:sz="0" w:space="0" w:color="auto"/>
            <w:left w:val="none" w:sz="0" w:space="0" w:color="auto"/>
            <w:bottom w:val="none" w:sz="0" w:space="0" w:color="auto"/>
            <w:right w:val="none" w:sz="0" w:space="0" w:color="auto"/>
          </w:divBdr>
        </w:div>
        <w:div w:id="456526529">
          <w:marLeft w:val="0"/>
          <w:marRight w:val="0"/>
          <w:marTop w:val="0"/>
          <w:marBottom w:val="0"/>
          <w:divBdr>
            <w:top w:val="none" w:sz="0" w:space="0" w:color="auto"/>
            <w:left w:val="none" w:sz="0" w:space="0" w:color="auto"/>
            <w:bottom w:val="none" w:sz="0" w:space="0" w:color="auto"/>
            <w:right w:val="none" w:sz="0" w:space="0" w:color="auto"/>
          </w:divBdr>
        </w:div>
        <w:div w:id="713845643">
          <w:marLeft w:val="0"/>
          <w:marRight w:val="0"/>
          <w:marTop w:val="0"/>
          <w:marBottom w:val="0"/>
          <w:divBdr>
            <w:top w:val="none" w:sz="0" w:space="0" w:color="auto"/>
            <w:left w:val="none" w:sz="0" w:space="0" w:color="auto"/>
            <w:bottom w:val="none" w:sz="0" w:space="0" w:color="auto"/>
            <w:right w:val="none" w:sz="0" w:space="0" w:color="auto"/>
          </w:divBdr>
        </w:div>
        <w:div w:id="851187861">
          <w:marLeft w:val="0"/>
          <w:marRight w:val="0"/>
          <w:marTop w:val="0"/>
          <w:marBottom w:val="0"/>
          <w:divBdr>
            <w:top w:val="none" w:sz="0" w:space="0" w:color="auto"/>
            <w:left w:val="none" w:sz="0" w:space="0" w:color="auto"/>
            <w:bottom w:val="none" w:sz="0" w:space="0" w:color="auto"/>
            <w:right w:val="none" w:sz="0" w:space="0" w:color="auto"/>
          </w:divBdr>
        </w:div>
        <w:div w:id="1138765551">
          <w:marLeft w:val="0"/>
          <w:marRight w:val="0"/>
          <w:marTop w:val="0"/>
          <w:marBottom w:val="0"/>
          <w:divBdr>
            <w:top w:val="none" w:sz="0" w:space="0" w:color="auto"/>
            <w:left w:val="none" w:sz="0" w:space="0" w:color="auto"/>
            <w:bottom w:val="none" w:sz="0" w:space="0" w:color="auto"/>
            <w:right w:val="none" w:sz="0" w:space="0" w:color="auto"/>
          </w:divBdr>
        </w:div>
        <w:div w:id="1335185249">
          <w:marLeft w:val="0"/>
          <w:marRight w:val="0"/>
          <w:marTop w:val="0"/>
          <w:marBottom w:val="0"/>
          <w:divBdr>
            <w:top w:val="none" w:sz="0" w:space="0" w:color="auto"/>
            <w:left w:val="none" w:sz="0" w:space="0" w:color="auto"/>
            <w:bottom w:val="none" w:sz="0" w:space="0" w:color="auto"/>
            <w:right w:val="none" w:sz="0" w:space="0" w:color="auto"/>
          </w:divBdr>
        </w:div>
        <w:div w:id="1545482745">
          <w:marLeft w:val="0"/>
          <w:marRight w:val="0"/>
          <w:marTop w:val="0"/>
          <w:marBottom w:val="0"/>
          <w:divBdr>
            <w:top w:val="none" w:sz="0" w:space="0" w:color="auto"/>
            <w:left w:val="none" w:sz="0" w:space="0" w:color="auto"/>
            <w:bottom w:val="none" w:sz="0" w:space="0" w:color="auto"/>
            <w:right w:val="none" w:sz="0" w:space="0" w:color="auto"/>
          </w:divBdr>
        </w:div>
        <w:div w:id="1619023791">
          <w:marLeft w:val="0"/>
          <w:marRight w:val="0"/>
          <w:marTop w:val="0"/>
          <w:marBottom w:val="0"/>
          <w:divBdr>
            <w:top w:val="none" w:sz="0" w:space="0" w:color="auto"/>
            <w:left w:val="none" w:sz="0" w:space="0" w:color="auto"/>
            <w:bottom w:val="none" w:sz="0" w:space="0" w:color="auto"/>
            <w:right w:val="none" w:sz="0" w:space="0" w:color="auto"/>
          </w:divBdr>
        </w:div>
        <w:div w:id="1691880502">
          <w:marLeft w:val="0"/>
          <w:marRight w:val="0"/>
          <w:marTop w:val="0"/>
          <w:marBottom w:val="0"/>
          <w:divBdr>
            <w:top w:val="none" w:sz="0" w:space="0" w:color="auto"/>
            <w:left w:val="none" w:sz="0" w:space="0" w:color="auto"/>
            <w:bottom w:val="none" w:sz="0" w:space="0" w:color="auto"/>
            <w:right w:val="none" w:sz="0" w:space="0" w:color="auto"/>
          </w:divBdr>
        </w:div>
        <w:div w:id="1704013674">
          <w:marLeft w:val="0"/>
          <w:marRight w:val="0"/>
          <w:marTop w:val="0"/>
          <w:marBottom w:val="0"/>
          <w:divBdr>
            <w:top w:val="none" w:sz="0" w:space="0" w:color="auto"/>
            <w:left w:val="none" w:sz="0" w:space="0" w:color="auto"/>
            <w:bottom w:val="none" w:sz="0" w:space="0" w:color="auto"/>
            <w:right w:val="none" w:sz="0" w:space="0" w:color="auto"/>
          </w:divBdr>
        </w:div>
        <w:div w:id="1753820359">
          <w:marLeft w:val="0"/>
          <w:marRight w:val="0"/>
          <w:marTop w:val="0"/>
          <w:marBottom w:val="0"/>
          <w:divBdr>
            <w:top w:val="none" w:sz="0" w:space="0" w:color="auto"/>
            <w:left w:val="none" w:sz="0" w:space="0" w:color="auto"/>
            <w:bottom w:val="none" w:sz="0" w:space="0" w:color="auto"/>
            <w:right w:val="none" w:sz="0" w:space="0" w:color="auto"/>
          </w:divBdr>
        </w:div>
        <w:div w:id="1858500861">
          <w:marLeft w:val="0"/>
          <w:marRight w:val="0"/>
          <w:marTop w:val="0"/>
          <w:marBottom w:val="0"/>
          <w:divBdr>
            <w:top w:val="none" w:sz="0" w:space="0" w:color="auto"/>
            <w:left w:val="none" w:sz="0" w:space="0" w:color="auto"/>
            <w:bottom w:val="none" w:sz="0" w:space="0" w:color="auto"/>
            <w:right w:val="none" w:sz="0" w:space="0" w:color="auto"/>
          </w:divBdr>
        </w:div>
        <w:div w:id="2059350545">
          <w:marLeft w:val="0"/>
          <w:marRight w:val="0"/>
          <w:marTop w:val="0"/>
          <w:marBottom w:val="0"/>
          <w:divBdr>
            <w:top w:val="none" w:sz="0" w:space="0" w:color="auto"/>
            <w:left w:val="none" w:sz="0" w:space="0" w:color="auto"/>
            <w:bottom w:val="none" w:sz="0" w:space="0" w:color="auto"/>
            <w:right w:val="none" w:sz="0" w:space="0" w:color="auto"/>
          </w:divBdr>
        </w:div>
      </w:divsChild>
    </w:div>
    <w:div w:id="1322537122">
      <w:bodyDiv w:val="1"/>
      <w:marLeft w:val="0"/>
      <w:marRight w:val="0"/>
      <w:marTop w:val="0"/>
      <w:marBottom w:val="0"/>
      <w:divBdr>
        <w:top w:val="none" w:sz="0" w:space="0" w:color="auto"/>
        <w:left w:val="none" w:sz="0" w:space="0" w:color="auto"/>
        <w:bottom w:val="none" w:sz="0" w:space="0" w:color="auto"/>
        <w:right w:val="none" w:sz="0" w:space="0" w:color="auto"/>
      </w:divBdr>
    </w:div>
    <w:div w:id="1324044649">
      <w:bodyDiv w:val="1"/>
      <w:marLeft w:val="0"/>
      <w:marRight w:val="0"/>
      <w:marTop w:val="0"/>
      <w:marBottom w:val="0"/>
      <w:divBdr>
        <w:top w:val="none" w:sz="0" w:space="0" w:color="auto"/>
        <w:left w:val="none" w:sz="0" w:space="0" w:color="auto"/>
        <w:bottom w:val="none" w:sz="0" w:space="0" w:color="auto"/>
        <w:right w:val="none" w:sz="0" w:space="0" w:color="auto"/>
      </w:divBdr>
    </w:div>
    <w:div w:id="133950302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49137651">
      <w:bodyDiv w:val="1"/>
      <w:marLeft w:val="0"/>
      <w:marRight w:val="0"/>
      <w:marTop w:val="0"/>
      <w:marBottom w:val="0"/>
      <w:divBdr>
        <w:top w:val="none" w:sz="0" w:space="0" w:color="auto"/>
        <w:left w:val="none" w:sz="0" w:space="0" w:color="auto"/>
        <w:bottom w:val="none" w:sz="0" w:space="0" w:color="auto"/>
        <w:right w:val="none" w:sz="0" w:space="0" w:color="auto"/>
      </w:divBdr>
      <w:divsChild>
        <w:div w:id="20324726">
          <w:marLeft w:val="480"/>
          <w:marRight w:val="0"/>
          <w:marTop w:val="0"/>
          <w:marBottom w:val="0"/>
          <w:divBdr>
            <w:top w:val="none" w:sz="0" w:space="0" w:color="auto"/>
            <w:left w:val="none" w:sz="0" w:space="0" w:color="auto"/>
            <w:bottom w:val="none" w:sz="0" w:space="0" w:color="auto"/>
            <w:right w:val="none" w:sz="0" w:space="0" w:color="auto"/>
          </w:divBdr>
          <w:divsChild>
            <w:div w:id="105280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377462435">
      <w:bodyDiv w:val="1"/>
      <w:marLeft w:val="0"/>
      <w:marRight w:val="0"/>
      <w:marTop w:val="0"/>
      <w:marBottom w:val="0"/>
      <w:divBdr>
        <w:top w:val="none" w:sz="0" w:space="0" w:color="auto"/>
        <w:left w:val="none" w:sz="0" w:space="0" w:color="auto"/>
        <w:bottom w:val="none" w:sz="0" w:space="0" w:color="auto"/>
        <w:right w:val="none" w:sz="0" w:space="0" w:color="auto"/>
      </w:divBdr>
    </w:div>
    <w:div w:id="1405563081">
      <w:bodyDiv w:val="1"/>
      <w:marLeft w:val="0"/>
      <w:marRight w:val="0"/>
      <w:marTop w:val="0"/>
      <w:marBottom w:val="0"/>
      <w:divBdr>
        <w:top w:val="none" w:sz="0" w:space="0" w:color="auto"/>
        <w:left w:val="none" w:sz="0" w:space="0" w:color="auto"/>
        <w:bottom w:val="none" w:sz="0" w:space="0" w:color="auto"/>
        <w:right w:val="none" w:sz="0" w:space="0" w:color="auto"/>
      </w:divBdr>
    </w:div>
    <w:div w:id="1444611688">
      <w:bodyDiv w:val="1"/>
      <w:marLeft w:val="0"/>
      <w:marRight w:val="0"/>
      <w:marTop w:val="0"/>
      <w:marBottom w:val="0"/>
      <w:divBdr>
        <w:top w:val="none" w:sz="0" w:space="0" w:color="auto"/>
        <w:left w:val="none" w:sz="0" w:space="0" w:color="auto"/>
        <w:bottom w:val="none" w:sz="0" w:space="0" w:color="auto"/>
        <w:right w:val="none" w:sz="0" w:space="0" w:color="auto"/>
      </w:divBdr>
    </w:div>
    <w:div w:id="145597786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3739709">
      <w:bodyDiv w:val="1"/>
      <w:marLeft w:val="0"/>
      <w:marRight w:val="0"/>
      <w:marTop w:val="0"/>
      <w:marBottom w:val="0"/>
      <w:divBdr>
        <w:top w:val="none" w:sz="0" w:space="0" w:color="auto"/>
        <w:left w:val="none" w:sz="0" w:space="0" w:color="auto"/>
        <w:bottom w:val="none" w:sz="0" w:space="0" w:color="auto"/>
        <w:right w:val="none" w:sz="0" w:space="0" w:color="auto"/>
      </w:divBdr>
    </w:div>
    <w:div w:id="1491167243">
      <w:bodyDiv w:val="1"/>
      <w:marLeft w:val="0"/>
      <w:marRight w:val="0"/>
      <w:marTop w:val="0"/>
      <w:marBottom w:val="0"/>
      <w:divBdr>
        <w:top w:val="none" w:sz="0" w:space="0" w:color="auto"/>
        <w:left w:val="none" w:sz="0" w:space="0" w:color="auto"/>
        <w:bottom w:val="none" w:sz="0" w:space="0" w:color="auto"/>
        <w:right w:val="none" w:sz="0" w:space="0" w:color="auto"/>
      </w:divBdr>
    </w:div>
    <w:div w:id="1494755212">
      <w:bodyDiv w:val="1"/>
      <w:marLeft w:val="0"/>
      <w:marRight w:val="0"/>
      <w:marTop w:val="0"/>
      <w:marBottom w:val="0"/>
      <w:divBdr>
        <w:top w:val="none" w:sz="0" w:space="0" w:color="auto"/>
        <w:left w:val="none" w:sz="0" w:space="0" w:color="auto"/>
        <w:bottom w:val="none" w:sz="0" w:space="0" w:color="auto"/>
        <w:right w:val="none" w:sz="0" w:space="0" w:color="auto"/>
      </w:divBdr>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13051695">
      <w:bodyDiv w:val="1"/>
      <w:marLeft w:val="0"/>
      <w:marRight w:val="0"/>
      <w:marTop w:val="0"/>
      <w:marBottom w:val="0"/>
      <w:divBdr>
        <w:top w:val="none" w:sz="0" w:space="0" w:color="auto"/>
        <w:left w:val="none" w:sz="0" w:space="0" w:color="auto"/>
        <w:bottom w:val="none" w:sz="0" w:space="0" w:color="auto"/>
        <w:right w:val="none" w:sz="0" w:space="0" w:color="auto"/>
      </w:divBdr>
    </w:div>
    <w:div w:id="1654215014">
      <w:bodyDiv w:val="1"/>
      <w:marLeft w:val="0"/>
      <w:marRight w:val="0"/>
      <w:marTop w:val="0"/>
      <w:marBottom w:val="0"/>
      <w:divBdr>
        <w:top w:val="none" w:sz="0" w:space="0" w:color="auto"/>
        <w:left w:val="none" w:sz="0" w:space="0" w:color="auto"/>
        <w:bottom w:val="none" w:sz="0" w:space="0" w:color="auto"/>
        <w:right w:val="none" w:sz="0" w:space="0" w:color="auto"/>
      </w:divBdr>
    </w:div>
    <w:div w:id="1673069676">
      <w:bodyDiv w:val="1"/>
      <w:marLeft w:val="0"/>
      <w:marRight w:val="0"/>
      <w:marTop w:val="0"/>
      <w:marBottom w:val="0"/>
      <w:divBdr>
        <w:top w:val="none" w:sz="0" w:space="0" w:color="auto"/>
        <w:left w:val="none" w:sz="0" w:space="0" w:color="auto"/>
        <w:bottom w:val="none" w:sz="0" w:space="0" w:color="auto"/>
        <w:right w:val="none" w:sz="0" w:space="0" w:color="auto"/>
      </w:divBdr>
    </w:div>
    <w:div w:id="1675187008">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39863057">
      <w:bodyDiv w:val="1"/>
      <w:marLeft w:val="0"/>
      <w:marRight w:val="0"/>
      <w:marTop w:val="0"/>
      <w:marBottom w:val="0"/>
      <w:divBdr>
        <w:top w:val="none" w:sz="0" w:space="0" w:color="auto"/>
        <w:left w:val="none" w:sz="0" w:space="0" w:color="auto"/>
        <w:bottom w:val="none" w:sz="0" w:space="0" w:color="auto"/>
        <w:right w:val="none" w:sz="0" w:space="0" w:color="auto"/>
      </w:divBdr>
    </w:div>
    <w:div w:id="1768304688">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8573824">
      <w:bodyDiv w:val="1"/>
      <w:marLeft w:val="0"/>
      <w:marRight w:val="0"/>
      <w:marTop w:val="0"/>
      <w:marBottom w:val="0"/>
      <w:divBdr>
        <w:top w:val="none" w:sz="0" w:space="0" w:color="auto"/>
        <w:left w:val="none" w:sz="0" w:space="0" w:color="auto"/>
        <w:bottom w:val="none" w:sz="0" w:space="0" w:color="auto"/>
        <w:right w:val="none" w:sz="0" w:space="0" w:color="auto"/>
      </w:divBdr>
      <w:divsChild>
        <w:div w:id="8994941">
          <w:marLeft w:val="0"/>
          <w:marRight w:val="0"/>
          <w:marTop w:val="0"/>
          <w:marBottom w:val="0"/>
          <w:divBdr>
            <w:top w:val="none" w:sz="0" w:space="0" w:color="auto"/>
            <w:left w:val="none" w:sz="0" w:space="0" w:color="auto"/>
            <w:bottom w:val="none" w:sz="0" w:space="0" w:color="auto"/>
            <w:right w:val="none" w:sz="0" w:space="0" w:color="auto"/>
          </w:divBdr>
        </w:div>
        <w:div w:id="169763688">
          <w:marLeft w:val="0"/>
          <w:marRight w:val="0"/>
          <w:marTop w:val="0"/>
          <w:marBottom w:val="0"/>
          <w:divBdr>
            <w:top w:val="none" w:sz="0" w:space="0" w:color="auto"/>
            <w:left w:val="none" w:sz="0" w:space="0" w:color="auto"/>
            <w:bottom w:val="none" w:sz="0" w:space="0" w:color="auto"/>
            <w:right w:val="none" w:sz="0" w:space="0" w:color="auto"/>
          </w:divBdr>
        </w:div>
        <w:div w:id="181894157">
          <w:marLeft w:val="0"/>
          <w:marRight w:val="0"/>
          <w:marTop w:val="0"/>
          <w:marBottom w:val="0"/>
          <w:divBdr>
            <w:top w:val="none" w:sz="0" w:space="0" w:color="auto"/>
            <w:left w:val="none" w:sz="0" w:space="0" w:color="auto"/>
            <w:bottom w:val="none" w:sz="0" w:space="0" w:color="auto"/>
            <w:right w:val="none" w:sz="0" w:space="0" w:color="auto"/>
          </w:divBdr>
        </w:div>
        <w:div w:id="241062987">
          <w:marLeft w:val="0"/>
          <w:marRight w:val="0"/>
          <w:marTop w:val="0"/>
          <w:marBottom w:val="0"/>
          <w:divBdr>
            <w:top w:val="none" w:sz="0" w:space="0" w:color="auto"/>
            <w:left w:val="none" w:sz="0" w:space="0" w:color="auto"/>
            <w:bottom w:val="none" w:sz="0" w:space="0" w:color="auto"/>
            <w:right w:val="none" w:sz="0" w:space="0" w:color="auto"/>
          </w:divBdr>
        </w:div>
        <w:div w:id="300427178">
          <w:marLeft w:val="0"/>
          <w:marRight w:val="0"/>
          <w:marTop w:val="0"/>
          <w:marBottom w:val="0"/>
          <w:divBdr>
            <w:top w:val="none" w:sz="0" w:space="0" w:color="auto"/>
            <w:left w:val="none" w:sz="0" w:space="0" w:color="auto"/>
            <w:bottom w:val="none" w:sz="0" w:space="0" w:color="auto"/>
            <w:right w:val="none" w:sz="0" w:space="0" w:color="auto"/>
          </w:divBdr>
        </w:div>
        <w:div w:id="396829780">
          <w:marLeft w:val="0"/>
          <w:marRight w:val="0"/>
          <w:marTop w:val="0"/>
          <w:marBottom w:val="0"/>
          <w:divBdr>
            <w:top w:val="none" w:sz="0" w:space="0" w:color="auto"/>
            <w:left w:val="none" w:sz="0" w:space="0" w:color="auto"/>
            <w:bottom w:val="none" w:sz="0" w:space="0" w:color="auto"/>
            <w:right w:val="none" w:sz="0" w:space="0" w:color="auto"/>
          </w:divBdr>
        </w:div>
        <w:div w:id="454100180">
          <w:marLeft w:val="0"/>
          <w:marRight w:val="0"/>
          <w:marTop w:val="0"/>
          <w:marBottom w:val="0"/>
          <w:divBdr>
            <w:top w:val="none" w:sz="0" w:space="0" w:color="auto"/>
            <w:left w:val="none" w:sz="0" w:space="0" w:color="auto"/>
            <w:bottom w:val="none" w:sz="0" w:space="0" w:color="auto"/>
            <w:right w:val="none" w:sz="0" w:space="0" w:color="auto"/>
          </w:divBdr>
        </w:div>
        <w:div w:id="635065427">
          <w:marLeft w:val="0"/>
          <w:marRight w:val="0"/>
          <w:marTop w:val="0"/>
          <w:marBottom w:val="0"/>
          <w:divBdr>
            <w:top w:val="none" w:sz="0" w:space="0" w:color="auto"/>
            <w:left w:val="none" w:sz="0" w:space="0" w:color="auto"/>
            <w:bottom w:val="none" w:sz="0" w:space="0" w:color="auto"/>
            <w:right w:val="none" w:sz="0" w:space="0" w:color="auto"/>
          </w:divBdr>
        </w:div>
        <w:div w:id="715814214">
          <w:marLeft w:val="0"/>
          <w:marRight w:val="0"/>
          <w:marTop w:val="0"/>
          <w:marBottom w:val="0"/>
          <w:divBdr>
            <w:top w:val="none" w:sz="0" w:space="0" w:color="auto"/>
            <w:left w:val="none" w:sz="0" w:space="0" w:color="auto"/>
            <w:bottom w:val="none" w:sz="0" w:space="0" w:color="auto"/>
            <w:right w:val="none" w:sz="0" w:space="0" w:color="auto"/>
          </w:divBdr>
        </w:div>
        <w:div w:id="894705524">
          <w:marLeft w:val="0"/>
          <w:marRight w:val="0"/>
          <w:marTop w:val="0"/>
          <w:marBottom w:val="0"/>
          <w:divBdr>
            <w:top w:val="none" w:sz="0" w:space="0" w:color="auto"/>
            <w:left w:val="none" w:sz="0" w:space="0" w:color="auto"/>
            <w:bottom w:val="none" w:sz="0" w:space="0" w:color="auto"/>
            <w:right w:val="none" w:sz="0" w:space="0" w:color="auto"/>
          </w:divBdr>
        </w:div>
        <w:div w:id="1041899936">
          <w:marLeft w:val="0"/>
          <w:marRight w:val="0"/>
          <w:marTop w:val="0"/>
          <w:marBottom w:val="0"/>
          <w:divBdr>
            <w:top w:val="none" w:sz="0" w:space="0" w:color="auto"/>
            <w:left w:val="none" w:sz="0" w:space="0" w:color="auto"/>
            <w:bottom w:val="none" w:sz="0" w:space="0" w:color="auto"/>
            <w:right w:val="none" w:sz="0" w:space="0" w:color="auto"/>
          </w:divBdr>
        </w:div>
        <w:div w:id="1045561690">
          <w:marLeft w:val="0"/>
          <w:marRight w:val="0"/>
          <w:marTop w:val="0"/>
          <w:marBottom w:val="0"/>
          <w:divBdr>
            <w:top w:val="none" w:sz="0" w:space="0" w:color="auto"/>
            <w:left w:val="none" w:sz="0" w:space="0" w:color="auto"/>
            <w:bottom w:val="none" w:sz="0" w:space="0" w:color="auto"/>
            <w:right w:val="none" w:sz="0" w:space="0" w:color="auto"/>
          </w:divBdr>
        </w:div>
        <w:div w:id="1179353023">
          <w:marLeft w:val="0"/>
          <w:marRight w:val="0"/>
          <w:marTop w:val="0"/>
          <w:marBottom w:val="0"/>
          <w:divBdr>
            <w:top w:val="none" w:sz="0" w:space="0" w:color="auto"/>
            <w:left w:val="none" w:sz="0" w:space="0" w:color="auto"/>
            <w:bottom w:val="none" w:sz="0" w:space="0" w:color="auto"/>
            <w:right w:val="none" w:sz="0" w:space="0" w:color="auto"/>
          </w:divBdr>
        </w:div>
        <w:div w:id="1181775460">
          <w:marLeft w:val="0"/>
          <w:marRight w:val="0"/>
          <w:marTop w:val="0"/>
          <w:marBottom w:val="0"/>
          <w:divBdr>
            <w:top w:val="none" w:sz="0" w:space="0" w:color="auto"/>
            <w:left w:val="none" w:sz="0" w:space="0" w:color="auto"/>
            <w:bottom w:val="none" w:sz="0" w:space="0" w:color="auto"/>
            <w:right w:val="none" w:sz="0" w:space="0" w:color="auto"/>
          </w:divBdr>
        </w:div>
        <w:div w:id="1229458160">
          <w:marLeft w:val="0"/>
          <w:marRight w:val="0"/>
          <w:marTop w:val="0"/>
          <w:marBottom w:val="0"/>
          <w:divBdr>
            <w:top w:val="none" w:sz="0" w:space="0" w:color="auto"/>
            <w:left w:val="none" w:sz="0" w:space="0" w:color="auto"/>
            <w:bottom w:val="none" w:sz="0" w:space="0" w:color="auto"/>
            <w:right w:val="none" w:sz="0" w:space="0" w:color="auto"/>
          </w:divBdr>
        </w:div>
        <w:div w:id="1556039006">
          <w:marLeft w:val="0"/>
          <w:marRight w:val="0"/>
          <w:marTop w:val="0"/>
          <w:marBottom w:val="0"/>
          <w:divBdr>
            <w:top w:val="none" w:sz="0" w:space="0" w:color="auto"/>
            <w:left w:val="none" w:sz="0" w:space="0" w:color="auto"/>
            <w:bottom w:val="none" w:sz="0" w:space="0" w:color="auto"/>
            <w:right w:val="none" w:sz="0" w:space="0" w:color="auto"/>
          </w:divBdr>
        </w:div>
        <w:div w:id="1767113044">
          <w:marLeft w:val="0"/>
          <w:marRight w:val="0"/>
          <w:marTop w:val="0"/>
          <w:marBottom w:val="0"/>
          <w:divBdr>
            <w:top w:val="none" w:sz="0" w:space="0" w:color="auto"/>
            <w:left w:val="none" w:sz="0" w:space="0" w:color="auto"/>
            <w:bottom w:val="none" w:sz="0" w:space="0" w:color="auto"/>
            <w:right w:val="none" w:sz="0" w:space="0" w:color="auto"/>
          </w:divBdr>
        </w:div>
        <w:div w:id="2024897164">
          <w:marLeft w:val="0"/>
          <w:marRight w:val="0"/>
          <w:marTop w:val="0"/>
          <w:marBottom w:val="0"/>
          <w:divBdr>
            <w:top w:val="none" w:sz="0" w:space="0" w:color="auto"/>
            <w:left w:val="none" w:sz="0" w:space="0" w:color="auto"/>
            <w:bottom w:val="none" w:sz="0" w:space="0" w:color="auto"/>
            <w:right w:val="none" w:sz="0" w:space="0" w:color="auto"/>
          </w:divBdr>
        </w:div>
      </w:divsChild>
    </w:div>
    <w:div w:id="1863128060">
      <w:bodyDiv w:val="1"/>
      <w:marLeft w:val="0"/>
      <w:marRight w:val="0"/>
      <w:marTop w:val="0"/>
      <w:marBottom w:val="0"/>
      <w:divBdr>
        <w:top w:val="none" w:sz="0" w:space="0" w:color="auto"/>
        <w:left w:val="none" w:sz="0" w:space="0" w:color="auto"/>
        <w:bottom w:val="none" w:sz="0" w:space="0" w:color="auto"/>
        <w:right w:val="none" w:sz="0" w:space="0" w:color="auto"/>
      </w:divBdr>
    </w:div>
    <w:div w:id="1900507842">
      <w:bodyDiv w:val="1"/>
      <w:marLeft w:val="0"/>
      <w:marRight w:val="0"/>
      <w:marTop w:val="0"/>
      <w:marBottom w:val="0"/>
      <w:divBdr>
        <w:top w:val="none" w:sz="0" w:space="0" w:color="auto"/>
        <w:left w:val="none" w:sz="0" w:space="0" w:color="auto"/>
        <w:bottom w:val="none" w:sz="0" w:space="0" w:color="auto"/>
        <w:right w:val="none" w:sz="0" w:space="0" w:color="auto"/>
      </w:divBdr>
    </w:div>
    <w:div w:id="1929777143">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1969312334">
      <w:bodyDiv w:val="1"/>
      <w:marLeft w:val="0"/>
      <w:marRight w:val="0"/>
      <w:marTop w:val="0"/>
      <w:marBottom w:val="0"/>
      <w:divBdr>
        <w:top w:val="none" w:sz="0" w:space="0" w:color="auto"/>
        <w:left w:val="none" w:sz="0" w:space="0" w:color="auto"/>
        <w:bottom w:val="none" w:sz="0" w:space="0" w:color="auto"/>
        <w:right w:val="none" w:sz="0" w:space="0" w:color="auto"/>
      </w:divBdr>
    </w:div>
    <w:div w:id="1980727191">
      <w:bodyDiv w:val="1"/>
      <w:marLeft w:val="0"/>
      <w:marRight w:val="0"/>
      <w:marTop w:val="0"/>
      <w:marBottom w:val="0"/>
      <w:divBdr>
        <w:top w:val="none" w:sz="0" w:space="0" w:color="auto"/>
        <w:left w:val="none" w:sz="0" w:space="0" w:color="auto"/>
        <w:bottom w:val="none" w:sz="0" w:space="0" w:color="auto"/>
        <w:right w:val="none" w:sz="0" w:space="0" w:color="auto"/>
      </w:divBdr>
    </w:div>
    <w:div w:id="2003503048">
      <w:bodyDiv w:val="1"/>
      <w:marLeft w:val="0"/>
      <w:marRight w:val="0"/>
      <w:marTop w:val="0"/>
      <w:marBottom w:val="0"/>
      <w:divBdr>
        <w:top w:val="none" w:sz="0" w:space="0" w:color="auto"/>
        <w:left w:val="none" w:sz="0" w:space="0" w:color="auto"/>
        <w:bottom w:val="none" w:sz="0" w:space="0" w:color="auto"/>
        <w:right w:val="none" w:sz="0" w:space="0" w:color="auto"/>
      </w:divBdr>
    </w:div>
    <w:div w:id="2019579110">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56856920">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3.png"/><Relationship Id="rId26" Type="http://schemas.openxmlformats.org/officeDocument/2006/relationships/hyperlink" Target="https://secure.iiasa.ac.at/web-apps/ene/AMPEREDB/dsd?Action=htmlpage&amp;page=about" TargetMode="External"/><Relationship Id="rId21" Type="http://schemas.openxmlformats.org/officeDocument/2006/relationships/image" Target="media/image6.png"/><Relationship Id="rId34" Type="http://schemas.openxmlformats.org/officeDocument/2006/relationships/hyperlink" Target="https://eneken.ieej.or.jp/data/8122.pdf" TargetMode="Externa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chart" Target="charts/chart3.xml"/><Relationship Id="rId33" Type="http://schemas.openxmlformats.org/officeDocument/2006/relationships/hyperlink" Target="https://webstore.iea.org/world-energy-outlook-2018"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hyperlink" Target="https://www.equinor.com/en/news/07jun2018-energy-perspective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2.xml"/><Relationship Id="rId32" Type="http://schemas.openxmlformats.org/officeDocument/2006/relationships/hyperlink" Target="https://www.iea.org/etp/"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chart" Target="charts/chart1.xml"/><Relationship Id="rId28" Type="http://schemas.openxmlformats.org/officeDocument/2006/relationships/hyperlink" Target="https://www.eia.gov/energyexplained/biomass/landfill-gas-and-biogas.php" TargetMode="External"/><Relationship Id="rId36" Type="http://schemas.openxmlformats.org/officeDocument/2006/relationships/hyperlink" Target="http://documents.worldbank.org/curated/en/634581468333897517/pdf/430990ESM0REVISED01public1.pdf" TargetMode="Externa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hyperlink" Target="http://www.iea.org/media/etp/etp2016/AnnexI_MSWpotential_web.pdf"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hyperlink" Target="https://www.navigant.com/-/media/www/site/downloads/energy/2018/navigant2018energytransitionwithin15c.pdf" TargetMode="External"/><Relationship Id="rId30" Type="http://schemas.openxmlformats.org/officeDocument/2006/relationships/hyperlink" Target="http://www.greenpeace.org/international/Global/international/publications/climate/2015/Energy-Revolution-2015-Full.pdf" TargetMode="External"/><Relationship Id="rId35" Type="http://schemas.openxmlformats.org/officeDocument/2006/relationships/hyperlink" Target="http://energywatchgroup.org/wp-content/uploads/EWG_LUT_100RE_All_Sectors_Global_Report_2019.pdf" TargetMode="Externa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taladaya/Desktop/Drawdown%20Finals/Landfill%20Methane/LandfillMethane_RRS_ELECGEN_v1.1c_26June2020.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taladaya/Desktop/Drawdown%20Finals/Landfill%20Methane/LandfillMethane_RRS_ELECGEN_v1.1c_26June2020.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taladaya/Desktop/Drawdown%20Finals/Landfill%20Methane/LandfillMethane_RRS_ELECGEN_v1.1c_26June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0_-;\-* #,##0_-;_-* "-"??_-;_-@_-</c:formatCode>
                <c:ptCount val="46"/>
                <c:pt idx="0">
                  <c:v>25.038474106585277</c:v>
                </c:pt>
                <c:pt idx="1">
                  <c:v>27.53206836991609</c:v>
                </c:pt>
                <c:pt idx="2">
                  <c:v>30.0084551804391</c:v>
                </c:pt>
                <c:pt idx="3">
                  <c:v>26.887146552000104</c:v>
                </c:pt>
                <c:pt idx="4">
                  <c:v>27.826769280062081</c:v>
                </c:pt>
                <c:pt idx="5">
                  <c:v>28.766392008124285</c:v>
                </c:pt>
                <c:pt idx="6">
                  <c:v>29.706014736186489</c:v>
                </c:pt>
                <c:pt idx="7">
                  <c:v>30.645637464248466</c:v>
                </c:pt>
                <c:pt idx="8">
                  <c:v>31.58526019231067</c:v>
                </c:pt>
                <c:pt idx="9">
                  <c:v>32.524882920372647</c:v>
                </c:pt>
                <c:pt idx="10">
                  <c:v>33.464505648434852</c:v>
                </c:pt>
                <c:pt idx="11">
                  <c:v>34.404128376497056</c:v>
                </c:pt>
                <c:pt idx="12">
                  <c:v>35.343751104559033</c:v>
                </c:pt>
                <c:pt idx="13">
                  <c:v>36.283373832621237</c:v>
                </c:pt>
                <c:pt idx="14">
                  <c:v>37.222996560683441</c:v>
                </c:pt>
                <c:pt idx="15">
                  <c:v>38.162619288745418</c:v>
                </c:pt>
                <c:pt idx="16">
                  <c:v>39.102242016807622</c:v>
                </c:pt>
                <c:pt idx="17">
                  <c:v>40.041864744869827</c:v>
                </c:pt>
                <c:pt idx="18">
                  <c:v>40.981487472931803</c:v>
                </c:pt>
                <c:pt idx="19">
                  <c:v>41.921110200994008</c:v>
                </c:pt>
                <c:pt idx="20">
                  <c:v>42.860732929056212</c:v>
                </c:pt>
                <c:pt idx="21">
                  <c:v>43.800355657118189</c:v>
                </c:pt>
                <c:pt idx="22">
                  <c:v>44.739978385180393</c:v>
                </c:pt>
                <c:pt idx="23">
                  <c:v>45.679601113242597</c:v>
                </c:pt>
                <c:pt idx="24">
                  <c:v>46.619223841304574</c:v>
                </c:pt>
                <c:pt idx="25">
                  <c:v>47.558846569366779</c:v>
                </c:pt>
                <c:pt idx="26">
                  <c:v>48.498469297428755</c:v>
                </c:pt>
                <c:pt idx="27">
                  <c:v>49.43809202549096</c:v>
                </c:pt>
                <c:pt idx="28">
                  <c:v>50.377714753553164</c:v>
                </c:pt>
                <c:pt idx="29">
                  <c:v>51.317337481615141</c:v>
                </c:pt>
                <c:pt idx="30">
                  <c:v>52.256960209677345</c:v>
                </c:pt>
                <c:pt idx="31">
                  <c:v>53.196582937739549</c:v>
                </c:pt>
                <c:pt idx="32">
                  <c:v>54.136205665801526</c:v>
                </c:pt>
                <c:pt idx="33">
                  <c:v>55.075828393863731</c:v>
                </c:pt>
                <c:pt idx="34">
                  <c:v>56.015451121925935</c:v>
                </c:pt>
                <c:pt idx="35">
                  <c:v>56.955073849987912</c:v>
                </c:pt>
                <c:pt idx="36">
                  <c:v>57.894696578050116</c:v>
                </c:pt>
                <c:pt idx="37">
                  <c:v>58.83431930611232</c:v>
                </c:pt>
                <c:pt idx="38">
                  <c:v>59.773942034174297</c:v>
                </c:pt>
                <c:pt idx="39">
                  <c:v>60.713564762236501</c:v>
                </c:pt>
                <c:pt idx="40">
                  <c:v>61.653187490298706</c:v>
                </c:pt>
                <c:pt idx="41">
                  <c:v>62.592810218360682</c:v>
                </c:pt>
                <c:pt idx="42">
                  <c:v>63.532432946422887</c:v>
                </c:pt>
                <c:pt idx="43">
                  <c:v>64.472055674484864</c:v>
                </c:pt>
                <c:pt idx="44">
                  <c:v>65.411678402547068</c:v>
                </c:pt>
                <c:pt idx="45">
                  <c:v>66.351301130609272</c:v>
                </c:pt>
              </c:numCache>
            </c:numRef>
          </c:val>
          <c:smooth val="1"/>
          <c:extLst>
            <c:ext xmlns:c16="http://schemas.microsoft.com/office/drawing/2014/chart" uri="{C3380CC4-5D6E-409C-BE32-E72D297353CC}">
              <c16:uniqueId val="{00000000-6D45-2E43-BCE7-F7847FC8B315}"/>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0_-;\-* #,##0_-;_-* "-"??_-;_-@_-</c:formatCode>
                <c:ptCount val="46"/>
                <c:pt idx="0">
                  <c:v>25.038474106585277</c:v>
                </c:pt>
                <c:pt idx="1">
                  <c:v>27.53206836991609</c:v>
                </c:pt>
                <c:pt idx="2">
                  <c:v>30.0084551804391</c:v>
                </c:pt>
                <c:pt idx="3">
                  <c:v>32.467634538154307</c:v>
                </c:pt>
                <c:pt idx="4">
                  <c:v>34.909606443061712</c:v>
                </c:pt>
                <c:pt idx="5">
                  <c:v>37.334370895161314</c:v>
                </c:pt>
                <c:pt idx="6">
                  <c:v>39.741927894453099</c:v>
                </c:pt>
                <c:pt idx="7">
                  <c:v>42.132277440937102</c:v>
                </c:pt>
                <c:pt idx="8">
                  <c:v>44.505419534613289</c:v>
                </c:pt>
                <c:pt idx="9">
                  <c:v>46.861354175481672</c:v>
                </c:pt>
                <c:pt idx="10">
                  <c:v>49.200081363542253</c:v>
                </c:pt>
                <c:pt idx="11">
                  <c:v>51.521601098795031</c:v>
                </c:pt>
                <c:pt idx="12">
                  <c:v>53.825913381240007</c:v>
                </c:pt>
                <c:pt idx="13">
                  <c:v>56.113018210877172</c:v>
                </c:pt>
                <c:pt idx="14">
                  <c:v>58.382915587706542</c:v>
                </c:pt>
                <c:pt idx="15">
                  <c:v>60.635605511728109</c:v>
                </c:pt>
                <c:pt idx="16">
                  <c:v>62.871087982941866</c:v>
                </c:pt>
                <c:pt idx="17">
                  <c:v>65.089363001347834</c:v>
                </c:pt>
                <c:pt idx="18">
                  <c:v>67.290430566945972</c:v>
                </c:pt>
                <c:pt idx="19">
                  <c:v>69.474290679736328</c:v>
                </c:pt>
                <c:pt idx="20">
                  <c:v>71.640943339718859</c:v>
                </c:pt>
                <c:pt idx="21">
                  <c:v>73.79038854689361</c:v>
                </c:pt>
                <c:pt idx="22">
                  <c:v>75.92262630126055</c:v>
                </c:pt>
                <c:pt idx="23">
                  <c:v>78.037656602819681</c:v>
                </c:pt>
                <c:pt idx="24">
                  <c:v>80.135479451571015</c:v>
                </c:pt>
                <c:pt idx="25">
                  <c:v>82.21609484751454</c:v>
                </c:pt>
                <c:pt idx="26">
                  <c:v>84.27950279065027</c:v>
                </c:pt>
                <c:pt idx="27">
                  <c:v>86.325703280978189</c:v>
                </c:pt>
                <c:pt idx="28">
                  <c:v>88.354696318498299</c:v>
                </c:pt>
                <c:pt idx="29">
                  <c:v>90.366481903210627</c:v>
                </c:pt>
                <c:pt idx="30">
                  <c:v>92.361060035115116</c:v>
                </c:pt>
                <c:pt idx="31">
                  <c:v>94.338430714211825</c:v>
                </c:pt>
                <c:pt idx="32">
                  <c:v>96.298593940500723</c:v>
                </c:pt>
                <c:pt idx="33">
                  <c:v>92.322533369289786</c:v>
                </c:pt>
                <c:pt idx="34">
                  <c:v>86.012061520696733</c:v>
                </c:pt>
                <c:pt idx="35">
                  <c:v>79.469377156905921</c:v>
                </c:pt>
                <c:pt idx="36">
                  <c:v>77.409542161148025</c:v>
                </c:pt>
                <c:pt idx="37">
                  <c:v>75.138748145542721</c:v>
                </c:pt>
                <c:pt idx="38">
                  <c:v>72.771067601767214</c:v>
                </c:pt>
                <c:pt idx="39">
                  <c:v>70.309438907619153</c:v>
                </c:pt>
                <c:pt idx="40">
                  <c:v>67.756304690274547</c:v>
                </c:pt>
                <c:pt idx="41">
                  <c:v>65.113923270617107</c:v>
                </c:pt>
                <c:pt idx="42">
                  <c:v>62.383962695994718</c:v>
                </c:pt>
                <c:pt idx="43">
                  <c:v>59.567647979462905</c:v>
                </c:pt>
                <c:pt idx="44">
                  <c:v>56.66584856369829</c:v>
                </c:pt>
                <c:pt idx="45">
                  <c:v>53.67979712705764</c:v>
                </c:pt>
              </c:numCache>
            </c:numRef>
          </c:val>
          <c:smooth val="0"/>
          <c:extLst>
            <c:ext xmlns:c16="http://schemas.microsoft.com/office/drawing/2014/chart" uri="{C3380CC4-5D6E-409C-BE32-E72D297353CC}">
              <c16:uniqueId val="{00000001-6D45-2E43-BCE7-F7847FC8B315}"/>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0_-;\-* #,##0_-;_-* "-"??_-;_-@_-</c:formatCode>
                <c:ptCount val="46"/>
                <c:pt idx="0">
                  <c:v>25.038474106585277</c:v>
                </c:pt>
                <c:pt idx="1">
                  <c:v>27.53206836991609</c:v>
                </c:pt>
                <c:pt idx="2">
                  <c:v>30.0084551804391</c:v>
                </c:pt>
                <c:pt idx="3">
                  <c:v>32.467634538154307</c:v>
                </c:pt>
                <c:pt idx="4">
                  <c:v>34.909606443061712</c:v>
                </c:pt>
                <c:pt idx="5">
                  <c:v>37.334370895161314</c:v>
                </c:pt>
                <c:pt idx="6">
                  <c:v>39.741927894453099</c:v>
                </c:pt>
                <c:pt idx="7">
                  <c:v>42.132277440937102</c:v>
                </c:pt>
                <c:pt idx="8">
                  <c:v>44.505419534613289</c:v>
                </c:pt>
                <c:pt idx="9">
                  <c:v>46.861354175481672</c:v>
                </c:pt>
                <c:pt idx="10">
                  <c:v>49.200081363542253</c:v>
                </c:pt>
                <c:pt idx="11">
                  <c:v>51.521601098795031</c:v>
                </c:pt>
                <c:pt idx="12">
                  <c:v>53.825913381240007</c:v>
                </c:pt>
                <c:pt idx="13">
                  <c:v>56.113018210877172</c:v>
                </c:pt>
                <c:pt idx="14">
                  <c:v>58.382915587706542</c:v>
                </c:pt>
                <c:pt idx="15">
                  <c:v>60.635605511728109</c:v>
                </c:pt>
                <c:pt idx="16">
                  <c:v>62.871087982941866</c:v>
                </c:pt>
                <c:pt idx="17">
                  <c:v>65.089363001347834</c:v>
                </c:pt>
                <c:pt idx="18">
                  <c:v>67.290430566945972</c:v>
                </c:pt>
                <c:pt idx="19">
                  <c:v>69.474290679736328</c:v>
                </c:pt>
                <c:pt idx="20">
                  <c:v>71.640943339718859</c:v>
                </c:pt>
                <c:pt idx="21">
                  <c:v>73.79038854689361</c:v>
                </c:pt>
                <c:pt idx="22">
                  <c:v>75.92262630126055</c:v>
                </c:pt>
                <c:pt idx="23">
                  <c:v>78.037656602819681</c:v>
                </c:pt>
                <c:pt idx="24">
                  <c:v>73.71537422193299</c:v>
                </c:pt>
                <c:pt idx="25">
                  <c:v>65.536127849087904</c:v>
                </c:pt>
                <c:pt idx="26">
                  <c:v>58.094322590945282</c:v>
                </c:pt>
                <c:pt idx="27">
                  <c:v>49.900543864750738</c:v>
                </c:pt>
                <c:pt idx="28">
                  <c:v>41.565919996296287</c:v>
                </c:pt>
                <c:pt idx="29">
                  <c:v>33.096771909817647</c:v>
                </c:pt>
                <c:pt idx="30">
                  <c:v>24.512141538208066</c:v>
                </c:pt>
                <c:pt idx="31">
                  <c:v>15.763498710933591</c:v>
                </c:pt>
                <c:pt idx="32">
                  <c:v>6.8592917143683589</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smooth val="0"/>
          <c:extLst>
            <c:ext xmlns:c16="http://schemas.microsoft.com/office/drawing/2014/chart" uri="{C3380CC4-5D6E-409C-BE32-E72D297353CC}">
              <c16:uniqueId val="{00000002-6D45-2E43-BCE7-F7847FC8B315}"/>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0_-;\-* #,##0_-;_-* "-"??_-;_-@_-</c:formatCode>
                <c:ptCount val="46"/>
                <c:pt idx="0">
                  <c:v>25.038474106585277</c:v>
                </c:pt>
                <c:pt idx="1">
                  <c:v>27.53206836991609</c:v>
                </c:pt>
                <c:pt idx="2">
                  <c:v>30.0084551804391</c:v>
                </c:pt>
                <c:pt idx="3">
                  <c:v>32.467634538154307</c:v>
                </c:pt>
                <c:pt idx="4">
                  <c:v>34.909606443061712</c:v>
                </c:pt>
                <c:pt idx="5">
                  <c:v>37.334370895161314</c:v>
                </c:pt>
                <c:pt idx="6">
                  <c:v>39.741927894453099</c:v>
                </c:pt>
                <c:pt idx="7">
                  <c:v>42.132277440937102</c:v>
                </c:pt>
                <c:pt idx="8">
                  <c:v>44.505419534613289</c:v>
                </c:pt>
                <c:pt idx="9">
                  <c:v>46.861354175481672</c:v>
                </c:pt>
                <c:pt idx="10">
                  <c:v>49.200081363542253</c:v>
                </c:pt>
                <c:pt idx="11">
                  <c:v>51.521601098795031</c:v>
                </c:pt>
                <c:pt idx="12">
                  <c:v>53.825913381240007</c:v>
                </c:pt>
                <c:pt idx="13">
                  <c:v>56.113018210877172</c:v>
                </c:pt>
                <c:pt idx="14">
                  <c:v>58.382915587706542</c:v>
                </c:pt>
                <c:pt idx="15">
                  <c:v>60.635605511728109</c:v>
                </c:pt>
                <c:pt idx="16">
                  <c:v>53.319720002146894</c:v>
                </c:pt>
                <c:pt idx="17">
                  <c:v>40.459302353774746</c:v>
                </c:pt>
                <c:pt idx="18">
                  <c:v>27.282918816155867</c:v>
                </c:pt>
                <c:pt idx="19">
                  <c:v>19.345224390575872</c:v>
                </c:pt>
                <c:pt idx="20">
                  <c:v>14.172951578956717</c:v>
                </c:pt>
                <c:pt idx="21">
                  <c:v>8.5144463493651159</c:v>
                </c:pt>
                <c:pt idx="22">
                  <c:v>2.3598932990016599</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numCache>
            </c:numRef>
          </c:val>
          <c:smooth val="0"/>
          <c:extLst>
            <c:ext xmlns:c16="http://schemas.microsoft.com/office/drawing/2014/chart" uri="{C3380CC4-5D6E-409C-BE32-E72D297353CC}">
              <c16:uniqueId val="{00000003-6D45-2E43-BCE7-F7847FC8B315}"/>
            </c:ext>
          </c:extLst>
        </c:ser>
        <c:dLbls>
          <c:showLegendKey val="0"/>
          <c:showVal val="0"/>
          <c:showCatName val="0"/>
          <c:showSerName val="0"/>
          <c:showPercent val="0"/>
          <c:showBubbleSize val="0"/>
        </c:dLbls>
        <c:smooth val="0"/>
        <c:axId val="159713920"/>
        <c:axId val="159737312"/>
        <c:extLst/>
      </c:lineChart>
      <c:catAx>
        <c:axId val="15971392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59737312"/>
        <c:crossesAt val="0"/>
        <c:auto val="1"/>
        <c:lblAlgn val="ctr"/>
        <c:lblOffset val="100"/>
        <c:tickLblSkip val="5"/>
        <c:tickMarkSkip val="5"/>
        <c:noMultiLvlLbl val="0"/>
      </c:catAx>
      <c:valAx>
        <c:axId val="159737312"/>
        <c:scaling>
          <c:orientation val="minMax"/>
        </c:scaling>
        <c:delete val="0"/>
        <c:axPos val="l"/>
        <c:majorGridlines/>
        <c:title>
          <c:tx>
            <c:rich>
              <a:bodyPr/>
              <a:lstStyle/>
              <a:p>
                <a:pPr>
                  <a:defRPr/>
                </a:pPr>
                <a:r>
                  <a:rPr lang="en-US"/>
                  <a:t>Global Adoption (Electricity generated</a:t>
                </a:r>
                <a:r>
                  <a:rPr lang="en-US" baseline="0"/>
                  <a:t> by solution) (TWh)</a:t>
                </a:r>
                <a:endParaRPr lang="en-US"/>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59713920"/>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B$12:$BB$57</c:f>
              <c:numCache>
                <c:formatCode>_-* #,##0_-;\-* #,##0_-;_-* "-"??_-;_-@_-</c:formatCode>
                <c:ptCount val="45"/>
                <c:pt idx="0">
                  <c:v>0</c:v>
                </c:pt>
                <c:pt idx="1">
                  <c:v>0</c:v>
                </c:pt>
                <c:pt idx="2">
                  <c:v>45.444719650851532</c:v>
                </c:pt>
                <c:pt idx="3">
                  <c:v>57.657116086122443</c:v>
                </c:pt>
                <c:pt idx="4">
                  <c:v>69.715037969162566</c:v>
                </c:pt>
                <c:pt idx="5">
                  <c:v>81.623737685789436</c:v>
                </c:pt>
                <c:pt idx="6">
                  <c:v>93.382833467446432</c:v>
                </c:pt>
                <c:pt idx="7">
                  <c:v>104.99309183464548</c:v>
                </c:pt>
                <c:pt idx="8">
                  <c:v>116.45493518131862</c:v>
                </c:pt>
                <c:pt idx="9">
                  <c:v>127.77385977407806</c:v>
                </c:pt>
                <c:pt idx="10">
                  <c:v>138.93485133119208</c:v>
                </c:pt>
                <c:pt idx="11">
                  <c:v>149.95356528993281</c:v>
                </c:pt>
                <c:pt idx="12">
                  <c:v>160.82515324134914</c:v>
                </c:pt>
                <c:pt idx="13">
                  <c:v>171.54985414507703</c:v>
                </c:pt>
                <c:pt idx="14">
                  <c:v>182.13077903888373</c:v>
                </c:pt>
                <c:pt idx="15">
                  <c:v>192.559414250478</c:v>
                </c:pt>
                <c:pt idx="16">
                  <c:v>202.84462168228151</c:v>
                </c:pt>
                <c:pt idx="17">
                  <c:v>212.98364250032267</c:v>
                </c:pt>
                <c:pt idx="18">
                  <c:v>222.97659794217978</c:v>
                </c:pt>
                <c:pt idx="19">
                  <c:v>232.82131633220433</c:v>
                </c:pt>
                <c:pt idx="20">
                  <c:v>242.52420312188804</c:v>
                </c:pt>
                <c:pt idx="21">
                  <c:v>252.07909378413731</c:v>
                </c:pt>
                <c:pt idx="22">
                  <c:v>261.4881629853565</c:v>
                </c:pt>
                <c:pt idx="23">
                  <c:v>270.75100094533855</c:v>
                </c:pt>
                <c:pt idx="24">
                  <c:v>279.86090224989238</c:v>
                </c:pt>
                <c:pt idx="25">
                  <c:v>288.83980048230029</c:v>
                </c:pt>
                <c:pt idx="26">
                  <c:v>297.66574360721461</c:v>
                </c:pt>
                <c:pt idx="27">
                  <c:v>306.34594061405619</c:v>
                </c:pt>
                <c:pt idx="28">
                  <c:v>314.88037700832615</c:v>
                </c:pt>
                <c:pt idx="29">
                  <c:v>323.26480783430986</c:v>
                </c:pt>
                <c:pt idx="30">
                  <c:v>331.51186742657677</c:v>
                </c:pt>
                <c:pt idx="31">
                  <c:v>339.6088515300317</c:v>
                </c:pt>
                <c:pt idx="32">
                  <c:v>299.90144974713428</c:v>
                </c:pt>
                <c:pt idx="33">
                  <c:v>241.44755725262945</c:v>
                </c:pt>
                <c:pt idx="34">
                  <c:v>181.1824959114962</c:v>
                </c:pt>
                <c:pt idx="35">
                  <c:v>157.00734260626373</c:v>
                </c:pt>
                <c:pt idx="36">
                  <c:v>131.14791255509198</c:v>
                </c:pt>
                <c:pt idx="37">
                  <c:v>104.52061770115859</c:v>
                </c:pt>
                <c:pt idx="38">
                  <c:v>77.149987881889359</c:v>
                </c:pt>
                <c:pt idx="39">
                  <c:v>49.056344802406372</c:v>
                </c:pt>
                <c:pt idx="40">
                  <c:v>20.259559362817694</c:v>
                </c:pt>
                <c:pt idx="41">
                  <c:v>-9.2267112827849722</c:v>
                </c:pt>
                <c:pt idx="42">
                  <c:v>-39.391334336188791</c:v>
                </c:pt>
                <c:pt idx="43">
                  <c:v>-70.226246528835361</c:v>
                </c:pt>
                <c:pt idx="44">
                  <c:v>-101.72243939357261</c:v>
                </c:pt>
              </c:numCache>
            </c:numRef>
          </c:val>
          <c:smooth val="0"/>
          <c:extLst>
            <c:ext xmlns:c16="http://schemas.microsoft.com/office/drawing/2014/chart" uri="{C3380CC4-5D6E-409C-BE32-E72D297353CC}">
              <c16:uniqueId val="{00000000-66A3-0946-81F8-0FFE83BF3E2D}"/>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C$12:$BC$57</c:f>
              <c:numCache>
                <c:formatCode>_-* #,##0_-;\-* #,##0_-;_-* "-"??_-;_-@_-</c:formatCode>
                <c:ptCount val="45"/>
                <c:pt idx="0">
                  <c:v>0</c:v>
                </c:pt>
                <c:pt idx="1">
                  <c:v>0</c:v>
                </c:pt>
                <c:pt idx="2">
                  <c:v>36.6309071730605</c:v>
                </c:pt>
                <c:pt idx="3">
                  <c:v>46.470496077209994</c:v>
                </c:pt>
                <c:pt idx="4">
                  <c:v>56.182787848495366</c:v>
                </c:pt>
                <c:pt idx="5">
                  <c:v>65.773034872733831</c:v>
                </c:pt>
                <c:pt idx="6">
                  <c:v>75.240855381368362</c:v>
                </c:pt>
                <c:pt idx="7">
                  <c:v>84.587015894911616</c:v>
                </c:pt>
                <c:pt idx="8">
                  <c:v>93.811938807294922</c:v>
                </c:pt>
                <c:pt idx="9">
                  <c:v>102.92112038513125</c:v>
                </c:pt>
                <c:pt idx="10">
                  <c:v>111.89954634668841</c:v>
                </c:pt>
                <c:pt idx="11">
                  <c:v>120.76287212923829</c:v>
                </c:pt>
                <c:pt idx="12">
                  <c:v>129.50624932383045</c:v>
                </c:pt>
                <c:pt idx="13">
                  <c:v>138.12991689010047</c:v>
                </c:pt>
                <c:pt idx="14">
                  <c:v>146.63698586581526</c:v>
                </c:pt>
                <c:pt idx="15">
                  <c:v>155.01894257868429</c:v>
                </c:pt>
                <c:pt idx="16">
                  <c:v>163.28464893112886</c:v>
                </c:pt>
                <c:pt idx="17">
                  <c:v>171.43134608917711</c:v>
                </c:pt>
                <c:pt idx="18">
                  <c:v>179.45915529040798</c:v>
                </c:pt>
                <c:pt idx="19">
                  <c:v>187.36590485917253</c:v>
                </c:pt>
                <c:pt idx="20">
                  <c:v>195.15800024696227</c:v>
                </c:pt>
                <c:pt idx="21">
                  <c:v>202.8292769266842</c:v>
                </c:pt>
                <c:pt idx="22">
                  <c:v>210.38190956474239</c:v>
                </c:pt>
                <c:pt idx="23">
                  <c:v>176.09249962253659</c:v>
                </c:pt>
                <c:pt idx="24">
                  <c:v>116.77514029262856</c:v>
                </c:pt>
                <c:pt idx="25">
                  <c:v>62.306157406603603</c:v>
                </c:pt>
                <c:pt idx="26">
                  <c:v>3.0013741312833928</c:v>
                </c:pt>
                <c:pt idx="27">
                  <c:v>-57.164081655426763</c:v>
                </c:pt>
                <c:pt idx="28">
                  <c:v>-118.14754933868589</c:v>
                </c:pt>
                <c:pt idx="29">
                  <c:v>-179.8209463563814</c:v>
                </c:pt>
                <c:pt idx="30">
                  <c:v>-242.50573036321501</c:v>
                </c:pt>
                <c:pt idx="31">
                  <c:v>-306.1361704623767</c:v>
                </c:pt>
                <c:pt idx="32">
                  <c:v>-356.47057223658436</c:v>
                </c:pt>
                <c:pt idx="33">
                  <c:v>-362.40670390670641</c:v>
                </c:pt>
                <c:pt idx="34">
                  <c:v>-368.38777745007195</c:v>
                </c:pt>
                <c:pt idx="35">
                  <c:v>-374.35493953162592</c:v>
                </c:pt>
                <c:pt idx="36">
                  <c:v>-380.32272002246333</c:v>
                </c:pt>
                <c:pt idx="37">
                  <c:v>-386.28476567011523</c:v>
                </c:pt>
                <c:pt idx="38">
                  <c:v>-392.24085170845353</c:v>
                </c:pt>
                <c:pt idx="39">
                  <c:v>-398.18822532408933</c:v>
                </c:pt>
                <c:pt idx="40">
                  <c:v>-404.13424340744689</c:v>
                </c:pt>
                <c:pt idx="41">
                  <c:v>-410.07109785207467</c:v>
                </c:pt>
                <c:pt idx="42">
                  <c:v>-416.00109078385981</c:v>
                </c:pt>
                <c:pt idx="43">
                  <c:v>-421.92399733860537</c:v>
                </c:pt>
                <c:pt idx="44">
                  <c:v>-427.85011027119452</c:v>
                </c:pt>
              </c:numCache>
            </c:numRef>
          </c:val>
          <c:smooth val="0"/>
          <c:extLst>
            <c:ext xmlns:c16="http://schemas.microsoft.com/office/drawing/2014/chart" uri="{C3380CC4-5D6E-409C-BE32-E72D297353CC}">
              <c16:uniqueId val="{00000001-66A3-0946-81F8-0FFE83BF3E2D}"/>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D$12:$BD$57</c:f>
              <c:numCache>
                <c:formatCode>_-* #,##0_-;\-* #,##0_-;_-* "-"??_-;_-@_-</c:formatCode>
                <c:ptCount val="45"/>
                <c:pt idx="0">
                  <c:v>0</c:v>
                </c:pt>
                <c:pt idx="1">
                  <c:v>0</c:v>
                </c:pt>
                <c:pt idx="2">
                  <c:v>27.341275592366411</c:v>
                </c:pt>
                <c:pt idx="3">
                  <c:v>34.679959487298071</c:v>
                </c:pt>
                <c:pt idx="4">
                  <c:v>41.919990858479601</c:v>
                </c:pt>
                <c:pt idx="5">
                  <c:v>49.066622091727851</c:v>
                </c:pt>
                <c:pt idx="6">
                  <c:v>56.119471418485418</c:v>
                </c:pt>
                <c:pt idx="7">
                  <c:v>63.079305359265746</c:v>
                </c:pt>
                <c:pt idx="8">
                  <c:v>69.946546307999313</c:v>
                </c:pt>
                <c:pt idx="9">
                  <c:v>76.726690531299937</c:v>
                </c:pt>
                <c:pt idx="10">
                  <c:v>83.404723747435028</c:v>
                </c:pt>
                <c:pt idx="11">
                  <c:v>89.996301393676063</c:v>
                </c:pt>
                <c:pt idx="12">
                  <c:v>96.496575061073386</c:v>
                </c:pt>
                <c:pt idx="13">
                  <c:v>102.90578370926224</c:v>
                </c:pt>
                <c:pt idx="14">
                  <c:v>109.22703837600906</c:v>
                </c:pt>
                <c:pt idx="15">
                  <c:v>69.05820283300217</c:v>
                </c:pt>
                <c:pt idx="16">
                  <c:v>2.0263829818723482</c:v>
                </c:pt>
                <c:pt idx="17">
                  <c:v>-66.457557138009321</c:v>
                </c:pt>
                <c:pt idx="18">
                  <c:v>-109.45983874238436</c:v>
                </c:pt>
                <c:pt idx="19">
                  <c:v>-139.00868337931854</c:v>
                </c:pt>
                <c:pt idx="20">
                  <c:v>-170.88139255285833</c:v>
                </c:pt>
                <c:pt idx="21">
                  <c:v>-205.11507573289376</c:v>
                </c:pt>
                <c:pt idx="22">
                  <c:v>-220.95327400596395</c:v>
                </c:pt>
                <c:pt idx="23">
                  <c:v>-225.36378188913071</c:v>
                </c:pt>
                <c:pt idx="24">
                  <c:v>-229.75885227861519</c:v>
                </c:pt>
                <c:pt idx="25">
                  <c:v>-234.1683814037556</c:v>
                </c:pt>
                <c:pt idx="26">
                  <c:v>-238.56205265134514</c:v>
                </c:pt>
                <c:pt idx="27">
                  <c:v>-242.94957776379266</c:v>
                </c:pt>
                <c:pt idx="28">
                  <c:v>-247.33076090251765</c:v>
                </c:pt>
                <c:pt idx="29">
                  <c:v>-251.6998972242867</c:v>
                </c:pt>
                <c:pt idx="30">
                  <c:v>-256.07327875690555</c:v>
                </c:pt>
                <c:pt idx="31">
                  <c:v>-260.43418233161339</c:v>
                </c:pt>
                <c:pt idx="32">
                  <c:v>-264.78788139486153</c:v>
                </c:pt>
                <c:pt idx="33">
                  <c:v>-269.15985792475186</c:v>
                </c:pt>
                <c:pt idx="34">
                  <c:v>-273.57677632788602</c:v>
                </c:pt>
                <c:pt idx="35">
                  <c:v>-277.97978326920827</c:v>
                </c:pt>
                <c:pt idx="36">
                  <c:v>-282.38340861981391</c:v>
                </c:pt>
                <c:pt idx="37">
                  <c:v>-286.78129912723443</c:v>
                </c:pt>
                <c:pt idx="38">
                  <c:v>-291.17323002534096</c:v>
                </c:pt>
                <c:pt idx="39">
                  <c:v>-295.55644850074503</c:v>
                </c:pt>
                <c:pt idx="40">
                  <c:v>-299.93831144387121</c:v>
                </c:pt>
                <c:pt idx="41">
                  <c:v>-304.31101074826728</c:v>
                </c:pt>
                <c:pt idx="42">
                  <c:v>-308.67684853982104</c:v>
                </c:pt>
                <c:pt idx="43">
                  <c:v>-313.03559995433488</c:v>
                </c:pt>
                <c:pt idx="44">
                  <c:v>-317.39755774669226</c:v>
                </c:pt>
              </c:numCache>
            </c:numRef>
          </c:val>
          <c:smooth val="0"/>
          <c:extLst>
            <c:ext xmlns:c16="http://schemas.microsoft.com/office/drawing/2014/chart" uri="{C3380CC4-5D6E-409C-BE32-E72D297353CC}">
              <c16:uniqueId val="{00000002-66A3-0946-81F8-0FFE83BF3E2D}"/>
            </c:ext>
          </c:extLst>
        </c:ser>
        <c:dLbls>
          <c:showLegendKey val="0"/>
          <c:showVal val="0"/>
          <c:showCatName val="0"/>
          <c:showSerName val="0"/>
          <c:showPercent val="0"/>
          <c:showBubbleSize val="0"/>
        </c:dLbls>
        <c:smooth val="0"/>
        <c:axId val="159735136"/>
        <c:axId val="159723168"/>
        <c:extLst/>
      </c:lineChart>
      <c:catAx>
        <c:axId val="159735136"/>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59723168"/>
        <c:crossesAt val="0"/>
        <c:auto val="1"/>
        <c:lblAlgn val="ctr"/>
        <c:lblOffset val="100"/>
        <c:tickLblSkip val="5"/>
        <c:tickMarkSkip val="5"/>
        <c:noMultiLvlLbl val="0"/>
      </c:catAx>
      <c:valAx>
        <c:axId val="159723168"/>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59735136"/>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H$12:$BH$57</c:f>
              <c:numCache>
                <c:formatCode>_-* #,##0_-;\-* #,##0_-;_-* "-"??_-;_-@_-</c:formatCode>
                <c:ptCount val="45"/>
                <c:pt idx="0">
                  <c:v>0</c:v>
                </c:pt>
                <c:pt idx="1">
                  <c:v>0</c:v>
                </c:pt>
                <c:pt idx="2">
                  <c:v>138564979.47319996</c:v>
                </c:pt>
                <c:pt idx="3">
                  <c:v>175868703.33528268</c:v>
                </c:pt>
                <c:pt idx="4">
                  <c:v>212745161.63366431</c:v>
                </c:pt>
                <c:pt idx="5">
                  <c:v>249194354.36835027</c:v>
                </c:pt>
                <c:pt idx="6">
                  <c:v>285216281.53934705</c:v>
                </c:pt>
                <c:pt idx="7">
                  <c:v>320810943.14664245</c:v>
                </c:pt>
                <c:pt idx="8">
                  <c:v>355978339.19024813</c:v>
                </c:pt>
                <c:pt idx="9">
                  <c:v>390718469.67015278</c:v>
                </c:pt>
                <c:pt idx="10">
                  <c:v>425031334.58636212</c:v>
                </c:pt>
                <c:pt idx="11">
                  <c:v>458916933.93888187</c:v>
                </c:pt>
                <c:pt idx="12">
                  <c:v>492375267.72770083</c:v>
                </c:pt>
                <c:pt idx="13">
                  <c:v>525406335.95282388</c:v>
                </c:pt>
                <c:pt idx="14">
                  <c:v>558010138.61425745</c:v>
                </c:pt>
                <c:pt idx="15">
                  <c:v>590186675.71199024</c:v>
                </c:pt>
                <c:pt idx="16">
                  <c:v>621935947.24602747</c:v>
                </c:pt>
                <c:pt idx="17">
                  <c:v>653257953.21637464</c:v>
                </c:pt>
                <c:pt idx="18">
                  <c:v>684152693.62302113</c:v>
                </c:pt>
                <c:pt idx="19">
                  <c:v>714620168.4659723</c:v>
                </c:pt>
                <c:pt idx="20">
                  <c:v>744660377.74523377</c:v>
                </c:pt>
                <c:pt idx="21">
                  <c:v>774273321.46079421</c:v>
                </c:pt>
                <c:pt idx="22">
                  <c:v>803458999.61265898</c:v>
                </c:pt>
                <c:pt idx="23">
                  <c:v>832217412.20083427</c:v>
                </c:pt>
                <c:pt idx="24">
                  <c:v>860548559.22530866</c:v>
                </c:pt>
                <c:pt idx="25">
                  <c:v>888452440.68609309</c:v>
                </c:pt>
                <c:pt idx="26">
                  <c:v>915929056.58317709</c:v>
                </c:pt>
                <c:pt idx="27">
                  <c:v>942978406.91656518</c:v>
                </c:pt>
                <c:pt idx="28">
                  <c:v>969600491.68626428</c:v>
                </c:pt>
                <c:pt idx="29">
                  <c:v>995795310.89226127</c:v>
                </c:pt>
                <c:pt idx="30">
                  <c:v>1021562864.5345633</c:v>
                </c:pt>
                <c:pt idx="31">
                  <c:v>1046903152.6131759</c:v>
                </c:pt>
                <c:pt idx="32">
                  <c:v>924845447.77615714</c:v>
                </c:pt>
                <c:pt idx="33">
                  <c:v>744823699.0177083</c:v>
                </c:pt>
                <c:pt idx="34">
                  <c:v>559036052.6385498</c:v>
                </c:pt>
                <c:pt idx="35">
                  <c:v>491264853.93351626</c:v>
                </c:pt>
                <c:pt idx="36">
                  <c:v>424348186.35587287</c:v>
                </c:pt>
                <c:pt idx="37">
                  <c:v>358286049.9056266</c:v>
                </c:pt>
                <c:pt idx="38">
                  <c:v>293078444.58276492</c:v>
                </c:pt>
                <c:pt idx="39">
                  <c:v>228725370.38729435</c:v>
                </c:pt>
                <c:pt idx="40">
                  <c:v>165226827.3192144</c:v>
                </c:pt>
                <c:pt idx="41">
                  <c:v>102582815.37852484</c:v>
                </c:pt>
                <c:pt idx="42">
                  <c:v>40793334.565231979</c:v>
                </c:pt>
                <c:pt idx="43">
                  <c:v>-20141615.120675862</c:v>
                </c:pt>
                <c:pt idx="44">
                  <c:v>-80222033.679193556</c:v>
                </c:pt>
              </c:numCache>
            </c:numRef>
          </c:val>
          <c:smooth val="0"/>
          <c:extLst>
            <c:ext xmlns:c16="http://schemas.microsoft.com/office/drawing/2014/chart" uri="{C3380CC4-5D6E-409C-BE32-E72D297353CC}">
              <c16:uniqueId val="{00000000-59D8-FB4B-A28B-D76315158B92}"/>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I$12:$BI$57</c:f>
              <c:numCache>
                <c:formatCode>_-* #,##0_-;\-* #,##0_-;_-* "-"??_-;_-@_-</c:formatCode>
                <c:ptCount val="45"/>
                <c:pt idx="0">
                  <c:v>0</c:v>
                </c:pt>
                <c:pt idx="1">
                  <c:v>0</c:v>
                </c:pt>
                <c:pt idx="2">
                  <c:v>138564979.47319996</c:v>
                </c:pt>
                <c:pt idx="3">
                  <c:v>175868703.33528268</c:v>
                </c:pt>
                <c:pt idx="4">
                  <c:v>212745161.63366431</c:v>
                </c:pt>
                <c:pt idx="5">
                  <c:v>249194354.36835027</c:v>
                </c:pt>
                <c:pt idx="6">
                  <c:v>285216281.53934705</c:v>
                </c:pt>
                <c:pt idx="7">
                  <c:v>320810943.14664245</c:v>
                </c:pt>
                <c:pt idx="8">
                  <c:v>355978339.19024813</c:v>
                </c:pt>
                <c:pt idx="9">
                  <c:v>390718469.67015278</c:v>
                </c:pt>
                <c:pt idx="10">
                  <c:v>425031334.58636212</c:v>
                </c:pt>
                <c:pt idx="11">
                  <c:v>458916933.93888187</c:v>
                </c:pt>
                <c:pt idx="12">
                  <c:v>492375267.72770083</c:v>
                </c:pt>
                <c:pt idx="13">
                  <c:v>525406335.95282388</c:v>
                </c:pt>
                <c:pt idx="14">
                  <c:v>558010138.61425745</c:v>
                </c:pt>
                <c:pt idx="15">
                  <c:v>590186675.71199024</c:v>
                </c:pt>
                <c:pt idx="16">
                  <c:v>621935947.24602747</c:v>
                </c:pt>
                <c:pt idx="17">
                  <c:v>653257953.21637464</c:v>
                </c:pt>
                <c:pt idx="18">
                  <c:v>684152693.62302113</c:v>
                </c:pt>
                <c:pt idx="19">
                  <c:v>714620168.4659723</c:v>
                </c:pt>
                <c:pt idx="20">
                  <c:v>744660377.74523377</c:v>
                </c:pt>
                <c:pt idx="21">
                  <c:v>774273321.46079421</c:v>
                </c:pt>
                <c:pt idx="22">
                  <c:v>803458999.61265898</c:v>
                </c:pt>
                <c:pt idx="23">
                  <c:v>672804516.48852825</c:v>
                </c:pt>
                <c:pt idx="24">
                  <c:v>446380606.44319928</c:v>
                </c:pt>
                <c:pt idx="25">
                  <c:v>238267552.57657784</c:v>
                </c:pt>
                <c:pt idx="26">
                  <c:v>11482800.38831073</c:v>
                </c:pt>
                <c:pt idx="27">
                  <c:v>-218799173.60109037</c:v>
                </c:pt>
                <c:pt idx="28">
                  <c:v>-452421419.1859839</c:v>
                </c:pt>
                <c:pt idx="29">
                  <c:v>-688911120.18130398</c:v>
                </c:pt>
                <c:pt idx="30">
                  <c:v>-929473293.4423008</c:v>
                </c:pt>
                <c:pt idx="31">
                  <c:v>-1173898165.8038044</c:v>
                </c:pt>
                <c:pt idx="32">
                  <c:v>-1367547255.6880336</c:v>
                </c:pt>
                <c:pt idx="33">
                  <c:v>-1390878334.3230081</c:v>
                </c:pt>
                <c:pt idx="34">
                  <c:v>-1414209412.9579766</c:v>
                </c:pt>
                <c:pt idx="35">
                  <c:v>-1481980611.6630101</c:v>
                </c:pt>
                <c:pt idx="36">
                  <c:v>-1548897279.2406535</c:v>
                </c:pt>
                <c:pt idx="37">
                  <c:v>-1614959415.6908994</c:v>
                </c:pt>
                <c:pt idx="38">
                  <c:v>-1680167021.013761</c:v>
                </c:pt>
                <c:pt idx="39">
                  <c:v>-1585107199.4969258</c:v>
                </c:pt>
                <c:pt idx="40">
                  <c:v>-1393850685.4952028</c:v>
                </c:pt>
                <c:pt idx="41">
                  <c:v>-1220477762.1084859</c:v>
                </c:pt>
                <c:pt idx="42">
                  <c:v>-1028005874.8364279</c:v>
                </c:pt>
                <c:pt idx="43">
                  <c:v>-831609500.1995461</c:v>
                </c:pt>
                <c:pt idx="44">
                  <c:v>-631445588.40347147</c:v>
                </c:pt>
              </c:numCache>
            </c:numRef>
          </c:val>
          <c:smooth val="0"/>
          <c:extLst>
            <c:ext xmlns:c16="http://schemas.microsoft.com/office/drawing/2014/chart" uri="{C3380CC4-5D6E-409C-BE32-E72D297353CC}">
              <c16:uniqueId val="{00000001-59D8-FB4B-A28B-D76315158B92}"/>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J$12:$BJ$57</c:f>
              <c:numCache>
                <c:formatCode>_-* #,##0_-;\-* #,##0_-;_-* "-"??_-;_-@_-</c:formatCode>
                <c:ptCount val="45"/>
                <c:pt idx="0">
                  <c:v>0</c:v>
                </c:pt>
                <c:pt idx="1">
                  <c:v>0</c:v>
                </c:pt>
                <c:pt idx="2">
                  <c:v>138564979.47319996</c:v>
                </c:pt>
                <c:pt idx="3">
                  <c:v>175868703.33528268</c:v>
                </c:pt>
                <c:pt idx="4">
                  <c:v>212745161.63366431</c:v>
                </c:pt>
                <c:pt idx="5">
                  <c:v>249194354.36835027</c:v>
                </c:pt>
                <c:pt idx="6">
                  <c:v>285216281.53934705</c:v>
                </c:pt>
                <c:pt idx="7">
                  <c:v>320810943.14664245</c:v>
                </c:pt>
                <c:pt idx="8">
                  <c:v>355978339.19024813</c:v>
                </c:pt>
                <c:pt idx="9">
                  <c:v>390718469.67015278</c:v>
                </c:pt>
                <c:pt idx="10">
                  <c:v>425031334.58636212</c:v>
                </c:pt>
                <c:pt idx="11">
                  <c:v>458916933.93888187</c:v>
                </c:pt>
                <c:pt idx="12">
                  <c:v>492375267.72770083</c:v>
                </c:pt>
                <c:pt idx="13">
                  <c:v>525406335.95282388</c:v>
                </c:pt>
                <c:pt idx="14">
                  <c:v>558010138.61425745</c:v>
                </c:pt>
                <c:pt idx="15">
                  <c:v>353023705.11093408</c:v>
                </c:pt>
                <c:pt idx="16">
                  <c:v>10365085.24931258</c:v>
                </c:pt>
                <c:pt idx="17">
                  <c:v>-340139050.46438152</c:v>
                </c:pt>
                <c:pt idx="18">
                  <c:v>-560565162.34267879</c:v>
                </c:pt>
                <c:pt idx="19">
                  <c:v>-712325130.66436124</c:v>
                </c:pt>
                <c:pt idx="20">
                  <c:v>-876158377.37723255</c:v>
                </c:pt>
                <c:pt idx="21">
                  <c:v>-1052308621.5056608</c:v>
                </c:pt>
                <c:pt idx="22">
                  <c:v>-1134236469.338316</c:v>
                </c:pt>
                <c:pt idx="23">
                  <c:v>-1157567547.973284</c:v>
                </c:pt>
                <c:pt idx="24">
                  <c:v>-1180898626.6082582</c:v>
                </c:pt>
                <c:pt idx="25">
                  <c:v>-1204229705.2432268</c:v>
                </c:pt>
                <c:pt idx="26">
                  <c:v>-1227560783.878201</c:v>
                </c:pt>
                <c:pt idx="27">
                  <c:v>-1250891862.5131755</c:v>
                </c:pt>
                <c:pt idx="28">
                  <c:v>-1274222941.148144</c:v>
                </c:pt>
                <c:pt idx="29">
                  <c:v>-1297554019.7831182</c:v>
                </c:pt>
                <c:pt idx="30">
                  <c:v>-1320885098.4180925</c:v>
                </c:pt>
                <c:pt idx="31">
                  <c:v>-1344216177.0530605</c:v>
                </c:pt>
                <c:pt idx="32">
                  <c:v>-1367547255.6880348</c:v>
                </c:pt>
                <c:pt idx="33">
                  <c:v>-1390878334.3230093</c:v>
                </c:pt>
                <c:pt idx="34">
                  <c:v>-1414209412.9579778</c:v>
                </c:pt>
                <c:pt idx="35">
                  <c:v>-1299753168.4983776</c:v>
                </c:pt>
                <c:pt idx="36">
                  <c:v>-1172796380.0838883</c:v>
                </c:pt>
                <c:pt idx="37">
                  <c:v>-1033095328.6901453</c:v>
                </c:pt>
                <c:pt idx="38">
                  <c:v>-987189408.02848721</c:v>
                </c:pt>
                <c:pt idx="39">
                  <c:v>-999452991.00081396</c:v>
                </c:pt>
                <c:pt idx="40">
                  <c:v>-1011289308.4094453</c:v>
                </c:pt>
                <c:pt idx="41">
                  <c:v>-1022698360.2543819</c:v>
                </c:pt>
                <c:pt idx="42">
                  <c:v>-1033680146.5356176</c:v>
                </c:pt>
                <c:pt idx="43">
                  <c:v>-1044234667.2531626</c:v>
                </c:pt>
                <c:pt idx="44">
                  <c:v>-1054361922.4070129</c:v>
                </c:pt>
              </c:numCache>
            </c:numRef>
          </c:val>
          <c:smooth val="0"/>
          <c:extLst>
            <c:ext xmlns:c16="http://schemas.microsoft.com/office/drawing/2014/chart" uri="{C3380CC4-5D6E-409C-BE32-E72D297353CC}">
              <c16:uniqueId val="{00000002-59D8-FB4B-A28B-D76315158B92}"/>
            </c:ext>
          </c:extLst>
        </c:ser>
        <c:dLbls>
          <c:showLegendKey val="0"/>
          <c:showVal val="0"/>
          <c:showCatName val="0"/>
          <c:showSerName val="0"/>
          <c:showPercent val="0"/>
          <c:showBubbleSize val="0"/>
        </c:dLbls>
        <c:smooth val="0"/>
        <c:axId val="159717184"/>
        <c:axId val="159719904"/>
        <c:extLst/>
      </c:lineChart>
      <c:catAx>
        <c:axId val="159717184"/>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59719904"/>
        <c:crossesAt val="0"/>
        <c:auto val="1"/>
        <c:lblAlgn val="ctr"/>
        <c:lblOffset val="100"/>
        <c:tickLblSkip val="5"/>
        <c:tickMarkSkip val="5"/>
        <c:noMultiLvlLbl val="0"/>
      </c:catAx>
      <c:valAx>
        <c:axId val="15971990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59717184"/>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IREa182</b:Tag>
    <b:SourceType>Report</b:SourceType>
    <b:Guid>{639049AB-C607-4383-9E82-DD7BCAFECA3E}</b:Guid>
    <b:Author>
      <b:Author>
        <b:Corporate>IRENA</b:Corporate>
      </b:Author>
    </b:Author>
    <b:Title>Power Generation Costs in 2017; retrieved on 25 November 2018 from https://www.irena.org/publications/2018/Jan/Renewable-power-generation-costs-in-2017</b:Title>
    <b:Year>2018b</b:Year>
    <b:Publisher>IRENA</b:Publisher>
    <b:City>Abu Dhabi</b:City>
    <b:RefOrder>1</b:RefOrder>
  </b:Source>
  <b:Source>
    <b:Tag>Isl18</b:Tag>
    <b:SourceType>JournalArticle</b:SourceType>
    <b:Guid>{D4E1CCE8-7CD5-49D6-B7E9-6CE6160A11F1}</b:Guid>
    <b:Author>
      <b:Author>
        <b:NameList>
          <b:Person>
            <b:Last>Islam M T.</b:Last>
            <b:First>Huda</b:First>
            <b:Middle>N., Abdulla A B., Saidur R.,</b:Middle>
          </b:Person>
        </b:NameList>
      </b:Author>
    </b:Author>
    <b:Title>A comprehensive review of state-of-the-art concentrating solar power (CSP) technologies: Current status and research trends</b:Title>
    <b:JournalName>Renewable and Sustainable Energy Reviews</b:JournalName>
    <b:Year>2018</b:Year>
    <b:Pages>987-1018</b:Pages>
    <b:RefOrder>2</b:RefOrder>
  </b:Source>
  <b:Source>
    <b:Tag>csp19</b:Tag>
    <b:SourceType>DocumentFromInternetSite</b:SourceType>
    <b:Guid>{9E10556F-1568-43FB-931E-A450FD9FC487}</b:Guid>
    <b:Title>HELIOSCSP : Solar Thermal News</b:Title>
    <b:Year>2019</b:Year>
    <b:InternetSiteTitle>http://helioscsp.com/china-concentrated-solar-power-pilot-projects-development/</b:InternetSiteTitle>
    <b:Month>January</b:Month>
    <b:Day>8</b:Day>
    <b:URL>http://helioscsp.com/china-concentrated-solar-power-pilot-projects-development/</b:URL>
    <b:Author>
      <b:Author>
        <b:Corporate>CSPFOCUS</b:Corporate>
      </b:Author>
    </b:Author>
    <b:RefOrder>5</b:RefOrder>
  </b:Source>
  <b:Source>
    <b:Tag>REN181</b:Tag>
    <b:SourceType>Report</b:SourceType>
    <b:Guid>{28B8C3BC-1529-4769-87B9-5E8EB8C1AA71}</b:Guid>
    <b:Author>
      <b:Author>
        <b:Corporate>REN21</b:Corporate>
      </b:Author>
    </b:Author>
    <b:Title>Renewables 2018 : Global Status Report</b:Title>
    <b:Year>2018</b:Year>
    <b:Publisher>REN21 Secretariat</b:Publisher>
    <b:City>Paris</b:City>
    <b:RefOrder>7</b:RefOrder>
  </b:Source>
  <b:Source>
    <b:Tag>IEA191</b:Tag>
    <b:SourceType>DocumentFromInternetSite</b:SourceType>
    <b:Guid>{69CE0086-F170-4ADF-9D83-B2EFF05D3C48}</b:Guid>
    <b:Author>
      <b:Author>
        <b:Corporate>IEA</b:Corporate>
      </b:Author>
    </b:Author>
    <b:Title>Statistics : Global energy data</b:Title>
    <b:InternetSiteTitle>IEA</b:InternetSiteTitle>
    <b:Year>2019</b:Year>
    <b:Month>January</b:Month>
    <b:Day>10</b:Day>
    <b:URL>https://www.iea.org/statistics/?country=WORLD&amp;year=2016&amp;category=Key%20indicators&amp;indicator=undefined&amp;mode=chart&amp;categoryBrowse=false&amp;dataTable=ELECTRICITYANDHEAT&amp;showDataTable=true</b:URL>
    <b:RefOrder>17</b:RefOrder>
  </b:Source>
  <b:Source>
    <b:Tag>Wor16</b:Tag>
    <b:SourceType>Report</b:SourceType>
    <b:Guid>{052C1808-4AD1-4336-ADC0-9B220423D9D0}</b:Guid>
    <b:Title>World Energy Resources : Solar-2016</b:Title>
    <b:Year>2016</b:Year>
    <b:Author>
      <b:Author>
        <b:Corporate>World Energy Council</b:Corporate>
      </b:Author>
    </b:Author>
    <b:Publisher>World Energy Council</b:Publisher>
    <b:City>London</b:City>
    <b:RefOrder>4</b:RefOrder>
  </b:Source>
  <b:Source>
    <b:Tag>IEA18a</b:Tag>
    <b:SourceType>Report</b:SourceType>
    <b:Guid>{22B8046F-BFB1-4491-8E06-D0130D724339}</b:Guid>
    <b:Title>Renewables 2018 ; retrieved from https://www.iea.org/renewables2018/</b:Title>
    <b:Year>2018c</b:Year>
    <b:Author>
      <b:Author>
        <b:Corporate>IEA</b:Corporate>
      </b:Author>
    </b:Author>
    <b:Publisher>IEA</b:Publisher>
    <b:City>Paris</b:City>
    <b:RefOrder>6</b:RefOrder>
  </b:Source>
  <b:Source>
    <b:Tag>Oti16</b:Tag>
    <b:SourceType>ConferenceProceedings</b:SourceType>
    <b:Guid>{94BD4711-84C1-469A-86A3-136A3B9FBBFB}</b:Guid>
    <b:Title>An analysis of key environmental and social risks in the development of concentrated solar power projects</b:Title>
    <b:Year>2016</b:Year>
    <b:Publisher>SolarPACES</b:Publisher>
    <b:Author>
      <b:Author>
        <b:NameList>
          <b:Person>
            <b:Last>Otiento</b:Last>
            <b:First>G.A.</b:First>
            <b:Middle>&amp; Loosen, A.E.</b:Middle>
          </b:Person>
        </b:NameList>
      </b:Author>
    </b:Author>
    <b:Pages>160012</b:Pages>
    <b:ConferenceName>AIP Conference Proceedings</b:ConferenceName>
    <b:URL>https://aip.scitation.org/doi/pdf/10.1063/1.4949253?class=pdf</b:URL>
    <b:RefOrder>9</b:RefOrder>
  </b:Source>
  <b:Source>
    <b:Tag>IEA171</b:Tag>
    <b:SourceType>Report</b:SourceType>
    <b:Guid>{A12D4A2B-773A-4F38-8A53-6CECBF6E5BBB}</b:Guid>
    <b:Author>
      <b:Author>
        <b:Corporate>IEA</b:Corporate>
      </b:Author>
    </b:Author>
    <b:Title>Energy Technology Perspectives 2017 : Catalysing energy technology transformations; retrieved from : https://www.iea.org/etp2017/</b:Title>
    <b:Year>2017</b:Year>
    <b:Publisher>International Energy Agency</b:Publisher>
    <b:City>Paris</b:City>
    <b:RefOrder>10</b:RefOrder>
  </b:Source>
  <b:Source>
    <b:Tag>Ram17</b:Tag>
    <b:SourceType>Report</b:SourceType>
    <b:Guid>{D2D53C9A-C002-4562-939F-86E7458A86DD}</b:Guid>
    <b:Author>
      <b:Author>
        <b:NameList>
          <b:Person>
            <b:Last>Ram</b:Last>
            <b:First>M.,</b:First>
            <b:Middle>Bogdanov, D., Aghahosseini, A., Oyewo, A.S., Gulagi, A., Child, M., Fell, H.J. &amp; Breyer, C.</b:Middle>
          </b:Person>
        </b:NameList>
      </b:Author>
    </b:Author>
    <b:Title>Global Energy System based on 100% Renewable Energy - Power Sector</b:Title>
    <b:Year>2017</b:Year>
    <b:Publisher>LUT and EnergyWatchGroup</b:Publisher>
    <b:City>Utrecht</b:City>
    <b:RefOrder>18</b:RefOrder>
  </b:Source>
  <b:Source>
    <b:Tag>Phi</b:Tag>
    <b:SourceType>Report</b:SourceType>
    <b:Guid>{7A04A18D-4CF6-449D-9B47-8AC791689713}</b:Guid>
    <b:Author>
      <b:Author>
        <b:NameList>
          <b:Person>
            <b:Last>Philipps</b:Last>
            <b:First>D.S.,</b:First>
            <b:Middle>et al</b:Middle>
          </b:Person>
        </b:NameList>
      </b:Author>
    </b:Author>
    <b:Title>Photovoltaics Report 47</b:Title>
    <b:Year>2015</b:Year>
    <b:RefOrder>19</b:RefOrder>
  </b:Source>
  <b:Source>
    <b:Tag>Ram171</b:Tag>
    <b:SourceType>Report</b:SourceType>
    <b:Guid>{2A03E7CF-F673-4910-A22A-D96E7B8CAFE5}</b:Guid>
    <b:Author>
      <b:Author>
        <b:NameList>
          <b:Person>
            <b:Last>Ram M.</b:Last>
            <b:First>Bogdanov</b:First>
            <b:Middle>D., Aghahosseini A., Oyewo A S., Gulagi A., Child M., Fell H-J., Breyer C.</b:Middle>
          </b:Person>
        </b:NameList>
      </b:Author>
    </b:Author>
    <b:Title>Global Energy System Based on 100% Renewable Energy  - Power Sector</b:Title>
    <b:Year>2017</b:Year>
    <b:Publisher>LUT and Energy Watch Group</b:Publisher>
    <b:City>Berlin</b:City>
    <b:RefOrder>20</b:RefOrder>
  </b:Source>
  <b:Source>
    <b:Tag>Pla16</b:Tag>
    <b:SourceType>ConferenceProceedings</b:SourceType>
    <b:Guid>{648B9554-4056-4472-BAC0-4B96EC97613D}</b:Guid>
    <b:Title>A learning curve for solar thermal power</b:Title>
    <b:Year>2016</b:Year>
    <b:Publisher>American Institute of Physics</b:Publisher>
    <b:Author>
      <b:Author>
        <b:NameList>
          <b:Person>
            <b:Last>Platzer</b:Last>
            <b:First>W</b:First>
            <b:Middle>J., Dinter, F.</b:Middle>
          </b:Person>
        </b:NameList>
      </b:Author>
    </b:Author>
    <b:ConferenceName>AIP Conference</b:ConferenceName>
    <b:URL> http://aip.scitation.org/toc/apc/1734/1</b:URL>
    <b:DOI> doi: 10.1063/1.4949254</b:DOI>
    <b:RefOrder>12</b:RefOrder>
  </b:Source>
  <b:Source>
    <b:Tag>Pit17</b:Tag>
    <b:SourceType>JournalArticle</b:SourceType>
    <b:Guid>{53A7D392-3A95-40E4-87DE-1A9A007FF017}</b:Guid>
    <b:Author>
      <b:Author>
        <b:NameList>
          <b:Person>
            <b:Last>Pitz-Paal</b:Last>
            <b:First>R.</b:First>
          </b:Person>
        </b:NameList>
      </b:Author>
    </b:Author>
    <b:Title>Concentrating solar power: Still small but learning fast</b:Title>
    <b:JournalName>Nature Energy</b:JournalName>
    <b:Year>2017</b:Year>
    <b:RefOrder>21</b:RefOrder>
  </b:Source>
  <b:Source>
    <b:Tag>Lil17</b:Tag>
    <b:SourceType>JournalArticle</b:SourceType>
    <b:Guid>{4580D094-E0C5-4933-9563-7CC017B0AD52}</b:Guid>
    <b:Title>Empirically observed learning rates for concentrating solar power and their responses to regime change</b:Title>
    <b:Year>2017</b:Year>
    <b:Author>
      <b:Author>
        <b:NameList>
          <b:Person>
            <b:Last>Lilliestam</b:Last>
            <b:First>J.</b:First>
            <b:Middle>et al.</b:Middle>
          </b:Person>
        </b:NameList>
      </b:Author>
    </b:Author>
    <b:JournalName>Nature Energy</b:JournalName>
    <b:Volume>2</b:Volume>
    <b:Issue>7</b:Issue>
    <b:URL> https://dx.doi.org/10.1038/ nenergy.2017.94.</b:URL>
    <b:DOI> dx.doi.org/10.1038/ nenergy.2017.94.</b:DOI>
    <b:RefOrder>15</b:RefOrder>
  </b:Source>
  <b:Source>
    <b:Tag>Nei08</b:Tag>
    <b:SourceType>JournalArticle</b:SourceType>
    <b:Guid>{3BB06C73-717D-4FDD-AD65-A2955833955C}</b:Guid>
    <b:Author>
      <b:Author>
        <b:NameList>
          <b:Person>
            <b:Last>Neij</b:Last>
            <b:First>L.</b:First>
          </b:Person>
        </b:NameList>
      </b:Author>
    </b:Author>
    <b:Title>Cost development of future technologies for power generation: A study based on experience curves and complementary bottom-up assessments</b:Title>
    <b:JournalName>Energy Policy</b:JournalName>
    <b:Year>2008</b:Year>
    <b:Pages>2200-2211</b:Pages>
    <b:RefOrder>22</b:RefOrder>
  </b:Source>
  <b:Source>
    <b:Tag>Pra17</b:Tag>
    <b:SourceType>JournalArticle</b:SourceType>
    <b:Guid>{5B85B103-A797-4312-9C8B-897C379E9DE7}</b:Guid>
    <b:Author>
      <b:Author>
        <b:NameList>
          <b:Person>
            <b:Last>Pramanik</b:Last>
            <b:First>S.</b:First>
            <b:Middle>&amp; Ravikri, R.V.</b:Middle>
          </b:Person>
        </b:NameList>
      </b:Author>
    </b:Author>
    <b:Title>A review of concentrated solar power hybrid technologies</b:Title>
    <b:JournalName>Applied Thermal Engineering</b:JournalName>
    <b:Year>2017</b:Year>
    <b:Pages>602-637</b:Pages>
    <b:RefOrder>8</b:RefOrder>
  </b:Source>
  <b:Source>
    <b:Tag>Sku11</b:Tag>
    <b:SourceType>JournalArticle</b:SourceType>
    <b:Guid>{3D063EBF-9B7A-4481-9787-50BC4082C571}</b:Guid>
    <b:Author>
      <b:Author>
        <b:NameList>
          <b:Person>
            <b:Last>Skumanich</b:Last>
            <b:First>A.</b:First>
          </b:Person>
        </b:NameList>
      </b:Author>
    </b:Author>
    <b:Title>CSP at crossroads</b:Title>
    <b:JournalName>Renewable Energy Focus</b:JournalName>
    <b:Year>2011</b:Year>
    <b:Pages>52-55</b:Pages>
    <b:Month>Jan-Feb</b:Month>
    <b:Volume>12</b:Volume>
    <b:Issue>1</b:Issue>
    <b:RefOrder>3</b:RefOrder>
  </b:Source>
  <b:Source>
    <b:Tag>Wor</b:Tag>
    <b:SourceType>Report</b:SourceType>
    <b:Guid>{A9B2EFF9-6C9D-4DF7-8766-EEE3EF95EE7D}</b:Guid>
    <b:Author>
      <b:Author>
        <b:Corporate>World Bank</b:Corporate>
      </b:Author>
    </b:Author>
    <b:Title>CSP : Solar Resource Assessment</b:Title>
    <b:Publisher>World Bank</b:Publisher>
    <b:RefOrder>23</b:RefOrder>
  </b:Source>
  <b:Source>
    <b:Tag>Placeholder1</b:Tag>
    <b:SourceType>Report</b:SourceType>
    <b:Guid>{40B85F02-999C-4521-A2AE-CA4B1C2491B8}</b:Guid>
    <b:Author>
      <b:Author>
        <b:NameList>
          <b:Person>
            <b:Last>Ram</b:Last>
            <b:First>M.</b:First>
            <b:Middle>et al</b:Middle>
          </b:Person>
        </b:NameList>
      </b:Author>
    </b:Author>
    <b:Title>Global Energy System based on 100% Renewable Energy - Power Sector</b:Title>
    <b:Year>2017</b:Year>
    <b:Publisher>LUT and EnergyWatchGroup</b:Publisher>
    <b:RefOrder>11</b:RefOrder>
  </b:Source>
  <b:Source>
    <b:Tag>IRE181</b:Tag>
    <b:SourceType>Report</b:SourceType>
    <b:Guid>{F123F9A2-99C9-4283-8EA4-ED79E971FC14}</b:Guid>
    <b:Author>
      <b:Author>
        <b:Corporate>IRENA</b:Corporate>
      </b:Author>
    </b:Author>
    <b:Title>Global Energy Transformation : A Roadmap to 2050; retrieved on 15 November 2018 from https://www.irena.org/-/media/Files/IRENA/Agency/Publication/2018/Apr/IRENA_Report_GET_2018.pdf</b:Title>
    <b:Year>2018d</b:Year>
    <b:Publisher>IRENA</b:Publisher>
    <b:City>Abu Dhabi</b:City>
    <b:RefOrder>24</b:RefOrder>
  </b:Source>
  <b:Source>
    <b:Tag>NRE12</b:Tag>
    <b:SourceType>Report</b:SourceType>
    <b:Guid>{BAA7DC88-B29E-4F93-B69B-B557CBA84C9F}</b:Guid>
    <b:Author>
      <b:Author>
        <b:Corporate>NREL</b:Corporate>
      </b:Author>
    </b:Author>
    <b:Title>Life Cycle Greenhouse Gas Emissions from Concentrating Solar Power</b:Title>
    <b:Year>2012</b:Year>
    <b:Publisher>NREL</b:Publisher>
    <b:City>Golden</b:City>
    <b:RefOrder>25</b:RefOrder>
  </b:Source>
  <b:Source>
    <b:Tag>Kom17</b:Tag>
    <b:SourceType>JournalArticle</b:SourceType>
    <b:Guid>{EA0EE54A-FB29-41F2-B8BC-232F6C7A77DC}</b:Guid>
    <b:Title>Review of the Life Cycle Greenhouse Gas Emissions from Different Photovoltaic and Concentrating Solar Power Electricity Generation Systems</b:Title>
    <b:Year>2017</b:Year>
    <b:Publisher>MDPI</b:Publisher>
    <b:City>Prairie View</b:City>
    <b:Author>
      <b:Author>
        <b:NameList>
          <b:Person>
            <b:Last>Kommalapati R.</b:Last>
            <b:First>Kadiyala</b:First>
            <b:Middle>A., Shahriar M T., Huque Z.</b:Middle>
          </b:Person>
        </b:NameList>
      </b:Author>
      <b:Editor>
        <b:NameList>
          <b:Person>
            <b:Last>Ulgiati</b:Last>
            <b:First>Sergio</b:First>
          </b:Person>
        </b:NameList>
      </b:Editor>
    </b:Author>
    <b:JournalName>energies</b:JournalName>
    <b:Month>March</b:Month>
    <b:Day>11</b:Day>
    <b:URL>www.mdpi.com/journal/energies</b:URL>
    <b:DOI> doi:10.3390/en10030350</b:DOI>
    <b:RefOrder>14</b:RefOrder>
  </b:Source>
  <b:Source>
    <b:Tag>IRE8b</b:Tag>
    <b:SourceType>Report</b:SourceType>
    <b:Guid>{8583A930-2CE7-41EE-8C49-0CC3477DAE0F}</b:Guid>
    <b:Author>
      <b:Author>
        <b:Corporate>IRENA</b:Corporate>
      </b:Author>
    </b:Author>
    <b:Title>Renewable Energy Statistics 2018;  retrieved on 15 November 2018 from https://www.irena.org/publications/2018/Jul/Renewable-Energy-Statistics-2018</b:Title>
    <b:Year>2018</b:Year>
    <b:Publisher>IRENA</b:Publisher>
    <b:City>Abu Dhabi</b:City>
    <b:RefOrder>16</b:RefOrder>
  </b:Source>
  <b:Source>
    <b:Tag>NREb18</b:Tag>
    <b:SourceType>Report</b:SourceType>
    <b:Guid>{1116A304-719B-4AE1-B076-713DE430FB88}</b:Guid>
    <b:Author>
      <b:Author>
        <b:Corporate>NREL</b:Corporate>
      </b:Author>
    </b:Author>
    <b:Title>Annual Technology Baseline</b:Title>
    <b:Year>2018</b:Year>
    <b:Publisher>NREL</b:Publisher>
    <b:City>Golden</b:City>
    <b:RefOrder>13</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1BD65B20-18D6-9C47-B2B4-88E09E321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48</TotalTime>
  <Pages>48</Pages>
  <Words>17249</Words>
  <Characters>98325</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77</cp:revision>
  <cp:lastPrinted>2018-07-24T17:02:00Z</cp:lastPrinted>
  <dcterms:created xsi:type="dcterms:W3CDTF">2019-06-10T15:09:00Z</dcterms:created>
  <dcterms:modified xsi:type="dcterms:W3CDTF">2021-11-30T19: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